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4C34" w:rsidRPr="00C55E1F" w:rsidRDefault="00954C34" w:rsidP="009E51B9">
      <w:pPr>
        <w:pStyle w:val="p0"/>
        <w:adjustRightInd w:val="0"/>
        <w:snapToGrid w:val="0"/>
        <w:spacing w:line="360" w:lineRule="auto"/>
        <w:jc w:val="both"/>
        <w:rPr>
          <w:rFonts w:ascii="Book Antiqua" w:eastAsia="Times New Roman" w:hAnsi="Book Antiqua"/>
          <w:color w:val="000000"/>
          <w:sz w:val="24"/>
          <w:szCs w:val="24"/>
        </w:rPr>
      </w:pPr>
      <w:r w:rsidRPr="00C55E1F">
        <w:rPr>
          <w:rFonts w:ascii="Book Antiqua" w:eastAsia="Times New Roman" w:hAnsi="Book Antiqua"/>
          <w:b/>
          <w:color w:val="0033CC"/>
          <w:sz w:val="24"/>
          <w:szCs w:val="24"/>
        </w:rPr>
        <w:t>Name of journal:</w:t>
      </w:r>
      <w:r w:rsidRPr="00C55E1F">
        <w:rPr>
          <w:rFonts w:ascii="Book Antiqua" w:eastAsia="Times New Roman" w:hAnsi="Book Antiqua"/>
          <w:b/>
          <w:color w:val="000000"/>
          <w:sz w:val="24"/>
          <w:szCs w:val="24"/>
        </w:rPr>
        <w:t xml:space="preserve"> </w:t>
      </w:r>
      <w:bookmarkStart w:id="0" w:name="OLE_LINK718"/>
      <w:bookmarkStart w:id="1" w:name="OLE_LINK719"/>
      <w:r w:rsidRPr="00C55E1F">
        <w:rPr>
          <w:rFonts w:ascii="Book Antiqua" w:eastAsia="Times New Roman" w:hAnsi="Book Antiqua"/>
          <w:i/>
          <w:color w:val="000000"/>
          <w:sz w:val="24"/>
          <w:szCs w:val="24"/>
        </w:rPr>
        <w:t>World Journal of Gastroenterology</w:t>
      </w:r>
      <w:bookmarkEnd w:id="0"/>
      <w:bookmarkEnd w:id="1"/>
    </w:p>
    <w:p w:rsidR="00954C34" w:rsidRPr="00C55E1F" w:rsidRDefault="00954C34" w:rsidP="009E51B9">
      <w:pPr>
        <w:adjustRightInd w:val="0"/>
        <w:snapToGrid w:val="0"/>
        <w:spacing w:after="0" w:line="360" w:lineRule="auto"/>
        <w:jc w:val="both"/>
        <w:rPr>
          <w:rFonts w:ascii="Book Antiqua" w:hAnsi="Book Antiqua" w:cs="Simsun"/>
          <w:b/>
          <w:i/>
          <w:color w:val="000000"/>
          <w:sz w:val="24"/>
          <w:szCs w:val="24"/>
          <w:lang w:eastAsia="zh-CN"/>
        </w:rPr>
      </w:pPr>
      <w:r w:rsidRPr="00C55E1F">
        <w:rPr>
          <w:rFonts w:ascii="Book Antiqua" w:hAnsi="Book Antiqua" w:cs="Arial"/>
          <w:b/>
          <w:color w:val="0033CC"/>
          <w:sz w:val="24"/>
          <w:szCs w:val="24"/>
        </w:rPr>
        <w:t>ESPS Manuscript NO:</w:t>
      </w:r>
      <w:r w:rsidRPr="00C55E1F">
        <w:rPr>
          <w:rFonts w:ascii="Book Antiqua" w:hAnsi="Book Antiqua" w:cs="Arial"/>
          <w:b/>
          <w:color w:val="222222"/>
          <w:sz w:val="24"/>
          <w:szCs w:val="24"/>
        </w:rPr>
        <w:t xml:space="preserve"> </w:t>
      </w:r>
      <w:r w:rsidRPr="00C55E1F">
        <w:rPr>
          <w:rFonts w:ascii="Book Antiqua" w:hAnsi="Book Antiqua" w:cs="Arial"/>
          <w:b/>
          <w:color w:val="222222"/>
          <w:sz w:val="24"/>
          <w:szCs w:val="24"/>
          <w:lang w:eastAsia="zh-CN"/>
        </w:rPr>
        <w:t>8892</w:t>
      </w:r>
    </w:p>
    <w:p w:rsidR="00954C34" w:rsidRPr="00C55E1F" w:rsidRDefault="00954C34" w:rsidP="009E51B9">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C55E1F">
        <w:rPr>
          <w:rFonts w:ascii="Book Antiqua" w:hAnsi="Book Antiqua"/>
          <w:b/>
          <w:color w:val="0033CC"/>
          <w:sz w:val="24"/>
          <w:szCs w:val="24"/>
        </w:rPr>
        <w:t>Columns:</w:t>
      </w:r>
      <w:r w:rsidRPr="00C55E1F">
        <w:rPr>
          <w:rFonts w:ascii="Book Antiqua" w:hAnsi="Book Antiqua"/>
          <w:b/>
          <w:color w:val="000000"/>
          <w:sz w:val="24"/>
          <w:szCs w:val="24"/>
        </w:rPr>
        <w:t xml:space="preserve"> TOPIC HIGHLIGHT</w:t>
      </w:r>
    </w:p>
    <w:p w:rsidR="00954C34" w:rsidRPr="00C55E1F" w:rsidRDefault="00954C34" w:rsidP="009E51B9">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954C34" w:rsidRPr="00C55E1F" w:rsidRDefault="00954C34" w:rsidP="009E51B9">
      <w:pPr>
        <w:snapToGrid w:val="0"/>
        <w:spacing w:after="0" w:line="360" w:lineRule="auto"/>
        <w:jc w:val="both"/>
        <w:rPr>
          <w:rFonts w:ascii="Book Antiqua" w:hAnsi="Book Antiqua"/>
          <w:sz w:val="24"/>
          <w:szCs w:val="24"/>
        </w:rPr>
      </w:pPr>
      <w:r w:rsidRPr="00C55E1F">
        <w:rPr>
          <w:rFonts w:ascii="Book Antiqua" w:hAnsi="Book Antiqua" w:cs="TwCenMT-Bold"/>
          <w:bCs/>
          <w:sz w:val="24"/>
          <w:szCs w:val="24"/>
        </w:rPr>
        <w:t>WJG 20th Anniversary Special Issues</w:t>
      </w:r>
      <w:r w:rsidRPr="00C55E1F">
        <w:rPr>
          <w:rFonts w:ascii="Book Antiqua" w:hAnsi="Book Antiqua"/>
          <w:sz w:val="24"/>
          <w:szCs w:val="24"/>
        </w:rPr>
        <w:t xml:space="preserve"> (14): Pancreatic cancer</w:t>
      </w:r>
    </w:p>
    <w:p w:rsidR="00954C34" w:rsidRPr="00C55E1F" w:rsidRDefault="00954C34" w:rsidP="009E51B9">
      <w:pPr>
        <w:pStyle w:val="a3"/>
        <w:snapToGrid w:val="0"/>
        <w:spacing w:line="360" w:lineRule="auto"/>
        <w:jc w:val="both"/>
        <w:rPr>
          <w:rFonts w:ascii="Book Antiqua" w:hAnsi="Book Antiqua" w:cs="Arial"/>
          <w:b/>
          <w:sz w:val="24"/>
          <w:szCs w:val="24"/>
          <w:lang w:eastAsia="zh-CN"/>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Novel strategies for managing pancreatic cancer</w:t>
      </w:r>
    </w:p>
    <w:p w:rsidR="00954C34" w:rsidRPr="00C55E1F" w:rsidRDefault="00954C34" w:rsidP="009E51B9">
      <w:pPr>
        <w:pStyle w:val="a3"/>
        <w:snapToGrid w:val="0"/>
        <w:spacing w:line="360" w:lineRule="auto"/>
        <w:jc w:val="both"/>
        <w:rPr>
          <w:rFonts w:ascii="Book Antiqua" w:hAnsi="Book Antiqua" w:cs="Arial"/>
          <w:b/>
          <w:sz w:val="24"/>
          <w:szCs w:val="24"/>
        </w:rPr>
      </w:pPr>
    </w:p>
    <w:p w:rsidR="00954C34" w:rsidRPr="00C55E1F" w:rsidRDefault="00954C34" w:rsidP="009E51B9">
      <w:pPr>
        <w:snapToGrid w:val="0"/>
        <w:spacing w:after="0" w:line="360" w:lineRule="auto"/>
        <w:jc w:val="both"/>
        <w:rPr>
          <w:rFonts w:ascii="Book Antiqua" w:hAnsi="Book Antiqua" w:cs="Arial"/>
          <w:sz w:val="24"/>
          <w:szCs w:val="24"/>
          <w:lang w:eastAsia="zh-CN"/>
        </w:rPr>
      </w:pPr>
      <w:r w:rsidRPr="00C55E1F">
        <w:rPr>
          <w:rFonts w:ascii="Book Antiqua" w:hAnsi="Book Antiqua" w:cs="Arial"/>
          <w:sz w:val="24"/>
          <w:szCs w:val="24"/>
        </w:rPr>
        <w:t xml:space="preserve">Loc </w:t>
      </w:r>
      <w:r w:rsidRPr="00C55E1F">
        <w:rPr>
          <w:rFonts w:ascii="Book Antiqua" w:hAnsi="Book Antiqua" w:cs="Arial"/>
          <w:sz w:val="24"/>
          <w:szCs w:val="24"/>
          <w:lang w:eastAsia="zh-CN"/>
        </w:rPr>
        <w:t xml:space="preserve">WS </w:t>
      </w:r>
      <w:r w:rsidRPr="00C55E1F">
        <w:rPr>
          <w:rFonts w:ascii="Book Antiqua" w:hAnsi="Book Antiqua" w:cs="Arial"/>
          <w:i/>
          <w:sz w:val="24"/>
          <w:szCs w:val="24"/>
          <w:lang w:eastAsia="zh-CN"/>
        </w:rPr>
        <w:t>et al</w:t>
      </w:r>
      <w:r>
        <w:rPr>
          <w:rFonts w:ascii="Book Antiqua" w:hAnsi="Book Antiqua" w:cs="Arial"/>
          <w:sz w:val="24"/>
          <w:szCs w:val="24"/>
          <w:lang w:eastAsia="zh-CN"/>
        </w:rPr>
        <w:t xml:space="preserve">. </w:t>
      </w:r>
      <w:r w:rsidRPr="00C55E1F">
        <w:rPr>
          <w:rFonts w:ascii="Book Antiqua" w:hAnsi="Book Antiqua" w:cs="Arial"/>
          <w:sz w:val="24"/>
          <w:szCs w:val="24"/>
        </w:rPr>
        <w:t>Pancreatic cancer overview</w:t>
      </w:r>
    </w:p>
    <w:p w:rsidR="00954C34" w:rsidRPr="00C55E1F" w:rsidRDefault="00954C34" w:rsidP="009E51B9">
      <w:pPr>
        <w:snapToGrid w:val="0"/>
        <w:spacing w:after="0" w:line="360" w:lineRule="auto"/>
        <w:jc w:val="both"/>
        <w:rPr>
          <w:rFonts w:ascii="Book Antiqua" w:hAnsi="Book Antiqua" w:cs="Arial"/>
          <w:sz w:val="24"/>
          <w:szCs w:val="24"/>
          <w:lang w:eastAsia="zh-CN"/>
        </w:rPr>
      </w:pPr>
    </w:p>
    <w:p w:rsidR="00954C34" w:rsidRPr="00C55E1F" w:rsidRDefault="00954C34" w:rsidP="009E51B9">
      <w:pPr>
        <w:snapToGrid w:val="0"/>
        <w:spacing w:after="0" w:line="360" w:lineRule="auto"/>
        <w:jc w:val="both"/>
        <w:rPr>
          <w:rFonts w:ascii="Book Antiqua" w:hAnsi="Book Antiqua" w:cs="Arial"/>
          <w:sz w:val="24"/>
          <w:szCs w:val="24"/>
          <w:lang w:eastAsia="zh-CN"/>
        </w:rPr>
      </w:pPr>
      <w:r w:rsidRPr="00C55E1F">
        <w:rPr>
          <w:rFonts w:ascii="Book Antiqua" w:hAnsi="Book Antiqua" w:cs="Arial"/>
          <w:sz w:val="24"/>
          <w:szCs w:val="24"/>
        </w:rPr>
        <w:t>Welley S Loc, Jill P Smith, Gail Matters, Mark Kester, James H Adair</w:t>
      </w:r>
    </w:p>
    <w:p w:rsidR="00954C34" w:rsidRPr="00C55E1F" w:rsidRDefault="00954C34" w:rsidP="009E51B9">
      <w:pPr>
        <w:snapToGrid w:val="0"/>
        <w:spacing w:after="0" w:line="360" w:lineRule="auto"/>
        <w:jc w:val="both"/>
        <w:rPr>
          <w:rFonts w:ascii="Book Antiqua" w:hAnsi="Book Antiqua" w:cs="Arial"/>
          <w:b/>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Welley S Loc, </w:t>
      </w:r>
      <w:r w:rsidRPr="00C55E1F">
        <w:rPr>
          <w:rFonts w:ascii="Book Antiqua" w:hAnsi="Book Antiqua"/>
          <w:sz w:val="24"/>
          <w:szCs w:val="24"/>
        </w:rPr>
        <w:t>Department of Chemistry, The Pennsylvania State University, University Park, PA 16802, United States</w:t>
      </w:r>
    </w:p>
    <w:p w:rsidR="00954C34" w:rsidRPr="00C55E1F" w:rsidRDefault="00954C34" w:rsidP="009E51B9">
      <w:pPr>
        <w:pStyle w:val="a3"/>
        <w:snapToGrid w:val="0"/>
        <w:spacing w:line="360" w:lineRule="auto"/>
        <w:jc w:val="both"/>
        <w:rPr>
          <w:rFonts w:ascii="Book Antiqua" w:hAnsi="Book Antiqua"/>
          <w:b/>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Jill P Smith, </w:t>
      </w:r>
      <w:r w:rsidRPr="00C55E1F">
        <w:rPr>
          <w:rFonts w:ascii="Book Antiqua" w:hAnsi="Book Antiqua"/>
          <w:sz w:val="24"/>
          <w:szCs w:val="24"/>
        </w:rPr>
        <w:t xml:space="preserve">National Institute of Diabetes and Digestive and Kidney Disease, The National Institutes of Health, Bethesda, MD </w:t>
      </w:r>
      <w:r w:rsidRPr="00C55E1F">
        <w:rPr>
          <w:rFonts w:ascii="Book Antiqua" w:hAnsi="Book Antiqua"/>
          <w:color w:val="222222"/>
          <w:sz w:val="24"/>
          <w:szCs w:val="24"/>
          <w:shd w:val="clear" w:color="auto" w:fill="FFFFFF"/>
        </w:rPr>
        <w:t>20892, United States</w:t>
      </w:r>
    </w:p>
    <w:p w:rsidR="00954C34" w:rsidRPr="00C55E1F" w:rsidRDefault="00954C34" w:rsidP="009E51B9">
      <w:pPr>
        <w:pStyle w:val="a3"/>
        <w:snapToGrid w:val="0"/>
        <w:spacing w:line="360" w:lineRule="auto"/>
        <w:jc w:val="both"/>
        <w:rPr>
          <w:rFonts w:ascii="Book Antiqua" w:hAnsi="Book Antiqua"/>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Jill P Smith, </w:t>
      </w:r>
      <w:r w:rsidRPr="00C55E1F">
        <w:rPr>
          <w:rFonts w:ascii="Book Antiqua" w:hAnsi="Book Antiqua"/>
          <w:sz w:val="24"/>
          <w:szCs w:val="24"/>
        </w:rPr>
        <w:t xml:space="preserve">Department of Medicine, The Pennsylvania State University, College of Medicine, Hershey, PA </w:t>
      </w:r>
      <w:r w:rsidRPr="00C55E1F">
        <w:rPr>
          <w:rFonts w:ascii="Book Antiqua" w:hAnsi="Book Antiqua"/>
          <w:color w:val="000000"/>
          <w:sz w:val="24"/>
          <w:szCs w:val="24"/>
          <w:shd w:val="clear" w:color="auto" w:fill="FFFFFF"/>
        </w:rPr>
        <w:t>17033</w:t>
      </w:r>
      <w:r w:rsidRPr="00C55E1F">
        <w:rPr>
          <w:rFonts w:ascii="Book Antiqua" w:hAnsi="Book Antiqua"/>
          <w:sz w:val="24"/>
          <w:szCs w:val="24"/>
        </w:rPr>
        <w:t>, United States</w:t>
      </w:r>
    </w:p>
    <w:p w:rsidR="00954C34" w:rsidRPr="00C55E1F" w:rsidRDefault="00954C34" w:rsidP="009E51B9">
      <w:pPr>
        <w:pStyle w:val="a3"/>
        <w:snapToGrid w:val="0"/>
        <w:spacing w:line="360" w:lineRule="auto"/>
        <w:jc w:val="both"/>
        <w:rPr>
          <w:rFonts w:ascii="Book Antiqua" w:hAnsi="Book Antiqua"/>
          <w:b/>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Gail Matters, </w:t>
      </w:r>
      <w:r w:rsidRPr="00C55E1F">
        <w:rPr>
          <w:rFonts w:ascii="Book Antiqua" w:hAnsi="Book Antiqua"/>
          <w:sz w:val="24"/>
          <w:szCs w:val="24"/>
        </w:rPr>
        <w:t xml:space="preserve">Department of Biochemistry and Molecular Biology, The Pennsylvania State University, College of Medicine, Hershey, PA </w:t>
      </w:r>
      <w:r w:rsidRPr="00C55E1F">
        <w:rPr>
          <w:rFonts w:ascii="Book Antiqua" w:hAnsi="Book Antiqua"/>
          <w:color w:val="000000"/>
          <w:sz w:val="24"/>
          <w:szCs w:val="24"/>
          <w:shd w:val="clear" w:color="auto" w:fill="FFFFFF"/>
        </w:rPr>
        <w:t>17033</w:t>
      </w:r>
      <w:r w:rsidRPr="00C55E1F">
        <w:rPr>
          <w:rFonts w:ascii="Book Antiqua" w:hAnsi="Book Antiqua"/>
          <w:sz w:val="24"/>
          <w:szCs w:val="24"/>
        </w:rPr>
        <w:t>, United States</w:t>
      </w:r>
    </w:p>
    <w:p w:rsidR="00954C34" w:rsidRPr="00C55E1F" w:rsidRDefault="00954C34" w:rsidP="009E51B9">
      <w:pPr>
        <w:pStyle w:val="a3"/>
        <w:snapToGrid w:val="0"/>
        <w:spacing w:line="360" w:lineRule="auto"/>
        <w:jc w:val="both"/>
        <w:rPr>
          <w:rFonts w:ascii="Book Antiqua" w:hAnsi="Book Antiqua"/>
          <w:b/>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Mark Kester, James H Adair, </w:t>
      </w:r>
      <w:r w:rsidRPr="00C55E1F">
        <w:rPr>
          <w:rFonts w:ascii="Book Antiqua" w:hAnsi="Book Antiqua"/>
          <w:sz w:val="24"/>
          <w:szCs w:val="24"/>
        </w:rPr>
        <w:t xml:space="preserve">Department of Pharmacology, The Pennsylvania State University, College of Medicine, Hershey, PA </w:t>
      </w:r>
      <w:r w:rsidRPr="00C55E1F">
        <w:rPr>
          <w:rFonts w:ascii="Book Antiqua" w:hAnsi="Book Antiqua"/>
          <w:color w:val="000000"/>
          <w:sz w:val="24"/>
          <w:szCs w:val="24"/>
          <w:shd w:val="clear" w:color="auto" w:fill="FFFFFF"/>
        </w:rPr>
        <w:t>17033</w:t>
      </w:r>
      <w:r w:rsidRPr="00C55E1F">
        <w:rPr>
          <w:rFonts w:ascii="Book Antiqua" w:hAnsi="Book Antiqua"/>
          <w:sz w:val="24"/>
          <w:szCs w:val="24"/>
        </w:rPr>
        <w:t>, United States</w:t>
      </w:r>
    </w:p>
    <w:p w:rsidR="00954C34" w:rsidRPr="00C55E1F" w:rsidRDefault="00954C34" w:rsidP="009E51B9">
      <w:pPr>
        <w:pStyle w:val="a3"/>
        <w:snapToGrid w:val="0"/>
        <w:spacing w:line="360" w:lineRule="auto"/>
        <w:jc w:val="both"/>
        <w:rPr>
          <w:rFonts w:ascii="Book Antiqua" w:hAnsi="Book Antiqua"/>
          <w:b/>
          <w:sz w:val="24"/>
          <w:szCs w:val="24"/>
          <w:lang w:eastAsia="zh-CN"/>
        </w:rPr>
      </w:pPr>
    </w:p>
    <w:p w:rsidR="00954C34" w:rsidRPr="00C55E1F" w:rsidRDefault="00954C34" w:rsidP="009E51B9">
      <w:pPr>
        <w:pStyle w:val="a3"/>
        <w:snapToGrid w:val="0"/>
        <w:spacing w:line="360" w:lineRule="auto"/>
        <w:jc w:val="both"/>
        <w:rPr>
          <w:rFonts w:ascii="Book Antiqua" w:hAnsi="Book Antiqua"/>
          <w:sz w:val="24"/>
          <w:szCs w:val="24"/>
          <w:lang w:eastAsia="zh-CN"/>
        </w:rPr>
      </w:pPr>
      <w:r w:rsidRPr="00C55E1F">
        <w:rPr>
          <w:rFonts w:ascii="Book Antiqua" w:hAnsi="Book Antiqua"/>
          <w:b/>
          <w:sz w:val="24"/>
          <w:szCs w:val="24"/>
        </w:rPr>
        <w:t xml:space="preserve">James H Adair, </w:t>
      </w:r>
      <w:r w:rsidRPr="00C55E1F">
        <w:rPr>
          <w:rFonts w:ascii="Book Antiqua" w:hAnsi="Book Antiqua"/>
          <w:sz w:val="24"/>
          <w:szCs w:val="24"/>
        </w:rPr>
        <w:t xml:space="preserve">Departments of Materials Science and Engineering, and Bioengineering, The Pennsylvania State University, University Park, PA 16802, United States </w:t>
      </w:r>
    </w:p>
    <w:p w:rsidR="00954C34" w:rsidRPr="00C55E1F" w:rsidRDefault="00954C34" w:rsidP="009E51B9">
      <w:pPr>
        <w:pStyle w:val="a3"/>
        <w:snapToGrid w:val="0"/>
        <w:spacing w:line="360" w:lineRule="auto"/>
        <w:jc w:val="both"/>
        <w:rPr>
          <w:rFonts w:ascii="Book Antiqua" w:hAnsi="Book Antiqua"/>
          <w:b/>
          <w:sz w:val="24"/>
          <w:szCs w:val="24"/>
        </w:rPr>
      </w:pPr>
    </w:p>
    <w:p w:rsidR="00954C34" w:rsidRPr="00C55E1F" w:rsidRDefault="00954C34" w:rsidP="009E51B9">
      <w:pPr>
        <w:snapToGrid w:val="0"/>
        <w:spacing w:after="0" w:line="360" w:lineRule="auto"/>
        <w:jc w:val="both"/>
        <w:rPr>
          <w:rFonts w:ascii="Book Antiqua" w:hAnsi="Book Antiqua" w:cs="Arial"/>
          <w:sz w:val="24"/>
          <w:szCs w:val="24"/>
          <w:lang w:eastAsia="zh-CN"/>
        </w:rPr>
      </w:pPr>
      <w:r w:rsidRPr="00C55E1F">
        <w:rPr>
          <w:rFonts w:ascii="Book Antiqua" w:hAnsi="Book Antiqua" w:cs="Arial"/>
          <w:b/>
          <w:sz w:val="24"/>
          <w:szCs w:val="24"/>
        </w:rPr>
        <w:t>Authors contributions:</w:t>
      </w:r>
      <w:r w:rsidRPr="00C55E1F">
        <w:rPr>
          <w:rFonts w:ascii="Book Antiqua" w:hAnsi="Book Antiqua" w:cs="Arial"/>
          <w:sz w:val="24"/>
          <w:szCs w:val="24"/>
        </w:rPr>
        <w:t xml:space="preserve"> Loc W contributed by acquisition of data, drafting </w:t>
      </w:r>
      <w:r w:rsidRPr="00C55E1F">
        <w:rPr>
          <w:rFonts w:ascii="Book Antiqua" w:hAnsi="Book Antiqua" w:cs="Arial"/>
          <w:sz w:val="24"/>
          <w:szCs w:val="24"/>
          <w:lang w:eastAsia="zh-CN"/>
        </w:rPr>
        <w:t>and</w:t>
      </w:r>
      <w:r w:rsidRPr="00C55E1F">
        <w:rPr>
          <w:rFonts w:ascii="Book Antiqua" w:hAnsi="Book Antiqua" w:cs="Arial"/>
          <w:sz w:val="24"/>
          <w:szCs w:val="24"/>
        </w:rPr>
        <w:t xml:space="preserve"> writing of manuscript and redrawing figures, performing edits and final approval of submitted manuscript</w:t>
      </w:r>
      <w:r w:rsidRPr="00C55E1F">
        <w:rPr>
          <w:rFonts w:ascii="Book Antiqua" w:hAnsi="Book Antiqua" w:cs="Arial"/>
          <w:sz w:val="24"/>
          <w:szCs w:val="24"/>
          <w:lang w:eastAsia="zh-CN"/>
        </w:rPr>
        <w:t>;</w:t>
      </w:r>
      <w:r w:rsidRPr="00C55E1F">
        <w:rPr>
          <w:rFonts w:ascii="Book Antiqua" w:hAnsi="Book Antiqua" w:cs="Arial"/>
          <w:sz w:val="24"/>
          <w:szCs w:val="24"/>
        </w:rPr>
        <w:t xml:space="preserve"> Smith JP, Matters G, Kester M, and Adair JH contributed to the conception and design, data acquisition, critical and edits, and approval of final version for publication.</w:t>
      </w:r>
    </w:p>
    <w:p w:rsidR="00954C34" w:rsidRPr="00C55E1F" w:rsidRDefault="00954C34" w:rsidP="009E51B9">
      <w:pPr>
        <w:snapToGrid w:val="0"/>
        <w:spacing w:after="0" w:line="360" w:lineRule="auto"/>
        <w:jc w:val="both"/>
        <w:rPr>
          <w:rFonts w:ascii="Book Antiqua" w:hAnsi="Book Antiqua" w:cs="Arial"/>
          <w:sz w:val="24"/>
          <w:szCs w:val="24"/>
          <w:lang w:eastAsia="zh-CN"/>
        </w:rPr>
      </w:pPr>
    </w:p>
    <w:p w:rsidR="00954C34" w:rsidRPr="00C55E1F" w:rsidRDefault="00954C34" w:rsidP="009E51B9">
      <w:pPr>
        <w:snapToGrid w:val="0"/>
        <w:spacing w:after="0" w:line="360" w:lineRule="auto"/>
        <w:jc w:val="both"/>
        <w:rPr>
          <w:rFonts w:ascii="Book Antiqua" w:hAnsi="Book Antiqua" w:cs="Arial"/>
          <w:color w:val="222222"/>
          <w:sz w:val="24"/>
          <w:szCs w:val="24"/>
          <w:shd w:val="clear" w:color="auto" w:fill="FFFFFF"/>
          <w:lang w:eastAsia="zh-CN"/>
        </w:rPr>
      </w:pPr>
      <w:r w:rsidRPr="00C55E1F">
        <w:rPr>
          <w:rFonts w:ascii="Book Antiqua" w:hAnsi="Book Antiqua" w:cs="Arial"/>
          <w:b/>
          <w:sz w:val="24"/>
          <w:szCs w:val="24"/>
        </w:rPr>
        <w:t>Supported by</w:t>
      </w:r>
      <w:r w:rsidRPr="00C55E1F">
        <w:rPr>
          <w:rFonts w:ascii="Book Antiqua" w:hAnsi="Book Antiqua" w:cs="Arial"/>
          <w:sz w:val="24"/>
          <w:szCs w:val="24"/>
        </w:rPr>
        <w:t xml:space="preserve"> the National Institutes of Health (NIH) R01 grant </w:t>
      </w:r>
      <w:r w:rsidRPr="00C55E1F">
        <w:rPr>
          <w:rFonts w:ascii="Book Antiqua" w:hAnsi="Book Antiqua" w:cs="Arial"/>
          <w:color w:val="222222"/>
          <w:sz w:val="24"/>
          <w:szCs w:val="24"/>
          <w:shd w:val="clear" w:color="auto" w:fill="FFFFFF"/>
        </w:rPr>
        <w:t>5R01CA167535-02</w:t>
      </w:r>
    </w:p>
    <w:p w:rsidR="00954C34" w:rsidRPr="00C55E1F" w:rsidRDefault="00954C34" w:rsidP="009E51B9">
      <w:pPr>
        <w:snapToGrid w:val="0"/>
        <w:spacing w:after="0" w:line="360" w:lineRule="auto"/>
        <w:jc w:val="both"/>
        <w:rPr>
          <w:rFonts w:ascii="Book Antiqua" w:hAnsi="Book Antiqua" w:cs="Arial"/>
          <w:sz w:val="24"/>
          <w:szCs w:val="24"/>
          <w:lang w:eastAsia="zh-CN"/>
        </w:rPr>
      </w:pPr>
    </w:p>
    <w:p w:rsidR="00954C34" w:rsidRPr="00C55E1F" w:rsidRDefault="00954C34" w:rsidP="009E51B9">
      <w:pPr>
        <w:snapToGrid w:val="0"/>
        <w:spacing w:after="0" w:line="360" w:lineRule="auto"/>
        <w:jc w:val="both"/>
        <w:rPr>
          <w:rFonts w:ascii="Book Antiqua" w:hAnsi="Book Antiqua" w:cs="Arial"/>
          <w:sz w:val="24"/>
          <w:szCs w:val="24"/>
          <w:lang w:eastAsia="zh-CN"/>
        </w:rPr>
      </w:pPr>
      <w:r w:rsidRPr="00C55E1F">
        <w:rPr>
          <w:rFonts w:ascii="Book Antiqua" w:hAnsi="Book Antiqua" w:cs="Arial"/>
          <w:b/>
          <w:sz w:val="24"/>
          <w:szCs w:val="24"/>
        </w:rPr>
        <w:t>Correspondence to:</w:t>
      </w:r>
      <w:r w:rsidRPr="00C55E1F">
        <w:rPr>
          <w:rFonts w:ascii="Book Antiqua" w:hAnsi="Book Antiqua" w:cs="Arial"/>
          <w:sz w:val="24"/>
          <w:szCs w:val="24"/>
        </w:rPr>
        <w:t xml:space="preserve"> </w:t>
      </w:r>
      <w:r w:rsidRPr="00C55E1F">
        <w:rPr>
          <w:rFonts w:ascii="Book Antiqua" w:hAnsi="Book Antiqua" w:cs="Arial"/>
          <w:b/>
          <w:sz w:val="24"/>
          <w:szCs w:val="24"/>
        </w:rPr>
        <w:t>James H Adair, PhD,</w:t>
      </w:r>
      <w:r w:rsidRPr="00C55E1F">
        <w:rPr>
          <w:rFonts w:ascii="Book Antiqua" w:hAnsi="Book Antiqua" w:cs="Arial"/>
          <w:sz w:val="24"/>
          <w:szCs w:val="24"/>
        </w:rPr>
        <w:t xml:space="preserve"> </w:t>
      </w:r>
      <w:r w:rsidRPr="00C55E1F">
        <w:rPr>
          <w:rFonts w:ascii="Book Antiqua" w:hAnsi="Book Antiqua"/>
          <w:sz w:val="24"/>
          <w:szCs w:val="24"/>
        </w:rPr>
        <w:t xml:space="preserve">Departments of </w:t>
      </w:r>
      <w:r w:rsidRPr="00C55E1F">
        <w:rPr>
          <w:rFonts w:ascii="Book Antiqua" w:hAnsi="Book Antiqua" w:cs="Arial"/>
          <w:sz w:val="24"/>
          <w:szCs w:val="24"/>
        </w:rPr>
        <w:t>Materials Science and Engineering</w:t>
      </w:r>
      <w:r w:rsidRPr="00C55E1F">
        <w:rPr>
          <w:rFonts w:ascii="Book Antiqua" w:hAnsi="Book Antiqua" w:cs="Arial"/>
          <w:color w:val="1F497D"/>
          <w:sz w:val="24"/>
          <w:szCs w:val="24"/>
          <w:shd w:val="clear" w:color="auto" w:fill="FFFFFF"/>
        </w:rPr>
        <w:t xml:space="preserve">, </w:t>
      </w:r>
      <w:r w:rsidRPr="00C55E1F">
        <w:rPr>
          <w:rFonts w:ascii="Book Antiqua" w:hAnsi="Book Antiqua"/>
          <w:sz w:val="24"/>
          <w:szCs w:val="24"/>
        </w:rPr>
        <w:t>and</w:t>
      </w:r>
      <w:r w:rsidRPr="00C55E1F">
        <w:rPr>
          <w:rFonts w:ascii="Book Antiqua" w:hAnsi="Book Antiqua" w:cs="Arial"/>
          <w:sz w:val="24"/>
          <w:szCs w:val="24"/>
          <w:shd w:val="clear" w:color="auto" w:fill="FFFFFF"/>
        </w:rPr>
        <w:t xml:space="preserve"> </w:t>
      </w:r>
      <w:r>
        <w:rPr>
          <w:rFonts w:ascii="Book Antiqua" w:hAnsi="Book Antiqua" w:cs="Arial"/>
          <w:sz w:val="24"/>
          <w:szCs w:val="24"/>
          <w:shd w:val="clear" w:color="auto" w:fill="FFFFFF"/>
        </w:rPr>
        <w:t>Bioenginee</w:t>
      </w:r>
      <w:r w:rsidRPr="00C55E1F">
        <w:rPr>
          <w:rFonts w:ascii="Book Antiqua" w:hAnsi="Book Antiqua" w:cs="Arial"/>
          <w:sz w:val="24"/>
          <w:szCs w:val="24"/>
          <w:shd w:val="clear" w:color="auto" w:fill="FFFFFF"/>
        </w:rPr>
        <w:t xml:space="preserve">ring, </w:t>
      </w:r>
      <w:r w:rsidRPr="00C55E1F">
        <w:rPr>
          <w:rFonts w:ascii="Book Antiqua" w:hAnsi="Book Antiqua" w:cs="Arial"/>
          <w:sz w:val="24"/>
          <w:szCs w:val="24"/>
        </w:rPr>
        <w:t>The Pennsylvania State University, University Park, 223 Hallowell Building, PA 16802, United States</w:t>
      </w:r>
      <w:r w:rsidRPr="00C55E1F">
        <w:rPr>
          <w:rFonts w:ascii="Book Antiqua" w:hAnsi="Book Antiqua" w:cs="Arial"/>
          <w:sz w:val="24"/>
          <w:szCs w:val="24"/>
          <w:lang w:eastAsia="zh-CN"/>
        </w:rPr>
        <w:t>.</w:t>
      </w:r>
      <w:r w:rsidRPr="00C55E1F">
        <w:rPr>
          <w:rFonts w:ascii="Book Antiqua" w:hAnsi="Book Antiqua" w:cs="Arial"/>
          <w:sz w:val="24"/>
          <w:szCs w:val="24"/>
        </w:rPr>
        <w:t xml:space="preserve"> jha3@ems.psu.edu  </w:t>
      </w:r>
    </w:p>
    <w:p w:rsidR="00954C34" w:rsidRPr="00C55E1F" w:rsidRDefault="00954C34" w:rsidP="009E51B9">
      <w:pPr>
        <w:snapToGrid w:val="0"/>
        <w:spacing w:after="0" w:line="360" w:lineRule="auto"/>
        <w:jc w:val="both"/>
        <w:rPr>
          <w:rFonts w:ascii="Book Antiqua" w:hAnsi="Book Antiqua" w:cs="Arial"/>
          <w:sz w:val="24"/>
          <w:szCs w:val="24"/>
          <w:lang w:eastAsia="zh-CN"/>
        </w:rPr>
      </w:pPr>
    </w:p>
    <w:p w:rsidR="00954C34" w:rsidRPr="00C55E1F" w:rsidRDefault="00954C34" w:rsidP="009E51B9">
      <w:pPr>
        <w:autoSpaceDE w:val="0"/>
        <w:autoSpaceDN w:val="0"/>
        <w:adjustRightInd w:val="0"/>
        <w:snapToGrid w:val="0"/>
        <w:spacing w:after="0" w:line="360" w:lineRule="auto"/>
        <w:jc w:val="both"/>
        <w:rPr>
          <w:rFonts w:ascii="Book Antiqua" w:hAnsi="Book Antiqua"/>
          <w:color w:val="000000"/>
          <w:sz w:val="24"/>
          <w:szCs w:val="24"/>
          <w:lang w:eastAsia="zh-CN"/>
        </w:rPr>
      </w:pPr>
      <w:r w:rsidRPr="00C55E1F">
        <w:rPr>
          <w:rFonts w:ascii="Book Antiqua" w:hAnsi="Book Antiqua"/>
          <w:b/>
          <w:bCs/>
          <w:color w:val="000000"/>
          <w:sz w:val="24"/>
          <w:szCs w:val="24"/>
        </w:rPr>
        <w:t xml:space="preserve">Telephone: </w:t>
      </w:r>
      <w:bookmarkStart w:id="2" w:name="OLE_LINK1415"/>
      <w:bookmarkStart w:id="3" w:name="OLE_LINK1416"/>
      <w:bookmarkStart w:id="4" w:name="OLE_LINK1417"/>
      <w:r w:rsidRPr="00C55E1F">
        <w:rPr>
          <w:rFonts w:ascii="Book Antiqua" w:hAnsi="Book Antiqua"/>
          <w:color w:val="000000"/>
          <w:sz w:val="24"/>
          <w:szCs w:val="24"/>
        </w:rPr>
        <w:t>+</w:t>
      </w:r>
      <w:bookmarkStart w:id="5" w:name="OLE_LINK42"/>
      <w:bookmarkStart w:id="6" w:name="OLE_LINK128"/>
      <w:bookmarkStart w:id="7" w:name="OLE_LINK440"/>
      <w:bookmarkEnd w:id="2"/>
      <w:bookmarkEnd w:id="3"/>
      <w:bookmarkEnd w:id="4"/>
      <w:r w:rsidRPr="00C55E1F">
        <w:rPr>
          <w:rFonts w:ascii="Book Antiqua" w:hAnsi="Book Antiqua" w:cs="Arial"/>
          <w:sz w:val="24"/>
          <w:szCs w:val="24"/>
        </w:rPr>
        <w:t>1-814-</w:t>
      </w:r>
      <w:r>
        <w:rPr>
          <w:rFonts w:ascii="Book Antiqua" w:hAnsi="Book Antiqua" w:cs="Arial"/>
          <w:sz w:val="24"/>
          <w:szCs w:val="24"/>
        </w:rPr>
        <w:t>8636047</w:t>
      </w:r>
      <w:r w:rsidRPr="00C55E1F">
        <w:rPr>
          <w:rFonts w:ascii="Book Antiqua" w:hAnsi="Book Antiqua" w:cs="Arial"/>
          <w:sz w:val="24"/>
          <w:szCs w:val="24"/>
          <w:lang w:eastAsia="zh-CN"/>
        </w:rPr>
        <w:t xml:space="preserve">    </w:t>
      </w:r>
      <w:r w:rsidRPr="00C55E1F">
        <w:rPr>
          <w:rFonts w:ascii="Book Antiqua" w:hAnsi="Book Antiqua"/>
          <w:b/>
          <w:bCs/>
          <w:color w:val="000000"/>
          <w:sz w:val="24"/>
          <w:szCs w:val="24"/>
        </w:rPr>
        <w:t>Fax:</w:t>
      </w:r>
      <w:r w:rsidRPr="00C55E1F">
        <w:rPr>
          <w:rFonts w:ascii="Book Antiqua" w:hAnsi="Book Antiqua"/>
          <w:color w:val="000000"/>
          <w:sz w:val="24"/>
          <w:szCs w:val="24"/>
        </w:rPr>
        <w:t xml:space="preserve"> +</w:t>
      </w:r>
      <w:bookmarkEnd w:id="5"/>
      <w:bookmarkEnd w:id="6"/>
      <w:bookmarkEnd w:id="7"/>
      <w:r w:rsidRPr="00C55E1F">
        <w:rPr>
          <w:rFonts w:ascii="Book Antiqua" w:hAnsi="Book Antiqua" w:cs="Arial"/>
          <w:sz w:val="24"/>
          <w:szCs w:val="24"/>
        </w:rPr>
        <w:t>1-814-</w:t>
      </w:r>
      <w:r>
        <w:rPr>
          <w:rFonts w:ascii="Book Antiqua" w:hAnsi="Book Antiqua" w:cs="Arial"/>
          <w:sz w:val="24"/>
          <w:szCs w:val="24"/>
        </w:rPr>
        <w:t>8652917</w:t>
      </w:r>
    </w:p>
    <w:p w:rsidR="00954C34" w:rsidRPr="00C55E1F" w:rsidRDefault="00954C34" w:rsidP="009E51B9">
      <w:pPr>
        <w:autoSpaceDE w:val="0"/>
        <w:autoSpaceDN w:val="0"/>
        <w:adjustRightInd w:val="0"/>
        <w:snapToGrid w:val="0"/>
        <w:spacing w:after="0" w:line="360" w:lineRule="auto"/>
        <w:jc w:val="both"/>
        <w:rPr>
          <w:rFonts w:ascii="Book Antiqua" w:hAnsi="Book Antiqua"/>
          <w:color w:val="000000"/>
          <w:sz w:val="24"/>
          <w:szCs w:val="24"/>
          <w:lang w:eastAsia="zh-CN"/>
        </w:rPr>
      </w:pPr>
      <w:r w:rsidRPr="00C55E1F">
        <w:rPr>
          <w:rFonts w:ascii="Book Antiqua" w:hAnsi="Book Antiqua" w:cs="Arial"/>
          <w:b/>
          <w:sz w:val="24"/>
          <w:szCs w:val="24"/>
        </w:rPr>
        <w:t xml:space="preserve">Received: </w:t>
      </w:r>
      <w:r w:rsidRPr="00C55E1F">
        <w:rPr>
          <w:rFonts w:ascii="Book Antiqua" w:hAnsi="Book Antiqua" w:cs="Arial"/>
          <w:sz w:val="24"/>
          <w:szCs w:val="24"/>
          <w:lang w:eastAsia="zh-CN"/>
        </w:rPr>
        <w:t>January 10, 2014</w:t>
      </w:r>
      <w:r w:rsidRPr="00C55E1F">
        <w:rPr>
          <w:rFonts w:ascii="Book Antiqua" w:hAnsi="Book Antiqua" w:cs="Arial"/>
          <w:b/>
          <w:sz w:val="24"/>
          <w:szCs w:val="24"/>
          <w:lang w:eastAsia="zh-CN"/>
        </w:rPr>
        <w:t xml:space="preserve">     </w:t>
      </w:r>
      <w:r w:rsidRPr="00C55E1F">
        <w:rPr>
          <w:rFonts w:ascii="Book Antiqua" w:hAnsi="Book Antiqua" w:cs="Arial"/>
          <w:b/>
          <w:sz w:val="24"/>
          <w:szCs w:val="24"/>
        </w:rPr>
        <w:t xml:space="preserve">Revised: </w:t>
      </w:r>
      <w:r w:rsidRPr="00C55E1F">
        <w:rPr>
          <w:rFonts w:ascii="Book Antiqua" w:hAnsi="Book Antiqua" w:cs="Arial"/>
          <w:sz w:val="24"/>
          <w:szCs w:val="24"/>
          <w:lang w:eastAsia="zh-CN"/>
        </w:rPr>
        <w:t>March 14, 2014</w:t>
      </w:r>
    </w:p>
    <w:p w:rsidR="005D6F10" w:rsidRPr="00737869" w:rsidRDefault="00954C34" w:rsidP="005D6F10">
      <w:pPr>
        <w:rPr>
          <w:rFonts w:ascii="Book Antiqua" w:hAnsi="Book Antiqua"/>
          <w:sz w:val="24"/>
          <w:szCs w:val="24"/>
        </w:rPr>
      </w:pPr>
      <w:r w:rsidRPr="00C55E1F">
        <w:rPr>
          <w:rFonts w:ascii="Book Antiqua" w:hAnsi="Book Antiqua" w:cs="Arial"/>
          <w:b/>
          <w:sz w:val="24"/>
          <w:szCs w:val="24"/>
        </w:rPr>
        <w:t>Accepted:</w:t>
      </w:r>
      <w:bookmarkStart w:id="8" w:name="OLE_LINK1"/>
      <w:bookmarkStart w:id="9" w:name="OLE_LINK2"/>
      <w:r w:rsidR="005D6F10">
        <w:rPr>
          <w:rFonts w:ascii="Book Antiqua" w:hAnsi="Book Antiqua" w:hint="eastAsia"/>
          <w:sz w:val="24"/>
          <w:szCs w:val="24"/>
          <w:lang w:eastAsia="zh-CN"/>
        </w:rPr>
        <w:t xml:space="preserve"> </w:t>
      </w:r>
      <w:bookmarkStart w:id="10" w:name="_GoBack"/>
      <w:bookmarkEnd w:id="10"/>
      <w:r w:rsidR="005D6F10" w:rsidRPr="00737869">
        <w:rPr>
          <w:rFonts w:ascii="Book Antiqua" w:hAnsi="Book Antiqua"/>
          <w:sz w:val="24"/>
          <w:szCs w:val="24"/>
        </w:rPr>
        <w:t>May 12, 2014</w:t>
      </w:r>
      <w:bookmarkEnd w:id="8"/>
      <w:bookmarkEnd w:id="9"/>
    </w:p>
    <w:p w:rsidR="00954C34" w:rsidRPr="00C55E1F" w:rsidRDefault="00954C34" w:rsidP="009E51B9">
      <w:pPr>
        <w:snapToGrid w:val="0"/>
        <w:spacing w:after="0" w:line="360" w:lineRule="auto"/>
        <w:jc w:val="both"/>
        <w:rPr>
          <w:rFonts w:ascii="Book Antiqua" w:hAnsi="Book Antiqua" w:cs="Arial"/>
          <w:b/>
          <w:sz w:val="24"/>
          <w:szCs w:val="24"/>
          <w:lang w:eastAsia="zh-CN"/>
        </w:rPr>
      </w:pPr>
      <w:r w:rsidRPr="00C55E1F">
        <w:rPr>
          <w:rFonts w:ascii="Book Antiqua" w:hAnsi="Book Antiqua" w:cs="Arial"/>
          <w:b/>
          <w:sz w:val="24"/>
          <w:szCs w:val="24"/>
        </w:rPr>
        <w:t xml:space="preserve"> </w:t>
      </w:r>
    </w:p>
    <w:p w:rsidR="00954C34" w:rsidRPr="00C55E1F" w:rsidRDefault="00954C34" w:rsidP="009E51B9">
      <w:pPr>
        <w:snapToGrid w:val="0"/>
        <w:spacing w:after="0" w:line="360" w:lineRule="auto"/>
        <w:jc w:val="both"/>
        <w:rPr>
          <w:rFonts w:ascii="Book Antiqua" w:hAnsi="Book Antiqua" w:cs="Arial"/>
          <w:b/>
          <w:sz w:val="24"/>
          <w:szCs w:val="24"/>
        </w:rPr>
      </w:pPr>
      <w:r w:rsidRPr="00C55E1F">
        <w:rPr>
          <w:rFonts w:ascii="Book Antiqua" w:hAnsi="Book Antiqua" w:cs="Arial"/>
          <w:b/>
          <w:sz w:val="24"/>
          <w:szCs w:val="24"/>
        </w:rPr>
        <w:t>Published online:</w:t>
      </w:r>
    </w:p>
    <w:p w:rsidR="00954C34" w:rsidRPr="00C55E1F" w:rsidRDefault="00954C34" w:rsidP="009E51B9">
      <w:pPr>
        <w:snapToGrid w:val="0"/>
        <w:spacing w:after="0" w:line="360" w:lineRule="auto"/>
        <w:jc w:val="both"/>
        <w:rPr>
          <w:rFonts w:ascii="Book Antiqua" w:hAnsi="Book Antiqua" w:cs="Arial"/>
          <w:b/>
          <w:sz w:val="24"/>
          <w:szCs w:val="24"/>
        </w:rPr>
      </w:pPr>
    </w:p>
    <w:p w:rsidR="00954C34" w:rsidRPr="00C55E1F" w:rsidRDefault="00954C34">
      <w:pPr>
        <w:rPr>
          <w:rFonts w:ascii="Book Antiqua" w:hAnsi="Book Antiqua" w:cs="Arial"/>
          <w:b/>
          <w:color w:val="222222"/>
          <w:sz w:val="24"/>
          <w:szCs w:val="24"/>
          <w:shd w:val="clear" w:color="auto" w:fill="FFFFFF"/>
        </w:rPr>
      </w:pPr>
      <w:r w:rsidRPr="00C55E1F">
        <w:rPr>
          <w:rFonts w:ascii="Book Antiqua" w:hAnsi="Book Antiqua" w:cs="Arial"/>
          <w:b/>
          <w:color w:val="222222"/>
          <w:sz w:val="24"/>
          <w:szCs w:val="24"/>
          <w:shd w:val="clear" w:color="auto" w:fill="FFFFFF"/>
        </w:rPr>
        <w:br w:type="page"/>
      </w:r>
    </w:p>
    <w:p w:rsidR="00954C34" w:rsidRPr="00C55E1F" w:rsidRDefault="00954C34" w:rsidP="009E51B9">
      <w:pPr>
        <w:snapToGrid w:val="0"/>
        <w:spacing w:after="0" w:line="360" w:lineRule="auto"/>
        <w:jc w:val="both"/>
        <w:rPr>
          <w:rFonts w:ascii="Book Antiqua" w:hAnsi="Book Antiqua" w:cs="Arial"/>
          <w:sz w:val="24"/>
          <w:szCs w:val="24"/>
        </w:rPr>
      </w:pPr>
      <w:r w:rsidRPr="00C55E1F">
        <w:rPr>
          <w:rFonts w:ascii="Book Antiqua" w:hAnsi="Book Antiqua" w:cs="Arial"/>
          <w:b/>
          <w:color w:val="222222"/>
          <w:sz w:val="24"/>
          <w:szCs w:val="24"/>
          <w:shd w:val="clear" w:color="auto" w:fill="FFFFFF"/>
        </w:rPr>
        <w:t>Abstract</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 xml:space="preserve">With the incidence reports of pancreatic cancer increasing every year, research over the last several decades has been focused on the means to achieve early diagnosis in patients that are at a high risk of developing the malignancy. This review covers current strategies for managing pancreatic cancer and further discusses efforts in understanding the role of early onset symptoms leading to tumor progression. Recent investigations in this discussion include type 3c diabetes, selected biomarkers and pathways related to pancreatic intraepithelial neoplasia lesions, drug resistance, and advances in nanomedicine which may provide significant solutions for improving early detection and treatments in future medicine. </w:t>
      </w:r>
    </w:p>
    <w:p w:rsidR="00954C34" w:rsidRPr="00C55E1F" w:rsidRDefault="00954C34" w:rsidP="009E51B9">
      <w:pPr>
        <w:pStyle w:val="a3"/>
        <w:snapToGrid w:val="0"/>
        <w:spacing w:line="360" w:lineRule="auto"/>
        <w:jc w:val="both"/>
        <w:rPr>
          <w:rFonts w:ascii="Book Antiqua" w:hAnsi="Book Antiqua" w:cs="Arial"/>
          <w:sz w:val="24"/>
          <w:szCs w:val="24"/>
          <w:lang w:eastAsia="zh-CN"/>
        </w:rPr>
      </w:pPr>
    </w:p>
    <w:p w:rsidR="00954C34" w:rsidRDefault="00954C34" w:rsidP="009E51B9">
      <w:pPr>
        <w:pStyle w:val="a3"/>
        <w:snapToGrid w:val="0"/>
        <w:spacing w:line="360" w:lineRule="auto"/>
        <w:jc w:val="both"/>
        <w:rPr>
          <w:rFonts w:ascii="Book Antiqua" w:hAnsi="Book Antiqua"/>
          <w:sz w:val="24"/>
          <w:szCs w:val="24"/>
          <w:lang w:eastAsia="zh-CN"/>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8673D2">
        <w:rPr>
          <w:rFonts w:ascii="Book Antiqua" w:hAnsi="Book Antiqua"/>
          <w:sz w:val="24"/>
          <w:szCs w:val="24"/>
        </w:rPr>
        <w:t>© 2014 Baishideng Publishing Group Inc. All rights reserved.</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rsidR="00954C34" w:rsidRPr="00C55E1F" w:rsidRDefault="00954C34" w:rsidP="009E51B9">
      <w:pPr>
        <w:pStyle w:val="a3"/>
        <w:snapToGrid w:val="0"/>
        <w:spacing w:line="360" w:lineRule="auto"/>
        <w:jc w:val="both"/>
        <w:rPr>
          <w:rFonts w:ascii="Book Antiqua" w:hAnsi="Book Antiqua" w:cs="Arial"/>
          <w:sz w:val="24"/>
          <w:szCs w:val="24"/>
          <w:lang w:eastAsia="zh-CN"/>
        </w:rPr>
      </w:pPr>
    </w:p>
    <w:p w:rsidR="00954C34" w:rsidRPr="00C55E1F" w:rsidRDefault="00954C34" w:rsidP="009E51B9">
      <w:pPr>
        <w:pStyle w:val="a3"/>
        <w:snapToGrid w:val="0"/>
        <w:spacing w:line="360" w:lineRule="auto"/>
        <w:jc w:val="both"/>
        <w:rPr>
          <w:rFonts w:ascii="Book Antiqua" w:hAnsi="Book Antiqua" w:cs="Arial"/>
          <w:b/>
          <w:color w:val="222222"/>
          <w:sz w:val="24"/>
          <w:szCs w:val="24"/>
          <w:shd w:val="clear" w:color="auto" w:fill="FFFFFF"/>
          <w:lang w:eastAsia="zh-CN"/>
        </w:rPr>
      </w:pPr>
      <w:r w:rsidRPr="00C55E1F">
        <w:rPr>
          <w:rFonts w:ascii="Book Antiqua" w:hAnsi="Book Antiqua" w:cs="Arial"/>
          <w:b/>
          <w:color w:val="222222"/>
          <w:sz w:val="24"/>
          <w:szCs w:val="24"/>
          <w:shd w:val="clear" w:color="auto" w:fill="FFFFFF"/>
        </w:rPr>
        <w:t>Key words</w:t>
      </w:r>
      <w:r w:rsidRPr="00C55E1F">
        <w:rPr>
          <w:rFonts w:ascii="Book Antiqua" w:hAnsi="Book Antiqua" w:cs="Arial"/>
          <w:b/>
          <w:color w:val="222222"/>
          <w:sz w:val="24"/>
          <w:szCs w:val="24"/>
          <w:shd w:val="clear" w:color="auto" w:fill="FFFFFF"/>
          <w:lang w:eastAsia="zh-CN"/>
        </w:rPr>
        <w:t xml:space="preserve">: </w:t>
      </w:r>
      <w:r w:rsidRPr="00C55E1F">
        <w:rPr>
          <w:rFonts w:ascii="Book Antiqua" w:hAnsi="Book Antiqua" w:cs="Arial"/>
          <w:color w:val="222222"/>
          <w:sz w:val="24"/>
          <w:szCs w:val="24"/>
          <w:shd w:val="clear" w:color="auto" w:fill="FFFFFF"/>
        </w:rPr>
        <w:t>Pancreatic cancer; Diagnosis; treatment; Signaling pathways; Nanomedicine; Biomarkers</w:t>
      </w:r>
    </w:p>
    <w:p w:rsidR="00954C34" w:rsidRPr="00C55E1F" w:rsidRDefault="00954C34" w:rsidP="009E51B9">
      <w:pPr>
        <w:pStyle w:val="a3"/>
        <w:snapToGrid w:val="0"/>
        <w:spacing w:line="360" w:lineRule="auto"/>
        <w:jc w:val="both"/>
        <w:rPr>
          <w:rFonts w:ascii="Book Antiqua" w:hAnsi="Book Antiqua" w:cs="Arial"/>
          <w:color w:val="222222"/>
          <w:sz w:val="24"/>
          <w:szCs w:val="24"/>
          <w:shd w:val="clear" w:color="auto" w:fill="FFFFFF"/>
        </w:rPr>
      </w:pPr>
    </w:p>
    <w:p w:rsidR="00954C34" w:rsidRPr="00C55E1F" w:rsidRDefault="00954C34" w:rsidP="009E51B9">
      <w:pPr>
        <w:pStyle w:val="a3"/>
        <w:snapToGrid w:val="0"/>
        <w:spacing w:line="360" w:lineRule="auto"/>
        <w:jc w:val="both"/>
        <w:rPr>
          <w:rFonts w:ascii="Book Antiqua" w:hAnsi="Book Antiqua" w:cs="Arial"/>
          <w:sz w:val="24"/>
          <w:szCs w:val="24"/>
          <w:lang w:eastAsia="zh-CN"/>
        </w:rPr>
      </w:pPr>
      <w:r w:rsidRPr="00C55E1F">
        <w:rPr>
          <w:rFonts w:ascii="Book Antiqua" w:hAnsi="Book Antiqua" w:cs="Arial"/>
          <w:b/>
          <w:sz w:val="24"/>
          <w:szCs w:val="24"/>
        </w:rPr>
        <w:t>Core-tip:</w:t>
      </w:r>
      <w:r w:rsidRPr="00C55E1F">
        <w:rPr>
          <w:rFonts w:ascii="Book Antiqua" w:hAnsi="Book Antiqua" w:cs="Arial"/>
          <w:sz w:val="24"/>
          <w:szCs w:val="24"/>
        </w:rPr>
        <w:t xml:space="preserve"> Pancreatic cancer is currently one of the most aggressive cancers without standard treatment for improving chances of long-term survival. This paper highlights significant research in translational nanomedicine and the challenges in treating pancreatic cancer. </w:t>
      </w:r>
    </w:p>
    <w:p w:rsidR="00954C34" w:rsidRPr="00C55E1F" w:rsidRDefault="00954C34" w:rsidP="009E51B9">
      <w:pPr>
        <w:pStyle w:val="a3"/>
        <w:snapToGrid w:val="0"/>
        <w:spacing w:line="360" w:lineRule="auto"/>
        <w:jc w:val="both"/>
        <w:rPr>
          <w:rFonts w:ascii="Book Antiqua" w:hAnsi="Book Antiqua" w:cs="Arial"/>
          <w:sz w:val="24"/>
          <w:szCs w:val="24"/>
          <w:lang w:eastAsia="zh-CN"/>
        </w:rPr>
      </w:pPr>
    </w:p>
    <w:p w:rsidR="00954C34" w:rsidRPr="00C55E1F" w:rsidRDefault="00954C34" w:rsidP="009E51B9">
      <w:pPr>
        <w:snapToGrid w:val="0"/>
        <w:spacing w:after="0" w:line="360" w:lineRule="auto"/>
        <w:jc w:val="both"/>
        <w:rPr>
          <w:rFonts w:ascii="Book Antiqua" w:hAnsi="Book Antiqua" w:cs="Arial"/>
          <w:sz w:val="24"/>
          <w:szCs w:val="24"/>
          <w:lang w:eastAsia="zh-CN"/>
        </w:rPr>
      </w:pPr>
      <w:r w:rsidRPr="00C55E1F">
        <w:rPr>
          <w:rFonts w:ascii="Book Antiqua" w:hAnsi="Book Antiqua" w:cs="Arial"/>
          <w:sz w:val="24"/>
          <w:szCs w:val="24"/>
        </w:rPr>
        <w:t>Loc</w:t>
      </w:r>
      <w:r w:rsidRPr="00C55E1F">
        <w:rPr>
          <w:rFonts w:ascii="Book Antiqua" w:hAnsi="Book Antiqua" w:cs="Arial"/>
          <w:sz w:val="24"/>
          <w:szCs w:val="24"/>
          <w:lang w:eastAsia="zh-CN"/>
        </w:rPr>
        <w:t xml:space="preserve"> WS</w:t>
      </w:r>
      <w:r w:rsidRPr="00C55E1F">
        <w:rPr>
          <w:rFonts w:ascii="Book Antiqua" w:hAnsi="Book Antiqua" w:cs="Arial"/>
          <w:sz w:val="24"/>
          <w:szCs w:val="24"/>
        </w:rPr>
        <w:t>, Smith</w:t>
      </w:r>
      <w:r w:rsidRPr="00C55E1F">
        <w:rPr>
          <w:rFonts w:ascii="Book Antiqua" w:hAnsi="Book Antiqua" w:cs="Arial"/>
          <w:sz w:val="24"/>
          <w:szCs w:val="24"/>
          <w:lang w:eastAsia="zh-CN"/>
        </w:rPr>
        <w:t xml:space="preserve"> JP</w:t>
      </w:r>
      <w:r w:rsidRPr="00C55E1F">
        <w:rPr>
          <w:rFonts w:ascii="Book Antiqua" w:hAnsi="Book Antiqua" w:cs="Arial"/>
          <w:sz w:val="24"/>
          <w:szCs w:val="24"/>
        </w:rPr>
        <w:t>, Matters</w:t>
      </w:r>
      <w:r w:rsidRPr="00C55E1F">
        <w:rPr>
          <w:rFonts w:ascii="Book Antiqua" w:hAnsi="Book Antiqua" w:cs="Arial"/>
          <w:sz w:val="24"/>
          <w:szCs w:val="24"/>
          <w:lang w:eastAsia="zh-CN"/>
        </w:rPr>
        <w:t xml:space="preserve"> G</w:t>
      </w:r>
      <w:r w:rsidRPr="00C55E1F">
        <w:rPr>
          <w:rFonts w:ascii="Book Antiqua" w:hAnsi="Book Antiqua" w:cs="Arial"/>
          <w:sz w:val="24"/>
          <w:szCs w:val="24"/>
        </w:rPr>
        <w:t>, Kester</w:t>
      </w:r>
      <w:r w:rsidRPr="00C55E1F">
        <w:rPr>
          <w:rFonts w:ascii="Book Antiqua" w:hAnsi="Book Antiqua" w:cs="Arial"/>
          <w:sz w:val="24"/>
          <w:szCs w:val="24"/>
          <w:lang w:eastAsia="zh-CN"/>
        </w:rPr>
        <w:t xml:space="preserve"> M</w:t>
      </w:r>
      <w:r w:rsidRPr="00C55E1F">
        <w:rPr>
          <w:rFonts w:ascii="Book Antiqua" w:hAnsi="Book Antiqua" w:cs="Arial"/>
          <w:sz w:val="24"/>
          <w:szCs w:val="24"/>
        </w:rPr>
        <w:t>, Adair</w:t>
      </w:r>
      <w:r w:rsidRPr="00C55E1F">
        <w:rPr>
          <w:rFonts w:ascii="Book Antiqua" w:hAnsi="Book Antiqua" w:cs="Arial"/>
          <w:sz w:val="24"/>
          <w:szCs w:val="24"/>
          <w:lang w:eastAsia="zh-CN"/>
        </w:rPr>
        <w:t xml:space="preserve"> JH. </w:t>
      </w:r>
      <w:r w:rsidRPr="00C55E1F">
        <w:rPr>
          <w:rFonts w:ascii="Book Antiqua" w:hAnsi="Book Antiqua" w:cs="Arial"/>
          <w:sz w:val="24"/>
          <w:szCs w:val="24"/>
        </w:rPr>
        <w:t>Novel strategies for managing pancreatic cancer</w:t>
      </w:r>
      <w:r w:rsidRPr="00C55E1F">
        <w:rPr>
          <w:rFonts w:ascii="Book Antiqua" w:hAnsi="Book Antiqua" w:cs="Arial"/>
          <w:sz w:val="24"/>
          <w:szCs w:val="24"/>
          <w:lang w:eastAsia="zh-CN"/>
        </w:rPr>
        <w:t>.</w:t>
      </w:r>
      <w:bookmarkStart w:id="146" w:name="OLE_LINK335"/>
      <w:bookmarkStart w:id="147" w:name="OLE_LINK336"/>
      <w:bookmarkStart w:id="148" w:name="OLE_LINK87"/>
      <w:bookmarkStart w:id="149" w:name="OLE_LINK97"/>
      <w:bookmarkStart w:id="150" w:name="OLE_LINK1297"/>
      <w:bookmarkStart w:id="151" w:name="OLE_LINK1298"/>
      <w:bookmarkStart w:id="152" w:name="OLE_LINK1689"/>
      <w:bookmarkStart w:id="153" w:name="OLE_LINK144"/>
      <w:bookmarkStart w:id="154" w:name="OLE_LINK152"/>
      <w:bookmarkStart w:id="155" w:name="OLE_LINK163"/>
      <w:bookmarkStart w:id="156" w:name="OLE_LINK1895"/>
      <w:bookmarkStart w:id="157" w:name="OLE_LINK1897"/>
      <w:bookmarkStart w:id="158" w:name="OLE_LINK1937"/>
      <w:bookmarkStart w:id="159" w:name="OLE_LINK2087"/>
      <w:bookmarkStart w:id="160" w:name="OLE_LINK2088"/>
      <w:bookmarkStart w:id="161" w:name="OLE_LINK2569"/>
      <w:bookmarkStart w:id="162" w:name="OLE_LINK2570"/>
      <w:bookmarkStart w:id="163" w:name="OLE_LINK2127"/>
      <w:bookmarkStart w:id="164" w:name="OLE_LINK2128"/>
      <w:bookmarkStart w:id="165" w:name="OLE_LINK2200"/>
      <w:bookmarkStart w:id="166" w:name="OLE_LINK2113"/>
      <w:bookmarkStart w:id="167" w:name="OLE_LINK2391"/>
      <w:bookmarkStart w:id="168" w:name="OLE_LINK2392"/>
      <w:bookmarkStart w:id="169" w:name="OLE_LINK2499"/>
      <w:bookmarkStart w:id="170" w:name="OLE_LINK2782"/>
      <w:bookmarkStart w:id="171" w:name="OLE_LINK2783"/>
      <w:bookmarkStart w:id="172" w:name="OLE_LINK2667"/>
      <w:bookmarkStart w:id="173" w:name="OLE_LINK2668"/>
      <w:bookmarkStart w:id="174" w:name="OLE_LINK2766"/>
      <w:bookmarkStart w:id="175" w:name="OLE_LINK3008"/>
      <w:bookmarkStart w:id="176" w:name="OLE_LINK3156"/>
      <w:bookmarkStart w:id="177" w:name="OLE_LINK3303"/>
      <w:bookmarkStart w:id="178" w:name="OLE_LINK3304"/>
      <w:bookmarkStart w:id="179" w:name="OLE_LINK2689"/>
      <w:bookmarkStart w:id="180" w:name="OLE_LINK2588"/>
      <w:bookmarkStart w:id="181" w:name="OLE_LINK2769"/>
      <w:bookmarkStart w:id="182" w:name="OLE_LINK3019"/>
      <w:bookmarkStart w:id="183" w:name="OLE_LINK3020"/>
      <w:r w:rsidRPr="00C55E1F">
        <w:rPr>
          <w:rFonts w:ascii="Book Antiqua" w:hAnsi="Book Antiqua" w:cs="Arial"/>
          <w:sz w:val="24"/>
          <w:szCs w:val="24"/>
          <w:lang w:eastAsia="zh-CN"/>
        </w:rPr>
        <w:t xml:space="preserve"> </w:t>
      </w:r>
      <w:r w:rsidRPr="00C55E1F">
        <w:rPr>
          <w:rFonts w:ascii="Book Antiqua" w:hAnsi="Book Antiqua"/>
          <w:i/>
          <w:sz w:val="24"/>
          <w:szCs w:val="24"/>
        </w:rPr>
        <w:t>World J Gastroenterol</w:t>
      </w:r>
      <w:r w:rsidRPr="00C55E1F">
        <w:rPr>
          <w:rFonts w:ascii="Book Antiqua" w:hAnsi="Book Antiqua"/>
          <w:sz w:val="24"/>
          <w:szCs w:val="24"/>
        </w:rPr>
        <w:t xml:space="preserve"> </w:t>
      </w:r>
      <w:bookmarkEnd w:id="146"/>
      <w:bookmarkEnd w:id="147"/>
      <w:r w:rsidRPr="00C55E1F">
        <w:rPr>
          <w:rFonts w:ascii="Book Antiqua" w:hAnsi="Book Antiqua"/>
          <w:sz w:val="24"/>
          <w:szCs w:val="24"/>
        </w:rPr>
        <w:t xml:space="preserve">2014; </w:t>
      </w:r>
      <w:r>
        <w:rPr>
          <w:rFonts w:ascii="Book Antiqua" w:hAnsi="Book Antiqua"/>
          <w:sz w:val="24"/>
          <w:szCs w:val="24"/>
          <w:lang w:eastAsia="zh-CN"/>
        </w:rPr>
        <w:t>In press</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rsidR="00954C34" w:rsidRPr="00C55E1F" w:rsidRDefault="00954C34" w:rsidP="009E51B9">
      <w:pPr>
        <w:pStyle w:val="a3"/>
        <w:snapToGrid w:val="0"/>
        <w:spacing w:line="360" w:lineRule="auto"/>
        <w:jc w:val="both"/>
        <w:rPr>
          <w:rFonts w:ascii="Book Antiqua" w:hAnsi="Book Antiqua" w:cs="Arial"/>
          <w:b/>
          <w:sz w:val="24"/>
          <w:szCs w:val="24"/>
          <w:lang w:eastAsia="zh-CN"/>
        </w:rPr>
      </w:pPr>
    </w:p>
    <w:p w:rsidR="00954C34" w:rsidRPr="00C55E1F" w:rsidRDefault="00954C34" w:rsidP="009E51B9">
      <w:pPr>
        <w:pStyle w:val="a3"/>
        <w:snapToGrid w:val="0"/>
        <w:spacing w:line="360" w:lineRule="auto"/>
        <w:jc w:val="both"/>
        <w:rPr>
          <w:rFonts w:ascii="Book Antiqua" w:hAnsi="Book Antiqua" w:cs="Arial"/>
          <w:b/>
          <w:sz w:val="24"/>
          <w:szCs w:val="24"/>
          <w:lang w:eastAsia="zh-CN"/>
        </w:rPr>
      </w:pPr>
    </w:p>
    <w:p w:rsidR="00954C34" w:rsidRPr="00C55E1F" w:rsidRDefault="00954C34" w:rsidP="009E51B9">
      <w:pPr>
        <w:pStyle w:val="a3"/>
        <w:snapToGrid w:val="0"/>
        <w:spacing w:line="360" w:lineRule="auto"/>
        <w:jc w:val="both"/>
        <w:rPr>
          <w:rFonts w:ascii="Book Antiqua" w:hAnsi="Book Antiqua" w:cs="Arial"/>
          <w:b/>
          <w:sz w:val="24"/>
          <w:szCs w:val="24"/>
          <w:lang w:eastAsia="zh-CN"/>
        </w:rPr>
      </w:pPr>
    </w:p>
    <w:p w:rsidR="00954C34" w:rsidRDefault="00954C34" w:rsidP="009E51B9">
      <w:pPr>
        <w:pStyle w:val="a3"/>
        <w:snapToGrid w:val="0"/>
        <w:spacing w:line="360" w:lineRule="auto"/>
        <w:jc w:val="both"/>
        <w:rPr>
          <w:rFonts w:ascii="Book Antiqua" w:hAnsi="Book Antiqua" w:cs="Arial"/>
          <w:b/>
          <w:sz w:val="24"/>
          <w:szCs w:val="24"/>
        </w:rPr>
      </w:pPr>
    </w:p>
    <w:p w:rsidR="00954C34" w:rsidRDefault="00954C34" w:rsidP="009E51B9">
      <w:pPr>
        <w:pStyle w:val="a3"/>
        <w:snapToGrid w:val="0"/>
        <w:spacing w:line="360" w:lineRule="auto"/>
        <w:jc w:val="both"/>
        <w:rPr>
          <w:rFonts w:ascii="Book Antiqua" w:hAnsi="Book Antiqua" w:cs="Arial"/>
          <w:b/>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lastRenderedPageBreak/>
        <w:t>INTRODUCTION</w:t>
      </w: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sz w:val="24"/>
          <w:szCs w:val="24"/>
        </w:rPr>
        <w:t>Pancreatic cancer is responsible for over 40000 deaths every year in the United States, representing about 3% of the newly diagnosed cancer cases. However, pancreatic cancer is the fourth most common cause of cancer related death in the United States, predominantly affecting patients ages 60-80</w:t>
      </w:r>
      <w:r>
        <w:rPr>
          <w:rFonts w:ascii="Book Antiqua" w:hAnsi="Book Antiqua" w:cs="Arial"/>
          <w:sz w:val="24"/>
          <w:szCs w:val="24"/>
        </w:rPr>
        <w:t xml:space="preserve"> years</w:t>
      </w:r>
      <w:r w:rsidRPr="00C55E1F">
        <w:rPr>
          <w:rFonts w:ascii="Book Antiqua" w:hAnsi="Book Antiqua" w:cs="Arial"/>
          <w:sz w:val="24"/>
          <w:szCs w:val="24"/>
        </w:rPr>
        <w:fldChar w:fldCharType="begin">
          <w:fldData xml:space="preserve">PEVuZE5vdGU+PENpdGU+PEF1dGhvcj5NYWl0cmE8L0F1dGhvcj48WWVhcj4yMDA4PC9ZZWFyPjxS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NYWl0cmE8L0F1dGhvcj48WWVhcj4yMDA4PC9ZZWFyPjxS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1" w:tooltip="Maitra, 2008 #180" w:history="1">
        <w:r w:rsidRPr="00C55E1F">
          <w:rPr>
            <w:rFonts w:ascii="Book Antiqua" w:hAnsi="Book Antiqua" w:cs="Arial"/>
            <w:noProof/>
            <w:sz w:val="24"/>
            <w:szCs w:val="24"/>
            <w:vertAlign w:val="superscript"/>
          </w:rPr>
          <w:t>1-4</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Pancreatic ductal adenocarcinoma (PDAC) constitutes up to 95% of pancreatic malignancie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Muniraj&lt;/Author&gt;&lt;Year&gt;2013&lt;/Year&gt;&lt;RecNum&gt;212&lt;/RecNum&gt;&lt;DisplayText&gt;&lt;style face="superscript"&gt;[4]&lt;/style&gt;&lt;/DisplayText&gt;&lt;record&gt;&lt;rec-number&gt;212&lt;/rec-number&gt;&lt;foreign-keys&gt;&lt;key app="EN" db-id="da09ezxwnd5v9re2998vet2hsz9vfsvdvd9a"&gt;212&lt;/key&gt;&lt;/foreign-keys&gt;&lt;ref-type name="Journal Article"&gt;17&lt;/ref-type&gt;&lt;contributors&gt;&lt;authors&gt;&lt;author&gt;Muniraj, T.&lt;/author&gt;&lt;author&gt;Jamidar, P. A.&lt;/author&gt;&lt;author&gt;Aslanian, H. R.&lt;/author&gt;&lt;/authors&gt;&lt;/contributors&gt;&lt;titles&gt;&lt;title&gt;Pancreatic cancer: A comprehensive review and update&lt;/title&gt;&lt;secondary-title&gt;Dis Mon&lt;/secondary-title&gt;&lt;alt-title&gt;Disease-a-month : DM&lt;/alt-title&gt;&lt;/titles&gt;&lt;periodical&gt;&lt;full-title&gt;Dis Mon&lt;/full-title&gt;&lt;abbr-1&gt;Disease-a-month : DM&lt;/abbr-1&gt;&lt;/periodical&gt;&lt;alt-periodical&gt;&lt;full-title&gt;Dis Mon&lt;/full-title&gt;&lt;abbr-1&gt;Disease-a-month : DM&lt;/abbr-1&gt;&lt;/alt-periodical&gt;&lt;pages&gt;368-402&lt;/pages&gt;&lt;volume&gt;59&lt;/volume&gt;&lt;number&gt;11&lt;/number&gt;&lt;dates&gt;&lt;year&gt;2013&lt;/year&gt;&lt;pub-dates&gt;&lt;date&gt;Nov&lt;/date&gt;&lt;/pub-dates&gt;&lt;/dates&gt;&lt;isbn&gt;1557-8194 (Electronic)&amp;#xD;0011-5029 (Linking)&lt;/isbn&gt;&lt;accession-num&gt;24183261&lt;/accession-num&gt;&lt;urls&gt;&lt;related-urls&gt;&lt;url&gt;http://www.ncbi.nlm.nih.gov/pubmed/24183261&lt;/url&gt;&lt;/related-urls&gt;&lt;/urls&gt;&lt;electronic-resource-num&gt;10.1016/j.disamonth.2013.08.001&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 w:tooltip="Muniraj, 2013 #212" w:history="1">
        <w:r w:rsidRPr="00C55E1F">
          <w:rPr>
            <w:rFonts w:ascii="Book Antiqua" w:hAnsi="Book Antiqua" w:cs="Arial"/>
            <w:noProof/>
            <w:sz w:val="24"/>
            <w:szCs w:val="24"/>
            <w:vertAlign w:val="superscript"/>
          </w:rPr>
          <w:t>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Due to poor prognosis and delayed treatment, survival rate during the first year of diagnosis is as low as 20% and decreases to 6% by the fifth year</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RecNum&gt;219&lt;/RecNum&gt;&lt;DisplayText&gt;&lt;style face="superscript"&gt;[2]&lt;/style&gt;&lt;/DisplayText&gt;&lt;record&gt;&lt;rec-number&gt;219&lt;/rec-number&gt;&lt;foreign-keys&gt;&lt;key app="EN" db-id="da09ezxwnd5v9re2998vet2hsz9vfsvdvd9a"&gt;219&lt;/key&gt;&lt;/foreign-keys&gt;&lt;ref-type name="Web Page"&gt;12&lt;/ref-type&gt;&lt;contributors&gt;&lt;/contributors&gt;&lt;titles&gt;&lt;title&gt;Surveillance, Epidemiology, and End Results Program. SEER Stat Fact Sheets: Pancreas&lt;/title&gt;&lt;/titles&gt;&lt;volume&gt;2013&lt;/volume&gt;&lt;number&gt;11-02&lt;/number&gt;&lt;dates&gt;&lt;/dates&gt;&lt;urls&gt;&lt;related-urls&gt;&lt;url&gt;http://seer.cancer.gov/statfacts/html/pancreas.html&lt;/url&gt;&lt;/related-urls&gt;&lt;/urls&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2" w:tooltip=",  #219" w:history="1">
        <w:r w:rsidRPr="00C55E1F">
          <w:rPr>
            <w:rFonts w:ascii="Book Antiqua" w:hAnsi="Book Antiqua" w:cs="Arial"/>
            <w:noProof/>
            <w:sz w:val="24"/>
            <w:szCs w:val="24"/>
            <w:vertAlign w:val="superscript"/>
          </w:rPr>
          <w:t>2</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Reasons for this poor prognosis are related in part to the chemoresistance of PDAC and inability of chemotherapeutic agents to penetrate the dense fibrotic microenvironment associated with this malignancy. Early detection may improve the outcome and is occasionally possible when small tumors in the head of the pancreas cause obstructive jaundice. However, only 10%-15% of patients are diagnosed in the early stages when surgical resection can be offered</w:t>
      </w:r>
      <w:r w:rsidRPr="00C55E1F">
        <w:rPr>
          <w:rFonts w:ascii="Book Antiqua" w:hAnsi="Book Antiqua" w:cs="Arial"/>
          <w:sz w:val="24"/>
          <w:szCs w:val="24"/>
          <w:vertAlign w:val="superscript"/>
        </w:rPr>
        <w:fldChar w:fldCharType="begin">
          <w:fldData xml:space="preserve">PEVuZE5vdGU+PENpdGU+PEF1dGhvcj5TdGF0aGlzPC9BdXRob3I+PFllYXI+MjAxMDwvWWVhcj48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TdGF0aGlzPC9BdXRob3I+PFllYXI+MjAxMDwvWWVhcj48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 w:tooltip="Stathis, 2010 #220" w:history="1">
        <w:r w:rsidRPr="00C55E1F">
          <w:rPr>
            <w:rFonts w:ascii="Book Antiqua" w:hAnsi="Book Antiqua" w:cs="Arial"/>
            <w:noProof/>
            <w:sz w:val="24"/>
            <w:szCs w:val="24"/>
            <w:vertAlign w:val="superscript"/>
          </w:rPr>
          <w:t>5</w:t>
        </w:r>
      </w:hyperlink>
      <w:r w:rsidRPr="00C55E1F">
        <w:rPr>
          <w:rFonts w:ascii="Book Antiqua" w:hAnsi="Book Antiqua" w:cs="Arial"/>
          <w:noProof/>
          <w:sz w:val="24"/>
          <w:szCs w:val="24"/>
          <w:vertAlign w:val="superscript"/>
        </w:rPr>
        <w:t>,</w:t>
      </w:r>
      <w:hyperlink w:anchor="_ENREF_6" w:tooltip="Kern, 2002 #234" w:history="1">
        <w:r w:rsidRPr="00C55E1F">
          <w:rPr>
            <w:rFonts w:ascii="Book Antiqua" w:hAnsi="Book Antiqua" w:cs="Arial"/>
            <w:noProof/>
            <w:sz w:val="24"/>
            <w:szCs w:val="24"/>
            <w:vertAlign w:val="superscript"/>
          </w:rPr>
          <w:t>6</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Over 90% of subjects are diagnosed with PDAC in the advanced stage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Muniraj&lt;/Author&gt;&lt;Year&gt;2013&lt;/Year&gt;&lt;RecNum&gt;212&lt;/RecNum&gt;&lt;DisplayText&gt;&lt;style face="superscript"&gt;[4]&lt;/style&gt;&lt;/DisplayText&gt;&lt;record&gt;&lt;rec-number&gt;212&lt;/rec-number&gt;&lt;foreign-keys&gt;&lt;key app="EN" db-id="da09ezxwnd5v9re2998vet2hsz9vfsvdvd9a"&gt;212&lt;/key&gt;&lt;/foreign-keys&gt;&lt;ref-type name="Journal Article"&gt;17&lt;/ref-type&gt;&lt;contributors&gt;&lt;authors&gt;&lt;author&gt;Muniraj, T.&lt;/author&gt;&lt;author&gt;Jamidar, P. A.&lt;/author&gt;&lt;author&gt;Aslanian, H. R.&lt;/author&gt;&lt;/authors&gt;&lt;/contributors&gt;&lt;titles&gt;&lt;title&gt;Pancreatic cancer: A comprehensive review and update&lt;/title&gt;&lt;secondary-title&gt;Dis Mon&lt;/secondary-title&gt;&lt;alt-title&gt;Disease-a-month : DM&lt;/alt-title&gt;&lt;/titles&gt;&lt;periodical&gt;&lt;full-title&gt;Dis Mon&lt;/full-title&gt;&lt;abbr-1&gt;Disease-a-month : DM&lt;/abbr-1&gt;&lt;/periodical&gt;&lt;alt-periodical&gt;&lt;full-title&gt;Dis Mon&lt;/full-title&gt;&lt;abbr-1&gt;Disease-a-month : DM&lt;/abbr-1&gt;&lt;/alt-periodical&gt;&lt;pages&gt;368-402&lt;/pages&gt;&lt;volume&gt;59&lt;/volume&gt;&lt;number&gt;11&lt;/number&gt;&lt;dates&gt;&lt;year&gt;2013&lt;/year&gt;&lt;pub-dates&gt;&lt;date&gt;Nov&lt;/date&gt;&lt;/pub-dates&gt;&lt;/dates&gt;&lt;isbn&gt;1557-8194 (Electronic)&amp;#xD;0011-5029 (Linking)&lt;/isbn&gt;&lt;accession-num&gt;24183261&lt;/accession-num&gt;&lt;urls&gt;&lt;related-urls&gt;&lt;url&gt;http://www.ncbi.nlm.nih.gov/pubmed/24183261&lt;/url&gt;&lt;/related-urls&gt;&lt;/urls&gt;&lt;electronic-resource-num&gt;10.1016/j.disamonth.2013.08.001&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 w:tooltip="Muniraj, 2013 #212" w:history="1">
        <w:r w:rsidRPr="00C55E1F">
          <w:rPr>
            <w:rFonts w:ascii="Book Antiqua" w:hAnsi="Book Antiqua" w:cs="Arial"/>
            <w:noProof/>
            <w:sz w:val="24"/>
            <w:szCs w:val="24"/>
            <w:vertAlign w:val="superscript"/>
          </w:rPr>
          <w:t>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w:t>
      </w:r>
      <w:r w:rsidRPr="00C55E1F">
        <w:rPr>
          <w:rFonts w:ascii="Book Antiqua" w:hAnsi="Book Antiqua" w:cs="Arial"/>
          <w:sz w:val="24"/>
          <w:szCs w:val="24"/>
        </w:rPr>
        <w:tab/>
      </w:r>
    </w:p>
    <w:p w:rsidR="00954C34" w:rsidRPr="00C55E1F" w:rsidRDefault="00954C34" w:rsidP="001B4C5C">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 xml:space="preserve">In the past decade, many efforts have been made in translational cancer, particularly nanomedical avenues, to create novel approaches to drug delivery and understand the early developmental stages of pancreatic cancer. Such advances suggest that stem cell signaling pathways can be used as targets for drug delivery. To date methods of prevention, standard diagnosis, and treatment for pancreatic cancer remain ineffective in improving the survival rate of diagnosed patients. This review covers recent investigations on type 3c diabetes, selected genetic markers, and advances in nanomedicine for early diagnosis of pancreatic cancer. </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HISTOPATHOLOGY OF PANCREATIC CANCER</w:t>
      </w:r>
    </w:p>
    <w:p w:rsidR="00954C34" w:rsidRPr="00C55E1F" w:rsidRDefault="00954C34" w:rsidP="001B4C5C">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Tumors are classified as invasive ductal carcinoma, intraductal papillary mucinous neoplasm, neuroendrocrine tumors, or islet cell tumor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Nakamura&lt;/Author&gt;&lt;Year&gt;2013&lt;/Year&gt;&lt;RecNum&gt;196&lt;/RecNum&gt;&lt;DisplayText&gt;&lt;style face="superscript"&gt;[7]&lt;/style&gt;&lt;/DisplayText&gt;&lt;record&gt;&lt;rec-number&gt;196&lt;/rec-number&gt;&lt;foreign-keys&gt;&lt;key app="EN" db-id="da09ezxwnd5v9re2998vet2hsz9vfsvdvd9a"&gt;196&lt;/key&gt;&lt;/foreign-keys&gt;&lt;ref-type name="Journal Article"&gt;17&lt;/ref-type&gt;&lt;contributors&gt;&lt;authors&gt;&lt;author&gt;Nakamura, T.&lt;/author&gt;&lt;author&gt;Masuda, K.&lt;/author&gt;&lt;author&gt;Harada, S.&lt;/author&gt;&lt;author&gt;Akioka, K.&lt;/author&gt;&lt;author&gt;Sako, H.&lt;/author&gt;&lt;/authors&gt;&lt;/contributors&gt;&lt;auth-address&gt;Department of Surgery, Omihachiman Medical Community Center, Tsuchida-cho 1379, Omihachiman, Shiga, Japan. Electronic address: tsukasa@koto.kpu-m.ac.jp.&lt;/auth-address&gt;&lt;titles&gt;&lt;title&gt;Pancreatic cancer: Slow progression in the early stages&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693-6&lt;/pages&gt;&lt;volume&gt;4&lt;/volume&gt;&lt;number&gt;8&lt;/number&gt;&lt;dates&gt;&lt;year&gt;2013&lt;/year&gt;&lt;/dates&gt;&lt;isbn&gt;2210-2612 (Electronic)&amp;#xD;2210-2612 (Linking)&lt;/isbn&gt;&lt;accession-num&gt;23792484&lt;/accession-num&gt;&lt;urls&gt;&lt;related-urls&gt;&lt;url&gt;http://www.ncbi.nlm.nih.gov/pubmed/23792484&lt;/url&gt;&lt;/related-urls&gt;&lt;/urls&gt;&lt;custom2&gt;3710898&lt;/custom2&gt;&lt;electronic-resource-num&gt;10.1016/j.ijscr.2013.04.040&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7" w:tooltip="Nakamura, 2013 #196" w:history="1">
        <w:r w:rsidRPr="00C55E1F">
          <w:rPr>
            <w:rFonts w:ascii="Book Antiqua" w:hAnsi="Book Antiqua" w:cs="Arial"/>
            <w:noProof/>
            <w:sz w:val="24"/>
            <w:szCs w:val="24"/>
            <w:vertAlign w:val="superscript"/>
          </w:rPr>
          <w:t>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Invasive ductal carcinoma is referred to as pancreatic ductal adenocarcinoma (PDAC). Pancreatic cells undergo (1) endoderm formation</w:t>
      </w:r>
      <w:r w:rsidRPr="00C55E1F">
        <w:rPr>
          <w:rFonts w:ascii="Book Antiqua" w:hAnsi="Book Antiqua" w:cs="Arial"/>
          <w:sz w:val="24"/>
          <w:szCs w:val="24"/>
          <w:lang w:eastAsia="zh-CN"/>
        </w:rPr>
        <w:t xml:space="preserve">; </w:t>
      </w:r>
      <w:r w:rsidRPr="00C55E1F">
        <w:rPr>
          <w:rFonts w:ascii="Book Antiqua" w:hAnsi="Book Antiqua" w:cs="Arial"/>
          <w:sz w:val="24"/>
          <w:szCs w:val="24"/>
        </w:rPr>
        <w:t>(2) pancreatic morphogenesis</w:t>
      </w:r>
      <w:r w:rsidRPr="00C55E1F">
        <w:rPr>
          <w:rFonts w:ascii="Book Antiqua" w:hAnsi="Book Antiqua" w:cs="Arial"/>
          <w:sz w:val="24"/>
          <w:szCs w:val="24"/>
          <w:lang w:eastAsia="zh-CN"/>
        </w:rPr>
        <w:t>;</w:t>
      </w:r>
      <w:r w:rsidRPr="00C55E1F">
        <w:rPr>
          <w:rFonts w:ascii="Book Antiqua" w:hAnsi="Book Antiqua" w:cs="Arial"/>
          <w:sz w:val="24"/>
          <w:szCs w:val="24"/>
        </w:rPr>
        <w:t xml:space="preserve"> and (3) beta cell differentiation to endocrine and exocrine cell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Domínguez-Bendala&lt;/Author&gt;&lt;Year&gt;2009&lt;/Year&gt;&lt;RecNum&gt;251&lt;/RecNum&gt;&lt;DisplayText&gt;&lt;style face="superscript"&gt;[8]&lt;/style&gt;&lt;/DisplayText&gt;&lt;record&gt;&lt;rec-number&gt;251&lt;/rec-number&gt;&lt;foreign-keys&gt;&lt;key app="EN" db-id="da09ezxwnd5v9re2998vet2hsz9vfsvdvd9a"&gt;251&lt;/key&gt;&lt;/foreign-keys&gt;&lt;ref-type name="Book"&gt;6&lt;/ref-type&gt;&lt;contributors&gt;&lt;authors&gt;&lt;author&gt;Domínguez-Bendala, J.&lt;/author&gt;&lt;/authors&gt;&lt;/contributors&gt;&lt;titles&gt;&lt;title&gt;Pancreatic Stem Cells&lt;/title&gt;&lt;secondary-title&gt;Stem Cell Biology and Regenerative Medicine&lt;/secondary-title&gt;&lt;/titles&gt;&lt;section&gt;11-33&lt;/section&gt;&lt;dates&gt;&lt;year&gt;2009&lt;/year&gt;&lt;/dates&gt;&lt;pub-location&gt;New York, NY&lt;/pub-location&gt;&lt;publisher&gt;Humana Press&lt;/publisher&gt;&lt;isbn&gt;978-1-60761-132-5&lt;/isbn&gt;&lt;urls&gt;&lt;/urls&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8" w:tooltip="Domínguez-Bendala, 2009 #251" w:history="1">
        <w:r w:rsidRPr="00C55E1F">
          <w:rPr>
            <w:rFonts w:ascii="Book Antiqua" w:hAnsi="Book Antiqua" w:cs="Arial"/>
            <w:noProof/>
            <w:sz w:val="24"/>
            <w:szCs w:val="24"/>
            <w:vertAlign w:val="superscript"/>
          </w:rPr>
          <w:t>8</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Pancreatic intraepithelial neoplasia (PanIN) lesions are </w:t>
      </w:r>
      <w:r w:rsidRPr="00C55E1F">
        <w:rPr>
          <w:rFonts w:ascii="Book Antiqua" w:hAnsi="Book Antiqua" w:cs="Arial"/>
          <w:sz w:val="24"/>
          <w:szCs w:val="24"/>
        </w:rPr>
        <w:lastRenderedPageBreak/>
        <w:t>believed to be one of the precursors of PDAC that coincides with multiple successions of genetic mutations</w:t>
      </w:r>
      <w:r w:rsidRPr="00C55E1F">
        <w:rPr>
          <w:rFonts w:ascii="Book Antiqua" w:hAnsi="Book Antiqua" w:cs="Arial"/>
          <w:sz w:val="24"/>
          <w:szCs w:val="24"/>
          <w:vertAlign w:val="superscript"/>
        </w:rPr>
        <w:fldChar w:fldCharType="begin">
          <w:fldData xml:space="preserve">PEVuZE5vdGU+PENpdGU+PEF1dGhvcj5MaXN6a2E8L0F1dGhvcj48WWVhcj4yMDExPC9ZZWFyPjxS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0MzktNTE8L3BhZ2VzPjx2b2x1bWU+NDU4PC92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MaXN6a2E8L0F1dGhvcj48WWVhcj4yMDExPC9ZZWFyPjxS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0MzktNTE8L3BhZ2VzPjx2b2x1bWU+NDU4PC92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9" w:tooltip="Liszka, 2011 #197" w:history="1">
        <w:r w:rsidRPr="00C55E1F">
          <w:rPr>
            <w:rFonts w:ascii="Book Antiqua" w:hAnsi="Book Antiqua" w:cs="Arial"/>
            <w:noProof/>
            <w:sz w:val="24"/>
            <w:szCs w:val="24"/>
            <w:vertAlign w:val="superscript"/>
          </w:rPr>
          <w:t>9</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These mutations are possibly provoked by inflammatory stimulus from alcohol abuse or metabolic syndrom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Apte&lt;/Author&gt;&lt;Year&gt;2013&lt;/Year&gt;&lt;RecNum&gt;253&lt;/RecNum&gt;&lt;DisplayText&gt;&lt;style face="superscript"&gt;[10]&lt;/style&gt;&lt;/DisplayText&gt;&lt;record&gt;&lt;rec-number&gt;253&lt;/rec-number&gt;&lt;foreign-keys&gt;&lt;key app="EN" db-id="da09ezxwnd5v9re2998vet2hsz9vfsvdvd9a"&gt;253&lt;/key&gt;&lt;/foreign-keys&gt;&lt;ref-type name="Journal Article"&gt;17&lt;/ref-type&gt;&lt;contributors&gt;&lt;authors&gt;&lt;author&gt;Apte, M. V.&lt;/author&gt;&lt;author&gt;Wilson, J. S.&lt;/author&gt;&lt;author&gt;Lugea, A.&lt;/author&gt;&lt;author&gt;Pandol, S. J.&lt;/author&gt;&lt;/authors&gt;&lt;/contributors&gt;&lt;auth-address&gt;Pancreatic Research Groups, University of New South Wales Sydney, New South Wales, Australia.&lt;/auth-address&gt;&lt;titles&gt;&lt;title&gt;A starring role for stellate cells in the pancreatic cancer microenvironment&lt;/title&gt;&lt;secondary-title&gt;Gastroenterology&lt;/secondary-title&gt;&lt;alt-title&gt;Gastroenterology&lt;/alt-title&gt;&lt;/titles&gt;&lt;periodical&gt;&lt;full-title&gt;Gastroenterology&lt;/full-title&gt;&lt;/periodical&gt;&lt;alt-periodical&gt;&lt;full-title&gt;Gastroenterology&lt;/full-title&gt;&lt;/alt-periodical&gt;&lt;pages&gt;1210-9&lt;/pages&gt;&lt;volume&gt;144&lt;/volume&gt;&lt;number&gt;6&lt;/number&gt;&lt;keywords&gt;&lt;keyword&gt;Animals&lt;/keyword&gt;&lt;keyword&gt;Carcinoma, Pancreatic Ductal/metabolism/*pathology/therapy&lt;/keyword&gt;&lt;keyword&gt;Cell Communication&lt;/keyword&gt;&lt;keyword&gt;Cells, Cultured&lt;/keyword&gt;&lt;keyword&gt;Coculture Techniques&lt;/keyword&gt;&lt;keyword&gt;Disease Models, Animal&lt;/keyword&gt;&lt;keyword&gt;Humans&lt;/keyword&gt;&lt;keyword&gt;Pancreas/metabolism/*pathology&lt;/keyword&gt;&lt;keyword&gt;Pancreatic Neoplasms/metabolism/*pathology/therapy&lt;/keyword&gt;&lt;keyword&gt;Pancreatic Stellate Cells/metabolism/*pathology&lt;/keyword&gt;&lt;keyword&gt;Signal Transduction&lt;/keyword&gt;&lt;keyword&gt;Stromal Cells/metabolism/pathology&lt;/keyword&gt;&lt;keyword&gt;*Tumor Microenvironment&lt;/keyword&gt;&lt;/keywords&gt;&lt;dates&gt;&lt;year&gt;2013&lt;/year&gt;&lt;pub-dates&gt;&lt;date&gt;Jun&lt;/date&gt;&lt;/pub-dates&gt;&lt;/dates&gt;&lt;isbn&gt;1528-0012 (Electronic)&amp;#xD;0016-5085 (Linking)&lt;/isbn&gt;&lt;accession-num&gt;23622130&lt;/accession-num&gt;&lt;urls&gt;&lt;related-urls&gt;&lt;url&gt;http://www.ncbi.nlm.nih.gov/pubmed/23622130&lt;/url&gt;&lt;/related-urls&gt;&lt;/urls&gt;&lt;custom2&gt;3729446&lt;/custom2&gt;&lt;electronic-resource-num&gt;10.1053/j.gastro.2012.11.037&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0" w:tooltip="Apte, 2013 #253" w:history="1">
        <w:r w:rsidRPr="00C55E1F">
          <w:rPr>
            <w:rFonts w:ascii="Book Antiqua" w:hAnsi="Book Antiqua" w:cs="Arial"/>
            <w:noProof/>
            <w:sz w:val="24"/>
            <w:szCs w:val="24"/>
            <w:vertAlign w:val="superscript"/>
          </w:rPr>
          <w:t>1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Based on the grade of dysplasia, PanIN lesions can be categorized as type 1A, 1B, 2, or 3, from minimum to severe expansion of immature cells at the ductal epithelium (Figure 1). Genetic defects that follow PanIN-2 and PanIN-3, involve the dysfunction of one or more tumor suppressor genes that result in aberrant signaling pathways driving pancreatic cancer</w:t>
      </w:r>
      <w:r w:rsidRPr="00C55E1F">
        <w:rPr>
          <w:rFonts w:ascii="Book Antiqua" w:hAnsi="Book Antiqua" w:cs="Arial"/>
          <w:sz w:val="24"/>
          <w:szCs w:val="24"/>
          <w:vertAlign w:val="superscript"/>
        </w:rPr>
        <w:fldChar w:fldCharType="begin">
          <w:fldData xml:space="preserve">PEVuZE5vdGU+PENpdGU+PEF1dGhvcj5Lb3JjPC9BdXRob3I+PFllYXI+MjAxMDwvWWVhcj48UmVj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1ODgt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Lb3JjPC9BdXRob3I+PFllYXI+MjAxMDwvWWVhcj48UmVj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1ODgt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 w:tooltip="Maitra, 2008 #180" w:history="1">
        <w:r w:rsidRPr="00C55E1F">
          <w:rPr>
            <w:rFonts w:ascii="Book Antiqua" w:hAnsi="Book Antiqua" w:cs="Arial"/>
            <w:noProof/>
            <w:sz w:val="24"/>
            <w:szCs w:val="24"/>
            <w:vertAlign w:val="superscript"/>
          </w:rPr>
          <w:t>1</w:t>
        </w:r>
      </w:hyperlink>
      <w:r w:rsidRPr="00C55E1F">
        <w:rPr>
          <w:rFonts w:ascii="Book Antiqua" w:hAnsi="Book Antiqua" w:cs="Arial"/>
          <w:noProof/>
          <w:sz w:val="24"/>
          <w:szCs w:val="24"/>
          <w:vertAlign w:val="superscript"/>
        </w:rPr>
        <w:t>,</w:t>
      </w:r>
      <w:hyperlink w:anchor="_ENREF_9" w:tooltip="Liszka, 2011 #197" w:history="1">
        <w:r w:rsidRPr="00C55E1F">
          <w:rPr>
            <w:rFonts w:ascii="Book Antiqua" w:hAnsi="Book Antiqua" w:cs="Arial"/>
            <w:noProof/>
            <w:sz w:val="24"/>
            <w:szCs w:val="24"/>
            <w:vertAlign w:val="superscript"/>
          </w:rPr>
          <w:t>9</w:t>
        </w:r>
      </w:hyperlink>
      <w:r w:rsidRPr="00C55E1F">
        <w:rPr>
          <w:rFonts w:ascii="Book Antiqua" w:hAnsi="Book Antiqua" w:cs="Arial"/>
          <w:noProof/>
          <w:sz w:val="24"/>
          <w:szCs w:val="24"/>
          <w:vertAlign w:val="superscript"/>
        </w:rPr>
        <w:t>,</w:t>
      </w:r>
      <w:hyperlink w:anchor="_ENREF_11" w:tooltip="Korc, 2010 #228" w:history="1">
        <w:r w:rsidRPr="00C55E1F">
          <w:rPr>
            <w:rFonts w:ascii="Book Antiqua" w:hAnsi="Book Antiqua" w:cs="Arial"/>
            <w:noProof/>
            <w:sz w:val="24"/>
            <w:szCs w:val="24"/>
            <w:vertAlign w:val="superscript"/>
          </w:rPr>
          <w:t>1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w:t>
      </w:r>
    </w:p>
    <w:p w:rsidR="00954C34" w:rsidRPr="00C55E1F" w:rsidRDefault="00954C34" w:rsidP="009E51B9">
      <w:pPr>
        <w:snapToGrid w:val="0"/>
        <w:spacing w:after="0" w:line="360" w:lineRule="auto"/>
        <w:jc w:val="both"/>
        <w:rPr>
          <w:rFonts w:ascii="Book Antiqua" w:hAnsi="Book Antiqua"/>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SYMPTOMS ASSOCIATED WITH PDAC</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PDAC can be asymptomatic in the early stages for months or years. Unfortunately, symptoms of pancreatic cancer typically do not manifest until the disease is in an advanced stag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Oberstein&lt;/Author&gt;&lt;Year&gt;2013&lt;/Year&gt;&lt;RecNum&gt;229&lt;/RecNum&gt;&lt;DisplayText&gt;&lt;style face="superscript"&gt;[13]&lt;/style&gt;&lt;/DisplayText&gt;&lt;record&gt;&lt;rec-number&gt;229&lt;/rec-number&gt;&lt;foreign-keys&gt;&lt;key app="EN" db-id="da09ezxwnd5v9re2998vet2hsz9vfsvdvd9a"&gt;229&lt;/key&gt;&lt;/foreign-keys&gt;&lt;ref-type name="Journal Article"&gt;17&lt;/ref-type&gt;&lt;contributors&gt;&lt;authors&gt;&lt;author&gt;Oberstein, P. E.&lt;/author&gt;&lt;author&gt;Olive, K. P.&lt;/author&gt;&lt;/authors&gt;&lt;/contributors&gt;&lt;auth-address&gt;Department of Medicine, Division of Hematology and Oncology, Columbia University Medical Center, New York, NY, USA.&lt;/auth-address&gt;&lt;titles&gt;&lt;title&gt;Pancreatic cancer: why is it so hard to treat?&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21-37&lt;/pages&gt;&lt;volume&gt;6&lt;/volume&gt;&lt;number&gt;4&lt;/number&gt;&lt;dates&gt;&lt;year&gt;2013&lt;/year&gt;&lt;pub-dates&gt;&lt;date&gt;Jul&lt;/date&gt;&lt;/pub-dates&gt;&lt;/dates&gt;&lt;isbn&gt;1756-283X (Print)&amp;#xD;1756-283X (Linking)&lt;/isbn&gt;&lt;accession-num&gt;23814611&lt;/accession-num&gt;&lt;urls&gt;&lt;related-urls&gt;&lt;url&gt;http://www.ncbi.nlm.nih.gov/pubmed/23814611&lt;/url&gt;&lt;/related-urls&gt;&lt;/urls&gt;&lt;custom2&gt;3667471&lt;/custom2&gt;&lt;electronic-resource-num&gt;10.1177/1756283X13478680&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3" w:tooltip="Oberstein, 2013 #229" w:history="1">
        <w:r w:rsidRPr="00C55E1F">
          <w:rPr>
            <w:rFonts w:ascii="Book Antiqua" w:hAnsi="Book Antiqua" w:cs="Arial"/>
            <w:noProof/>
            <w:sz w:val="24"/>
            <w:szCs w:val="24"/>
            <w:vertAlign w:val="superscript"/>
          </w:rPr>
          <w:t>1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Patients experience a range of symptoms that are not pathognomonic features to pancreatic cancer. Traditional diagnoses highlight notable symptoms, including obstructive jaundice, abdominal and back pain, weight loss, anorexia, dyspepsia, gallbladder enlargement, migratory thrombosis (Trousseaux syndrome), subcutaneous fat necrosis (panniculitus), and hyperglycemia</w:t>
      </w:r>
      <w:r w:rsidRPr="00C55E1F">
        <w:rPr>
          <w:rFonts w:ascii="Book Antiqua" w:hAnsi="Book Antiqua" w:cs="Arial"/>
          <w:sz w:val="24"/>
          <w:szCs w:val="24"/>
          <w:vertAlign w:val="superscript"/>
        </w:rPr>
        <w:fldChar w:fldCharType="begin">
          <w:fldData xml:space="preserve">PEVuZE5vdGU+PENpdGU+PEF1dGhvcj5DYW1lcm9uPC9BdXRob3I+PFllYXI+MjAwMTwvWWVhcj48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DYW1lcm9uPC9BdXRob3I+PFllYXI+MjAwMTwvWWVhcj48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4" w:tooltip="Cameron, 2001 #162" w:history="1">
        <w:r w:rsidRPr="00C55E1F">
          <w:rPr>
            <w:rFonts w:ascii="Book Antiqua" w:hAnsi="Book Antiqua" w:cs="Arial"/>
            <w:noProof/>
            <w:sz w:val="24"/>
            <w:szCs w:val="24"/>
            <w:vertAlign w:val="superscript"/>
          </w:rPr>
          <w:t>14</w:t>
        </w:r>
      </w:hyperlink>
      <w:r w:rsidRPr="00C55E1F">
        <w:rPr>
          <w:rFonts w:ascii="Book Antiqua" w:hAnsi="Book Antiqua" w:cs="Arial"/>
          <w:noProof/>
          <w:sz w:val="24"/>
          <w:szCs w:val="24"/>
          <w:vertAlign w:val="superscript"/>
        </w:rPr>
        <w:t>,</w:t>
      </w:r>
      <w:hyperlink w:anchor="_ENREF_15" w:tooltip="Foley, 1988 #250" w:history="1">
        <w:r w:rsidRPr="00C55E1F">
          <w:rPr>
            <w:rFonts w:ascii="Book Antiqua" w:hAnsi="Book Antiqua" w:cs="Arial"/>
            <w:noProof/>
            <w:sz w:val="24"/>
            <w:szCs w:val="24"/>
            <w:vertAlign w:val="superscript"/>
          </w:rPr>
          <w:t>15</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w:t>
      </w:r>
    </w:p>
    <w:p w:rsidR="00954C34" w:rsidRPr="00C55E1F" w:rsidRDefault="00954C34" w:rsidP="001B4C5C">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Carcinoma of the head of the pancreas is often detected when small tumors compress the bile duct, resulting in obstructive jaundice in about 75% of subject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Cameron&lt;/Author&gt;&lt;Year&gt;2001&lt;/Year&gt;&lt;RecNum&gt;162&lt;/RecNum&gt;&lt;DisplayText&gt;&lt;style face="superscript"&gt;[14]&lt;/style&gt;&lt;/DisplayText&gt;&lt;record&gt;&lt;rec-number&gt;162&lt;/rec-number&gt;&lt;foreign-keys&gt;&lt;key app="EN" db-id="da09ezxwnd5v9re2998vet2hsz9vfsvdvd9a"&gt;162&lt;/key&gt;&lt;/foreign-keys&gt;&lt;ref-type name="Book"&gt;6&lt;/ref-type&gt;&lt;contributors&gt;&lt;authors&gt;&lt;author&gt;Cameron, J. L&lt;/author&gt;&lt;/authors&gt;&lt;/contributors&gt;&lt;titles&gt;&lt;title&gt;Pancreatic Cancer&lt;/title&gt;&lt;/titles&gt;&lt;section&gt;67-86&lt;/section&gt;&lt;dates&gt;&lt;year&gt;2001&lt;/year&gt;&lt;/dates&gt;&lt;pub-location&gt;Canada&lt;/pub-location&gt;&lt;publisher&gt;American Cancer Society&lt;/publisher&gt;&lt;urls&gt;&lt;/urls&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4" w:tooltip="Cameron, 2001 #162" w:history="1">
        <w:r w:rsidRPr="00C55E1F">
          <w:rPr>
            <w:rFonts w:ascii="Book Antiqua" w:hAnsi="Book Antiqua" w:cs="Arial"/>
            <w:noProof/>
            <w:sz w:val="24"/>
            <w:szCs w:val="24"/>
            <w:vertAlign w:val="superscript"/>
          </w:rPr>
          <w:t>1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Nausea, vomiting, lethargy and weight loss may also result from change of appetite, bowel habits, and cancer cachexia. While PDAC can cause abdominal and back pain, it is not uncommon for pancreatic cancer patients to have "painless" jaundice where symptoms are not immediately intrusiv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Foley&lt;/Author&gt;&lt;Year&gt;1988&lt;/Year&gt;&lt;RecNum&gt;250&lt;/RecNum&gt;&lt;DisplayText&gt;&lt;style face="superscript"&gt;[15]&lt;/style&gt;&lt;/DisplayText&gt;&lt;record&gt;&lt;rec-number&gt;250&lt;/rec-number&gt;&lt;foreign-keys&gt;&lt;key app="EN" db-id="da09ezxwnd5v9re2998vet2hsz9vfsvdvd9a"&gt;250&lt;/key&gt;&lt;/foreign-keys&gt;&lt;ref-type name="Journal Article"&gt;17&lt;/ref-type&gt;&lt;contributors&gt;&lt;authors&gt;&lt;author&gt;Foley, K. M.&lt;/author&gt;&lt;/authors&gt;&lt;/contributors&gt;&lt;titles&gt;&lt;title&gt;Pain syndromes and pharmacologic management of pancreatic cancer pain&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176-87&lt;/pages&gt;&lt;volume&gt;3&lt;/volume&gt;&lt;number&gt;4&lt;/number&gt;&lt;keywords&gt;&lt;keyword&gt;Analgesics/adverse effects/*therapeutic use&lt;/keyword&gt;&lt;keyword&gt;Humans&lt;/keyword&gt;&lt;keyword&gt;Pain/*drug therapy/physiopathology&lt;/keyword&gt;&lt;keyword&gt;Pancreatic Neoplasms/*physiopathology&lt;/keyword&gt;&lt;keyword&gt;Syndrome&lt;/keyword&gt;&lt;/keywords&gt;&lt;dates&gt;&lt;year&gt;1988&lt;/year&gt;&lt;pub-dates&gt;&lt;date&gt;Fall&lt;/date&gt;&lt;/pub-dates&gt;&lt;/dates&gt;&lt;isbn&gt;0885-3924 (Print)&amp;#xD;0885-3924 (Linking)&lt;/isbn&gt;&lt;accession-num&gt;3192963&lt;/accession-num&gt;&lt;urls&gt;&lt;related-urls&gt;&lt;url&gt;http://www.ncbi.nlm.nih.gov/pubmed/3192963&lt;/url&gt;&lt;/related-urls&gt;&lt;/urls&gt;&lt;electronic-resource-num&gt;10.1016/0885-3924(88)90028-0&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5" w:tooltip="Foley, 1988 #250" w:history="1">
        <w:r w:rsidRPr="00C55E1F">
          <w:rPr>
            <w:rFonts w:ascii="Book Antiqua" w:hAnsi="Book Antiqua" w:cs="Arial"/>
            <w:noProof/>
            <w:sz w:val="24"/>
            <w:szCs w:val="24"/>
            <w:vertAlign w:val="superscript"/>
          </w:rPr>
          <w:t>15</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On occasions, tumors of the pancreas invade the superior mesenteric vessels or splenic vein resulting in hemorrhage from varices.</w:t>
      </w:r>
      <w:r w:rsidRPr="00C55E1F">
        <w:rPr>
          <w:rFonts w:ascii="Book Antiqua" w:hAnsi="Book Antiqua" w:cs="Arial"/>
          <w:sz w:val="24"/>
          <w:szCs w:val="24"/>
        </w:rPr>
        <w:tab/>
      </w:r>
    </w:p>
    <w:p w:rsidR="00954C34" w:rsidRPr="00C55E1F" w:rsidRDefault="00954C34" w:rsidP="001B4C5C">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Collective evidence supports the claim that type 3c diabetes is pancreatogenic diabetes and can be caused by chronic pancreatitis due to loss of functioning pancreatic islet cells or may occur as the result of a paraneoplastic phenomenon caused by pancreatic cancer. While further studies are needed to distinguish cancer-induced diabetes from diabetes caused by other exocrine pancreatic diseases, they are classified as two different types of diabetes mellitus by the American Diabetes Association</w:t>
      </w:r>
      <w:r w:rsidRPr="00C55E1F">
        <w:rPr>
          <w:rFonts w:ascii="Book Antiqua" w:hAnsi="Book Antiqua" w:cs="Arial"/>
          <w:sz w:val="24"/>
          <w:szCs w:val="24"/>
        </w:rPr>
        <w:fldChar w:fldCharType="begin">
          <w:fldData xml:space="preserve">PEVuZE5vdGU+PENpdGU+PEF1dGhvcj5Bc3NvY2lhdGlvbjwvQXV0aG9yPjxZZWFyPjIwMTM8L1ll
YXI+PFJlY051bT4zMTQ8L1JlY051bT48RGlzcGxheVRleHQ+PHN0eWxlIGZhY2U9InN1cGVyc2Ny
aXB0Ij5bMTYsIDE3XTwvc3R5bGU+PC9EaXNwbGF5VGV4dD48cmVjb3JkPjxyZWMtbnVtYmVyPjMx
NDwvcmVjLW51bWJlcj48Zm9yZWlnbi1rZXlzPjxrZXkgYXBwPSJFTiIgZGItaWQ9ImRhMDllenh3
bmQ1djlyZTI5OTh2ZXQyaHN6OXZmc3ZkdmQ5YSI+MzE0PC9rZXk+PC9mb3JlaWduLWtleXM+PHJl
Zi10eXBlIG5hbWU9IkpvdXJuYWwgQXJ0aWNsZSI+MTc8L3JlZi10eXBlPjxjb250cmlidXRvcnM+
PGF1dGhvcnM+PGF1dGhvcj5BbWVyaWNhbiBEaWFiZXRlcyBBc3NvY2lhdGlvbjwvYXV0aG9yPjwv
YXV0aG9ycz48L2NvbnRyaWJ1dG9ycz48dGl0bGVzPjx0aXRsZT5EaWFnbm9zaXMgYW5kIGNsYXNz
aWZpY2F0aW9uIG9mIGRpYWJldGVzIG1lbGxpdH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5TNjctNzQ8L3Bh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uIEdhc3Ryb2VudGVyb2xvZ3kg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Bc3NvY2lhdGlvbjwvQXV0aG9yPjxZZWFyPjIwMTM8L1ll
YXI+PFJlY051bT4zMTQ8L1JlY051bT48RGlzcGxheVRleHQ+PHN0eWxlIGZhY2U9InN1cGVyc2Ny
aXB0Ij5bMTYsIDE3XTwvc3R5bGU+PC9EaXNwbGF5VGV4dD48cmVjb3JkPjxyZWMtbnVtYmVyPjMx
NDwvcmVjLW51bWJlcj48Zm9yZWlnbi1rZXlzPjxrZXkgYXBwPSJFTiIgZGItaWQ9ImRhMDllenh3
bmQ1djlyZTI5OTh2ZXQyaHN6OXZmc3ZkdmQ5YSI+MzE0PC9rZXk+PC9mb3JlaWduLWtleXM+PHJl
Zi10eXBlIG5hbWU9IkpvdXJuYWwgQXJ0aWNsZSI+MTc8L3JlZi10eXBlPjxjb250cmlidXRvcnM+
PGF1dGhvcnM+PGF1dGhvcj5BbWVyaWNhbiBEaWFiZXRlcyBBc3NvY2lhdGlvbjwvYXV0aG9yPjwv
YXV0aG9ycz48L2NvbnRyaWJ1dG9ycz48dGl0bGVzPjx0aXRsZT5EaWFnbm9zaXMgYW5kIGNsYXNz
aWZpY2F0aW9uIG9mIGRpYWJldGVzIG1lbGxpdH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5TNjctNzQ8L3Bh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uIEdhc3Ryb2VudGVyb2xvZ3kg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16" w:tooltip="Association, 2013 #314" w:history="1">
        <w:r w:rsidRPr="00C55E1F">
          <w:rPr>
            <w:rFonts w:ascii="Book Antiqua" w:hAnsi="Book Antiqua" w:cs="Arial"/>
            <w:noProof/>
            <w:sz w:val="24"/>
            <w:szCs w:val="24"/>
            <w:vertAlign w:val="superscript"/>
          </w:rPr>
          <w:t>16</w:t>
        </w:r>
      </w:hyperlink>
      <w:r w:rsidRPr="00C55E1F">
        <w:rPr>
          <w:rFonts w:ascii="Book Antiqua" w:hAnsi="Book Antiqua" w:cs="Arial"/>
          <w:noProof/>
          <w:sz w:val="24"/>
          <w:szCs w:val="24"/>
          <w:vertAlign w:val="superscript"/>
        </w:rPr>
        <w:t>,</w:t>
      </w:r>
      <w:hyperlink w:anchor="_ENREF_17" w:tooltip="Sah, 2013 #11" w:history="1">
        <w:r w:rsidRPr="00C55E1F">
          <w:rPr>
            <w:rFonts w:ascii="Book Antiqua" w:hAnsi="Book Antiqua" w:cs="Arial"/>
            <w:noProof/>
            <w:sz w:val="24"/>
            <w:szCs w:val="24"/>
            <w:vertAlign w:val="superscript"/>
          </w:rPr>
          <w:t>17</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This paraneoplastic </w:t>
      </w:r>
      <w:r w:rsidRPr="00C55E1F">
        <w:rPr>
          <w:rFonts w:ascii="Book Antiqua" w:hAnsi="Book Antiqua" w:cs="Arial"/>
          <w:sz w:val="24"/>
          <w:szCs w:val="24"/>
        </w:rPr>
        <w:lastRenderedPageBreak/>
        <w:t>syndrome precedes most cancer-specific symptoms by several months or years before tumors become radiologically detectabl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ah&lt;/Author&gt;&lt;Year&gt;2013&lt;/Year&gt;&lt;RecNum&gt;11&lt;/RecNum&gt;&lt;DisplayText&gt;&lt;style face="superscript"&gt;[17]&lt;/style&gt;&lt;/DisplayText&gt;&lt;record&gt;&lt;rec-number&gt;11&lt;/rec-number&gt;&lt;foreign-keys&gt;&lt;key app="EN" db-id="9sffvts57pt9adetvfyv0z0i29vfd5f9r55f" timestamp="1385655123"&gt;11&lt;/key&gt;&lt;/foreign-keys&gt;&lt;ref-type name="Journal Article"&gt;17&lt;/ref-type&gt;&lt;contributors&gt;&lt;authors&gt;&lt;author&gt;Sah, R. P.&lt;/author&gt;&lt;author&gt;Nagpal, S. J.&lt;/author&gt;&lt;author&gt;Mukhopadhyay, D.&lt;/author&gt;&lt;author&gt;Chari, S. T.&lt;/author&gt;&lt;/authors&gt;&lt;/contributors&gt;&lt;auth-address&gt;Department of Internal Medicine, Mayo Clinic, 200 First Street South West, Rochester, MN 55905, USA.&lt;/auth-address&gt;&lt;titles&gt;&lt;title&gt;New insights into pancreatic cancer-induced paraneoplastic diabet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3-33&lt;/pages&gt;&lt;volume&gt;10&lt;/volume&gt;&lt;number&gt;7&lt;/number&gt;&lt;keywords&gt;&lt;keyword&gt;islet amyloid polypeptide&lt;/keyword&gt;&lt;keyword&gt;glycation end-products&lt;/keyword&gt;&lt;keyword&gt;causes insulin-resistance&lt;/keyword&gt;&lt;keyword&gt;beta-cell function&lt;/keyword&gt;&lt;keyword&gt;glucose-metabolism&lt;/keyword&gt;&lt;keyword&gt;soluble receptor&lt;/keyword&gt;&lt;keyword&gt;blood-glucose&lt;/keyword&gt;&lt;keyword&gt;epic cohort&lt;/keyword&gt;&lt;keyword&gt;temporal association&lt;/keyword&gt;&lt;keyword&gt;adenocarcinoma cells&lt;/keyword&gt;&lt;/keywords&gt;&lt;dates&gt;&lt;year&gt;2013&lt;/year&gt;&lt;pub-dates&gt;&lt;date&gt;Jul&lt;/date&gt;&lt;/pub-dates&gt;&lt;/dates&gt;&lt;isbn&gt;1759-5053 (Electronic)&amp;#xD;1759-5045 (Linking)&lt;/isbn&gt;&lt;accession-num&gt;23528347&lt;/accession-num&gt;&lt;urls&gt;&lt;related-urls&gt;&lt;url&gt;http://www.ncbi.nlm.nih.gov/pubmed/23528347&lt;/url&gt;&lt;/related-urls&gt;&lt;/urls&gt;&lt;electronic-resource-num&gt;10.1038/nrgastro.2013.49&lt;/electronic-resource-num&gt;&lt;language&gt;English&lt;/language&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7" w:tooltip="Sah, 2013 #11" w:history="1">
        <w:r w:rsidRPr="00C55E1F">
          <w:rPr>
            <w:rFonts w:ascii="Book Antiqua" w:hAnsi="Book Antiqua" w:cs="Arial"/>
            <w:noProof/>
            <w:sz w:val="24"/>
            <w:szCs w:val="24"/>
            <w:vertAlign w:val="superscript"/>
          </w:rPr>
          <w:t>1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New-onset diabetes may also increase the likelihood of pancreatic cancer by 5 to 8 times, with approximately 1% of patients developing the cancer within three years. Progressive and unintentional weight reduction is associated with type 3c diabete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Pannala&lt;/Author&gt;&lt;Year&gt;2009&lt;/Year&gt;&lt;RecNum&gt;280&lt;/RecNum&gt;&lt;DisplayText&gt;&lt;style face="superscript"&gt;[18]&lt;/style&gt;&lt;/DisplayText&gt;&lt;record&gt;&lt;rec-number&gt;280&lt;/rec-number&gt;&lt;foreign-keys&gt;&lt;key app="EN" db-id="da09ezxwnd5v9re2998vet2hsz9vfsvdvd9a"&gt;280&lt;/key&gt;&lt;/foreign-keys&gt;&lt;ref-type name="Journal Article"&gt;17&lt;/ref-type&gt;&lt;contributors&gt;&lt;authors&gt;&lt;author&gt;Pannala, R.&lt;/author&gt;&lt;author&gt;Basu, A.&lt;/author&gt;&lt;author&gt;Petersen, G. M.&lt;/author&gt;&lt;author&gt;Chari, S. T.&lt;/author&gt;&lt;/authors&gt;&lt;/contributors&gt;&lt;auth-address&gt;Miles and Shirley Fiterman Center for Digestive Diseases, Mayo Clinic, Rochester, MN, USA.&lt;/auth-address&gt;&lt;titles&gt;&lt;title&gt;New-onset diabetes: a potential clue to the early diagnosis of pancreatic cancer&lt;/title&gt;&lt;secondary-title&gt;Lancet Oncol&lt;/secondary-title&gt;&lt;alt-title&gt;The lancet oncology&lt;/alt-title&gt;&lt;/titles&gt;&lt;periodical&gt;&lt;full-title&gt;Lancet Oncology&lt;/full-title&gt;&lt;abbr-1&gt;Lancet Oncol&lt;/abbr-1&gt;&lt;/periodical&gt;&lt;pages&gt;88-95&lt;/pages&gt;&lt;volume&gt;10&lt;/volume&gt;&lt;number&gt;1&lt;/number&gt;&lt;keywords&gt;&lt;keyword&gt;Diabetes Mellitus/*etiology&lt;/keyword&gt;&lt;keyword&gt;*Early Detection of Cancer&lt;/keyword&gt;&lt;keyword&gt;Endosonography&lt;/keyword&gt;&lt;keyword&gt;Humans&lt;/keyword&gt;&lt;keyword&gt;Pancreatic Neoplasms/complications/*diagnosis/physiopathology&lt;/keyword&gt;&lt;keyword&gt;Tomography, X-Ray Computed&lt;/keyword&gt;&lt;/keywords&gt;&lt;dates&gt;&lt;year&gt;2009&lt;/year&gt;&lt;pub-dates&gt;&lt;date&gt;Jan&lt;/date&gt;&lt;/pub-dates&gt;&lt;/dates&gt;&lt;isbn&gt;1474-5488 (Electronic)&amp;#xD;1470-2045 (Linking)&lt;/isbn&gt;&lt;accession-num&gt;19111249&lt;/accession-num&gt;&lt;urls&gt;&lt;related-urls&gt;&lt;url&gt;http://www.ncbi.nlm.nih.gov/pubmed/19111249&lt;/url&gt;&lt;/related-urls&gt;&lt;/urls&gt;&lt;custom2&gt;2795483&lt;/custom2&gt;&lt;electronic-resource-num&gt;10.1016/S1470-2045(08)70337-1&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8" w:tooltip="Pannala, 2009 #280" w:history="1">
        <w:r w:rsidRPr="00C55E1F">
          <w:rPr>
            <w:rFonts w:ascii="Book Antiqua" w:hAnsi="Book Antiqua" w:cs="Arial"/>
            <w:noProof/>
            <w:sz w:val="24"/>
            <w:szCs w:val="24"/>
            <w:vertAlign w:val="superscript"/>
          </w:rPr>
          <w:t>18</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Unlike type 2 diabetes that is associated with weight gain and obesity, patients with type 3c continue to lose weight as glycemic control worsens in parallel with cancer advancement (Figure 2A). Weight loss is an early event of type 3c that is attributed to either cachexia or loss of adipose tissu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ah&lt;/Author&gt;&lt;Year&gt;2013&lt;/Year&gt;&lt;RecNum&gt;11&lt;/RecNum&gt;&lt;DisplayText&gt;&lt;style face="superscript"&gt;[17]&lt;/style&gt;&lt;/DisplayText&gt;&lt;record&gt;&lt;rec-number&gt;11&lt;/rec-number&gt;&lt;foreign-keys&gt;&lt;key app="EN" db-id="9sffvts57pt9adetvfyv0z0i29vfd5f9r55f" timestamp="1385655123"&gt;11&lt;/key&gt;&lt;/foreign-keys&gt;&lt;ref-type name="Journal Article"&gt;17&lt;/ref-type&gt;&lt;contributors&gt;&lt;authors&gt;&lt;author&gt;Sah, R. P.&lt;/author&gt;&lt;author&gt;Nagpal, S. J.&lt;/author&gt;&lt;author&gt;Mukhopadhyay, D.&lt;/author&gt;&lt;author&gt;Chari, S. T.&lt;/author&gt;&lt;/authors&gt;&lt;/contributors&gt;&lt;auth-address&gt;Department of Internal Medicine, Mayo Clinic, 200 First Street South West, Rochester, MN 55905, USA.&lt;/auth-address&gt;&lt;titles&gt;&lt;title&gt;New insights into pancreatic cancer-induced paraneoplastic diabet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3-33&lt;/pages&gt;&lt;volume&gt;10&lt;/volume&gt;&lt;number&gt;7&lt;/number&gt;&lt;keywords&gt;&lt;keyword&gt;islet amyloid polypeptide&lt;/keyword&gt;&lt;keyword&gt;glycation end-products&lt;/keyword&gt;&lt;keyword&gt;causes insulin-resistance&lt;/keyword&gt;&lt;keyword&gt;beta-cell function&lt;/keyword&gt;&lt;keyword&gt;glucose-metabolism&lt;/keyword&gt;&lt;keyword&gt;soluble receptor&lt;/keyword&gt;&lt;keyword&gt;blood-glucose&lt;/keyword&gt;&lt;keyword&gt;epic cohort&lt;/keyword&gt;&lt;keyword&gt;temporal association&lt;/keyword&gt;&lt;keyword&gt;adenocarcinoma cells&lt;/keyword&gt;&lt;/keywords&gt;&lt;dates&gt;&lt;year&gt;2013&lt;/year&gt;&lt;pub-dates&gt;&lt;date&gt;Jul&lt;/date&gt;&lt;/pub-dates&gt;&lt;/dates&gt;&lt;isbn&gt;1759-5053 (Electronic)&amp;#xD;1759-5045 (Linking)&lt;/isbn&gt;&lt;accession-num&gt;23528347&lt;/accession-num&gt;&lt;urls&gt;&lt;related-urls&gt;&lt;url&gt;http://www.ncbi.nlm.nih.gov/pubmed/23528347&lt;/url&gt;&lt;/related-urls&gt;&lt;/urls&gt;&lt;electronic-resource-num&gt;10.1038/nrgastro.2013.49&lt;/electronic-resource-num&gt;&lt;language&gt;English&lt;/language&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7" w:tooltip="Sah, 2013 #11" w:history="1">
        <w:r w:rsidRPr="00C55E1F">
          <w:rPr>
            <w:rFonts w:ascii="Book Antiqua" w:hAnsi="Book Antiqua" w:cs="Arial"/>
            <w:noProof/>
            <w:sz w:val="24"/>
            <w:szCs w:val="24"/>
            <w:vertAlign w:val="superscript"/>
          </w:rPr>
          <w:t>1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Cachexia is a chronic physical wasting and malnutrition disease that results in more than 10% body weight loss in late cancer stages. When cachexia is absent or has yet to occur, patients rapidly lose weight by adipose tissue inflammation from interactions with pancreatic cancer (Figure 2B). Inflammation in adipose tissue can contribute to peripheral insulin resistance by altering adipocyte secretion and propagate pathogenic processes similar to type 2 diabetes. About 90% of the hormonal secretion from adipose tissue macrophages is comprised of inflammatory cytokines</w:t>
      </w:r>
      <w:r w:rsidRPr="00C55E1F">
        <w:rPr>
          <w:rFonts w:ascii="Book Antiqua" w:hAnsi="Book Antiqua" w:cs="Arial"/>
          <w:sz w:val="24"/>
          <w:szCs w:val="24"/>
        </w:rPr>
        <w:fldChar w:fldCharType="begin">
          <w:fldData xml:space="preserve">PEVuZE5vdGU+PENpdGU+PEF1dGhvcj5TYWg8L0F1dGhvcj48WWVhcj4yMDEzPC9ZZWFyPjxSZWNO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QxNS00NTwvcGFnZXM+PHZvbHVtZT4yOTwvdm9s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TYWg8L0F1dGhvcj48WWVhcj4yMDEzPC9ZZWFyPjxSZWNO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QxNS00NTwvcGFnZXM+PHZvbHVtZT4yOTwvdm9s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17" w:tooltip="Sah, 2013 #11" w:history="1">
        <w:r w:rsidRPr="00C55E1F">
          <w:rPr>
            <w:rFonts w:ascii="Book Antiqua" w:hAnsi="Book Antiqua" w:cs="Arial"/>
            <w:noProof/>
            <w:sz w:val="24"/>
            <w:szCs w:val="24"/>
            <w:vertAlign w:val="superscript"/>
          </w:rPr>
          <w:t>17</w:t>
        </w:r>
      </w:hyperlink>
      <w:r w:rsidRPr="00C55E1F">
        <w:rPr>
          <w:rFonts w:ascii="Book Antiqua" w:hAnsi="Book Antiqua" w:cs="Arial"/>
          <w:noProof/>
          <w:sz w:val="24"/>
          <w:szCs w:val="24"/>
          <w:vertAlign w:val="superscript"/>
        </w:rPr>
        <w:t>,</w:t>
      </w:r>
      <w:hyperlink w:anchor="_ENREF_19" w:tooltip="Gregor, 2011 #301" w:history="1">
        <w:r w:rsidRPr="00C55E1F">
          <w:rPr>
            <w:rFonts w:ascii="Book Antiqua" w:hAnsi="Book Antiqua" w:cs="Arial"/>
            <w:noProof/>
            <w:sz w:val="24"/>
            <w:szCs w:val="24"/>
            <w:vertAlign w:val="superscript"/>
          </w:rPr>
          <w:t>19</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The accumulation of inflammatory cytokines triggers abnormal adipocyte secretion and reduced hepatic insulin sensitivity. This reaction leads to an increase of leptin levels (related to the loss of appetite) and decrease in adiponectin. Leptin and adiponectin are primary precursors to insulin resistance in type 2 diabetes</w:t>
      </w:r>
      <w:r w:rsidRPr="00C55E1F">
        <w:rPr>
          <w:rFonts w:ascii="Book Antiqua" w:hAnsi="Book Antiqua" w:cs="Arial"/>
          <w:sz w:val="24"/>
          <w:szCs w:val="24"/>
        </w:rPr>
        <w:fldChar w:fldCharType="begin">
          <w:fldData xml:space="preserve">PEVuZE5vdGU+PENpdGU+PEF1dGhvcj5LYWhuPC9BdXRob3I+PFllYXI+MjAwNjwvWWVhcj48UmVj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4NDAtNjwvcGFnZXM+PHZvbHVt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LYWhuPC9BdXRob3I+PFllYXI+MjAwNjwvWWVhcj48UmVj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4NDAtNjwvcGFnZXM+PHZvbHVt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20" w:tooltip="Kahn, 2006 #300" w:history="1">
        <w:r w:rsidRPr="00C55E1F">
          <w:rPr>
            <w:rFonts w:ascii="Book Antiqua" w:hAnsi="Book Antiqua" w:cs="Arial"/>
            <w:noProof/>
            <w:sz w:val="24"/>
            <w:szCs w:val="24"/>
            <w:vertAlign w:val="superscript"/>
          </w:rPr>
          <w:t>20-22</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which can be regulated by limiting glucose intake and weight gain. Diet changes, such as reduction in carbohydrate intake, have minimal effect on pancreatic cancer-induced diabetes. Weight loss symptoms and diabetes will persist until the tumors are resected. One potential mediator of the cancer-associated diabetes is the over-expression of a pluripotent hormone adrenomedullin that mediates insulin resistance through the interaction of adrenomedullin receptors on β-cell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ah&lt;/Author&gt;&lt;Year&gt;2013&lt;/Year&gt;&lt;RecNum&gt;11&lt;/RecNum&gt;&lt;DisplayText&gt;&lt;style face="superscript"&gt;[17]&lt;/style&gt;&lt;/DisplayText&gt;&lt;record&gt;&lt;rec-number&gt;11&lt;/rec-number&gt;&lt;foreign-keys&gt;&lt;key app="EN" db-id="9sffvts57pt9adetvfyv0z0i29vfd5f9r55f" timestamp="1385655123"&gt;11&lt;/key&gt;&lt;/foreign-keys&gt;&lt;ref-type name="Journal Article"&gt;17&lt;/ref-type&gt;&lt;contributors&gt;&lt;authors&gt;&lt;author&gt;Sah, R. P.&lt;/author&gt;&lt;author&gt;Nagpal, S. J.&lt;/author&gt;&lt;author&gt;Mukhopadhyay, D.&lt;/author&gt;&lt;author&gt;Chari, S. T.&lt;/author&gt;&lt;/authors&gt;&lt;/contributors&gt;&lt;auth-address&gt;Department of Internal Medicine, Mayo Clinic, 200 First Street South West, Rochester, MN 55905, USA.&lt;/auth-address&gt;&lt;titles&gt;&lt;title&gt;New insights into pancreatic cancer-induced paraneoplastic diabet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3-33&lt;/pages&gt;&lt;volume&gt;10&lt;/volume&gt;&lt;number&gt;7&lt;/number&gt;&lt;keywords&gt;&lt;keyword&gt;islet amyloid polypeptide&lt;/keyword&gt;&lt;keyword&gt;glycation end-products&lt;/keyword&gt;&lt;keyword&gt;causes insulin-resistance&lt;/keyword&gt;&lt;keyword&gt;beta-cell function&lt;/keyword&gt;&lt;keyword&gt;glucose-metabolism&lt;/keyword&gt;&lt;keyword&gt;soluble receptor&lt;/keyword&gt;&lt;keyword&gt;blood-glucose&lt;/keyword&gt;&lt;keyword&gt;epic cohort&lt;/keyword&gt;&lt;keyword&gt;temporal association&lt;/keyword&gt;&lt;keyword&gt;adenocarcinoma cells&lt;/keyword&gt;&lt;/keywords&gt;&lt;dates&gt;&lt;year&gt;2013&lt;/year&gt;&lt;pub-dates&gt;&lt;date&gt;Jul&lt;/date&gt;&lt;/pub-dates&gt;&lt;/dates&gt;&lt;isbn&gt;1759-5053 (Electronic)&amp;#xD;1759-5045 (Linking)&lt;/isbn&gt;&lt;accession-num&gt;23528347&lt;/accession-num&gt;&lt;urls&gt;&lt;related-urls&gt;&lt;url&gt;http://www.ncbi.nlm.nih.gov/pubmed/23528347&lt;/url&gt;&lt;/related-urls&gt;&lt;/urls&gt;&lt;electronic-resource-num&gt;10.1038/nrgastro.2013.49&lt;/electronic-resource-num&gt;&lt;language&gt;English&lt;/language&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7" w:tooltip="Sah, 2013 #11" w:history="1">
        <w:r w:rsidRPr="00C55E1F">
          <w:rPr>
            <w:rFonts w:ascii="Book Antiqua" w:hAnsi="Book Antiqua" w:cs="Arial"/>
            <w:noProof/>
            <w:sz w:val="24"/>
            <w:szCs w:val="24"/>
            <w:vertAlign w:val="superscript"/>
          </w:rPr>
          <w:t>1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An increase in endogenous expression of adrenomedullin results in β-cell dysfunction which inhibits insulin secretion in the plasma and tumors. </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 xml:space="preserve"> The relationship between diabetes and pancreatic cancer has been studied since the early 1830s, but the biological significance of type 3c diabetes in relation to pancreatic cancer had not been acknowledged until recently</w:t>
      </w:r>
      <w:r w:rsidRPr="00C55E1F">
        <w:rPr>
          <w:rFonts w:ascii="Book Antiqua" w:hAnsi="Book Antiqua" w:cs="Arial"/>
          <w:sz w:val="24"/>
          <w:szCs w:val="24"/>
          <w:vertAlign w:val="superscript"/>
        </w:rPr>
        <w:fldChar w:fldCharType="begin">
          <w:fldData xml:space="preserve">PEVuZE5vdGU+PENpdGU+PEF1dGhvcj5DdWk8L0F1dGhvcj48WWVhcj4yMDExPC9ZZWFyPjxSZWNO
dW0+MjgyPC9SZWNOdW0+PERpc3BsYXlUZXh0PjxzdHlsZSBmYWNlPSJzdXBlcnNjcmlwdCI+WzIz
XTwvc3R5bGU+PC9EaXNwbGF5VGV4dD48cmVjb3JkPjxyZWMtbnVtYmVyPjI4MjwvcmVjLW51bWJl
cj48Zm9yZWlnbi1rZXlzPjxrZXkgYXBwPSJFTiIgZGItaWQ9ImRhMDllenh3bmQ1djlyZTI5OTh2
ZXQyaHN6OXZmc3ZkdmQ5YSI+Mjgy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Twv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DdWk8L0F1dGhvcj48WWVhcj4yMDExPC9ZZWFyPjxSZWNO
dW0+MjgyPC9SZWNOdW0+PERpc3BsYXlUZXh0PjxzdHlsZSBmYWNlPSJzdXBlcnNjcmlwdCI+WzIz
XTwvc3R5bGU+PC9EaXNwbGF5VGV4dD48cmVjb3JkPjxyZWMtbnVtYmVyPjI4MjwvcmVjLW51bWJl
cj48Zm9yZWlnbi1rZXlzPjxrZXkgYXBwPSJFTiIgZGItaWQ9ImRhMDllenh3bmQ1djlyZTI5OTh2
ZXQyaHN6OXZmc3ZkdmQ5YSI+Mjgy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Twv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23" w:tooltip="Cui, 2011 #282" w:history="1">
        <w:r w:rsidRPr="00C55E1F">
          <w:rPr>
            <w:rFonts w:ascii="Book Antiqua" w:hAnsi="Book Antiqua" w:cs="Arial"/>
            <w:noProof/>
            <w:sz w:val="24"/>
            <w:szCs w:val="24"/>
            <w:vertAlign w:val="superscript"/>
          </w:rPr>
          <w:t>2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Early diagnosis of type 3c could </w:t>
      </w:r>
      <w:r w:rsidRPr="00C55E1F">
        <w:rPr>
          <w:rFonts w:ascii="Book Antiqua" w:hAnsi="Book Antiqua" w:cs="Arial"/>
          <w:sz w:val="24"/>
          <w:szCs w:val="24"/>
        </w:rPr>
        <w:lastRenderedPageBreak/>
        <w:t>potentially lead to early diagnosis and treatment of patients with pancreatic cancer months to years before the tumor appears radiologically. Early distinction between type 2 and type 3c diabetes requires a high level of awareness and expertise, and may lead to the earlier diagnosis of pancreatic cancer. Severe weight loss is also intimately associated with a variety of cancers and occasionally occurs several months prior to death</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Tisdale&lt;/Author&gt;&lt;Year&gt;2004&lt;/Year&gt;&lt;RecNum&gt;307&lt;/RecNum&gt;&lt;DisplayText&gt;&lt;style face="superscript"&gt;[24]&lt;/style&gt;&lt;/DisplayText&gt;&lt;record&gt;&lt;rec-number&gt;307&lt;/rec-number&gt;&lt;foreign-keys&gt;&lt;key app="EN" db-id="da09ezxwnd5v9re2998vet2hsz9vfsvdvd9a"&gt;307&lt;/key&gt;&lt;/foreign-keys&gt;&lt;ref-type name="Journal Article"&gt;17&lt;/ref-type&gt;&lt;contributors&gt;&lt;authors&gt;&lt;author&gt;Tisdale, M. J.&lt;/author&gt;&lt;/authors&gt;&lt;/contributors&gt;&lt;auth-address&gt;Pharmaceutical Sciences Research Institute, Aston University, B4 7ET, Birmingham, UK. m.j.tisdale@aston.ac.uk&lt;/auth-address&gt;&lt;titles&gt;&lt;title&gt;Cancer cachexia&lt;/title&gt;&lt;secondary-title&gt;Langenbecks Arch Surg&lt;/secondary-title&gt;&lt;alt-title&gt;Langenbeck&amp;apos;s archives of surgery / Deutsche Gesellschaft fur Chirurgie&lt;/alt-title&gt;&lt;/titles&gt;&lt;periodical&gt;&lt;full-title&gt;Langenbecks Arch Surg&lt;/full-title&gt;&lt;abbr-1&gt;Langenbeck&amp;apos;s archives of surgery / Deutsche Gesellschaft fur Chirurgie&lt;/abbr-1&gt;&lt;/periodical&gt;&lt;alt-periodical&gt;&lt;full-title&gt;Langenbecks Arch Surg&lt;/full-title&gt;&lt;abbr-1&gt;Langenbeck&amp;apos;s archives of surgery / Deutsche Gesellschaft fur Chirurgie&lt;/abbr-1&gt;&lt;/alt-periodical&gt;&lt;pages&gt;299-305&lt;/pages&gt;&lt;volume&gt;389&lt;/volume&gt;&lt;number&gt;4&lt;/number&gt;&lt;keywords&gt;&lt;keyword&gt;Adipose Tissue/drug effects/physiopathology&lt;/keyword&gt;&lt;keyword&gt;Anorexia/etiology&lt;/keyword&gt;&lt;keyword&gt;Cachexia/drug therapy/*etiology/*physiopathology&lt;/keyword&gt;&lt;keyword&gt;Cytokines/physiology&lt;/keyword&gt;&lt;keyword&gt;Dietary Supplements&lt;/keyword&gt;&lt;keyword&gt;Disease Progression&lt;/keyword&gt;&lt;keyword&gt;Energy Metabolism/physiology&lt;/keyword&gt;&lt;keyword&gt;Humans&lt;/keyword&gt;&lt;keyword&gt;Muscle, Skeletal/drug effects/physiopathology&lt;/keyword&gt;&lt;keyword&gt;Neoplasms/*complications&lt;/keyword&gt;&lt;keyword&gt;Weight Loss/drug effects&lt;/keyword&gt;&lt;/keywords&gt;&lt;dates&gt;&lt;year&gt;2004&lt;/year&gt;&lt;pub-dates&gt;&lt;date&gt;Aug&lt;/date&gt;&lt;/pub-dates&gt;&lt;/dates&gt;&lt;isbn&gt;1435-2443 (Print)&amp;#xD;1435-2443 (Linking)&lt;/isbn&gt;&lt;accession-num&gt;15168125&lt;/accession-num&gt;&lt;urls&gt;&lt;related-urls&gt;&lt;url&gt;http://www.ncbi.nlm.nih.gov/pubmed/15168125&lt;/url&gt;&lt;/related-urls&gt;&lt;/urls&gt;&lt;electronic-resource-num&gt;10.1007/s00423-004-0486-7&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24" w:tooltip="Tisdale, 2004 #307" w:history="1">
        <w:r w:rsidRPr="00C55E1F">
          <w:rPr>
            <w:rFonts w:ascii="Book Antiqua" w:hAnsi="Book Antiqua" w:cs="Arial"/>
            <w:noProof/>
            <w:sz w:val="24"/>
            <w:szCs w:val="24"/>
            <w:vertAlign w:val="superscript"/>
          </w:rPr>
          <w:t>2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Thus, understanding the collective effects of type 3c is substantial in distinguishing pancreatic cancer from the diverse array of malignancies. </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DIAGNOSTIC TESTS AND BIOMARKERS</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 xml:space="preserve">Currently there are no adequate diagnostic tests for early detection of pancreatic cancer, and routine radiographic tests or endoscopic ultrasound screening is only recommended for those individuals with a family history of pancreatic cancer, chronic pancreatitis, precancerous lesions, or new-onset diabetes. Serological markers such carbohydrate antigen </w:t>
      </w:r>
      <w:r w:rsidRPr="00C55E1F">
        <w:rPr>
          <w:rFonts w:ascii="Book Antiqua" w:hAnsi="Book Antiqua" w:cs="Arial"/>
          <w:sz w:val="24"/>
          <w:szCs w:val="24"/>
          <w:lang w:eastAsia="zh-CN"/>
        </w:rPr>
        <w:t>(</w:t>
      </w:r>
      <w:r w:rsidRPr="00C55E1F">
        <w:rPr>
          <w:rFonts w:ascii="Book Antiqua" w:hAnsi="Book Antiqua" w:cs="Arial"/>
          <w:sz w:val="24"/>
          <w:szCs w:val="24"/>
        </w:rPr>
        <w:t>CA</w:t>
      </w:r>
      <w:r w:rsidRPr="00C55E1F">
        <w:rPr>
          <w:rFonts w:ascii="Book Antiqua" w:hAnsi="Book Antiqua" w:cs="Arial"/>
          <w:sz w:val="24"/>
          <w:szCs w:val="24"/>
          <w:lang w:eastAsia="zh-CN"/>
        </w:rPr>
        <w:t>)</w:t>
      </w:r>
      <w:r w:rsidRPr="00C55E1F">
        <w:rPr>
          <w:rFonts w:ascii="Book Antiqua" w:hAnsi="Book Antiqua" w:cs="Arial"/>
          <w:sz w:val="24"/>
          <w:szCs w:val="24"/>
        </w:rPr>
        <w:t>19-9, MIC-1, carcinoembryonic antigen,</w:t>
      </w:r>
      <w:r w:rsidRPr="00C55E1F">
        <w:rPr>
          <w:rFonts w:ascii="Book Antiqua" w:hAnsi="Book Antiqua"/>
          <w:sz w:val="24"/>
          <w:szCs w:val="24"/>
        </w:rPr>
        <w:t xml:space="preserve"> </w:t>
      </w:r>
      <w:r w:rsidRPr="00C55E1F">
        <w:rPr>
          <w:rFonts w:ascii="Book Antiqua" w:hAnsi="Book Antiqua" w:cs="Arial"/>
          <w:sz w:val="24"/>
          <w:szCs w:val="24"/>
        </w:rPr>
        <w:t>human chorionic gonadotropin β, and CA72-4 have also been of interest but lack sufficient sensitivity and specificity for effective early cancer detection</w:t>
      </w:r>
      <w:r w:rsidRPr="00C55E1F">
        <w:rPr>
          <w:rFonts w:ascii="Book Antiqua" w:hAnsi="Book Antiqua" w:cs="Arial"/>
          <w:sz w:val="24"/>
          <w:szCs w:val="24"/>
          <w:vertAlign w:val="superscript"/>
        </w:rPr>
        <w:fldChar w:fldCharType="begin">
          <w:fldData xml:space="preserve">PEVuZE5vdGU+PENpdGU+PEF1dGhvcj5Nb250Z29tZXJ5PC9BdXRob3I+PFllYXI+MTk5NzwvWWVh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Nb250Z29tZXJ5PC9BdXRob3I+PFllYXI+MTk5NzwvWWVh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25" w:tooltip="Montgomery, 1997 #224" w:history="1">
        <w:r w:rsidRPr="00C55E1F">
          <w:rPr>
            <w:rFonts w:ascii="Book Antiqua" w:hAnsi="Book Antiqua" w:cs="Arial"/>
            <w:noProof/>
            <w:sz w:val="24"/>
            <w:szCs w:val="24"/>
            <w:vertAlign w:val="superscript"/>
          </w:rPr>
          <w:t>25-28</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w:t>
      </w:r>
    </w:p>
    <w:p w:rsidR="00954C34" w:rsidRPr="00C55E1F" w:rsidRDefault="00954C34" w:rsidP="001B4C5C">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 xml:space="preserve">However, research continues to make progress on uncovering genetic markers that are responsible for notable pancreatic cancer cell phenotypes. Recently, the role of mucin-1 (MUC-1) in malignant cells was first reported to upregulate multi-drug resistance genes such as </w:t>
      </w:r>
      <w:r w:rsidRPr="00C55E1F">
        <w:rPr>
          <w:rFonts w:ascii="Book Antiqua" w:hAnsi="Book Antiqua" w:cs="Arial"/>
          <w:i/>
          <w:sz w:val="24"/>
          <w:szCs w:val="24"/>
        </w:rPr>
        <w:t>ABCC1</w:t>
      </w:r>
      <w:r w:rsidRPr="00C55E1F">
        <w:rPr>
          <w:rFonts w:ascii="Book Antiqua" w:hAnsi="Book Antiqua" w:cs="Arial"/>
          <w:sz w:val="24"/>
          <w:szCs w:val="24"/>
        </w:rPr>
        <w:t xml:space="preserve">, </w:t>
      </w:r>
      <w:r w:rsidRPr="00C55E1F">
        <w:rPr>
          <w:rFonts w:ascii="Book Antiqua" w:hAnsi="Book Antiqua" w:cs="Arial"/>
          <w:i/>
          <w:sz w:val="24"/>
          <w:szCs w:val="24"/>
        </w:rPr>
        <w:t>ABCC3</w:t>
      </w:r>
      <w:r w:rsidRPr="00C55E1F">
        <w:rPr>
          <w:rFonts w:ascii="Book Antiqua" w:hAnsi="Book Antiqua" w:cs="Arial"/>
          <w:sz w:val="24"/>
          <w:szCs w:val="24"/>
        </w:rPr>
        <w:t>,</w:t>
      </w:r>
      <w:r w:rsidRPr="00C55E1F">
        <w:rPr>
          <w:rFonts w:ascii="Book Antiqua" w:hAnsi="Book Antiqua" w:cs="Arial"/>
          <w:sz w:val="24"/>
          <w:szCs w:val="24"/>
          <w:lang w:eastAsia="zh-CN"/>
        </w:rPr>
        <w:t xml:space="preserve"> </w:t>
      </w:r>
      <w:r w:rsidRPr="00C55E1F">
        <w:rPr>
          <w:rFonts w:ascii="Book Antiqua" w:hAnsi="Book Antiqua" w:cs="Arial"/>
          <w:i/>
          <w:sz w:val="24"/>
          <w:szCs w:val="24"/>
        </w:rPr>
        <w:t>ABCC5</w:t>
      </w:r>
      <w:r w:rsidRPr="00C55E1F">
        <w:rPr>
          <w:rFonts w:ascii="Book Antiqua" w:hAnsi="Book Antiqua" w:cs="Arial"/>
          <w:sz w:val="24"/>
          <w:szCs w:val="24"/>
        </w:rPr>
        <w:t xml:space="preserve"> and </w:t>
      </w:r>
      <w:r w:rsidRPr="00C55E1F">
        <w:rPr>
          <w:rFonts w:ascii="Book Antiqua" w:hAnsi="Book Antiqua" w:cs="Arial"/>
          <w:i/>
          <w:sz w:val="24"/>
          <w:szCs w:val="24"/>
        </w:rPr>
        <w:t>ABCB1</w:t>
      </w:r>
      <w:r w:rsidRPr="00C55E1F">
        <w:rPr>
          <w:rFonts w:ascii="Book Antiqua" w:hAnsi="Book Antiqua" w:cs="Arial"/>
          <w:sz w:val="24"/>
          <w:szCs w:val="24"/>
        </w:rPr>
        <w:fldChar w:fldCharType="begin"/>
      </w:r>
      <w:r w:rsidRPr="00C55E1F">
        <w:rPr>
          <w:rFonts w:ascii="Book Antiqua" w:hAnsi="Book Antiqua" w:cs="Arial"/>
          <w:sz w:val="24"/>
          <w:szCs w:val="24"/>
        </w:rPr>
        <w:instrText xml:space="preserve"> ADDIN EN.CITE &lt;EndNote&gt;&lt;Cite&gt;&lt;Author&gt;Nath&lt;/Author&gt;&lt;Year&gt;2013&lt;/Year&gt;&lt;RecNum&gt;308&lt;/RecNum&gt;&lt;DisplayText&gt;&lt;style face="superscript"&gt;[29]&lt;/style&gt;&lt;/DisplayText&gt;&lt;record&gt;&lt;rec-number&gt;308&lt;/rec-number&gt;&lt;foreign-keys&gt;&lt;key app="EN" db-id="da09ezxwnd5v9re2998vet2hsz9vfsvdvd9a"&gt;308&lt;/key&gt;&lt;/foreign-keys&gt;&lt;ref-type name="Journal Article"&gt;17&lt;/ref-type&gt;&lt;contributors&gt;&lt;authors&gt;&lt;author&gt;Nath, S.&lt;/author&gt;&lt;author&gt;Daneshvar, K.&lt;/author&gt;&lt;author&gt;Roy, L. D.&lt;/author&gt;&lt;author&gt;Grover, P.&lt;/author&gt;&lt;author&gt;Kidiyoor, A.&lt;/author&gt;&lt;author&gt;Mosley, L.&lt;/author&gt;&lt;author&gt;Sahraei, M.&lt;/author&gt;&lt;author&gt;Mukherjee, P.&lt;/author&gt;&lt;/authors&gt;&lt;/contributors&gt;&lt;auth-address&gt;Department of Biology, University of North Carolina at Charlotte, Charlotte, NC, USA.&lt;/auth-address&gt;&lt;titles&gt;&lt;title&gt;MUC1 induces drug resistance in pancreatic cancer cells via upregulation of multidrug resistance genes&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51&lt;/pages&gt;&lt;volume&gt;2&lt;/volume&gt;&lt;dates&gt;&lt;year&gt;2013&lt;/year&gt;&lt;/dates&gt;&lt;isbn&gt;2157-9024 (Electronic)&amp;#xD;2157-9024 (Linking)&lt;/isbn&gt;&lt;accession-num&gt;23774063&lt;/accession-num&gt;&lt;urls&gt;&lt;related-urls&gt;&lt;url&gt;http://www.ncbi.nlm.nih.gov/pubmed/23774063&lt;/url&gt;&lt;/related-urls&gt;&lt;/urls&gt;&lt;custom2&gt;3740301&lt;/custom2&gt;&lt;electronic-resource-num&gt;10.1038/oncsis.2013.16&lt;/electronic-resource-num&gt;&lt;/record&gt;&lt;/Cite&gt;&lt;/EndNote&gt;</w:instrText>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29" w:tooltip="Nath, 2013 #308" w:history="1">
        <w:r w:rsidRPr="00C55E1F">
          <w:rPr>
            <w:rFonts w:ascii="Book Antiqua" w:hAnsi="Book Antiqua" w:cs="Arial"/>
            <w:noProof/>
            <w:sz w:val="24"/>
            <w:szCs w:val="24"/>
            <w:vertAlign w:val="superscript"/>
          </w:rPr>
          <w:t>29</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MUC-1 is a transmembrane glycoprotein that lines the apical surface of epithelial cells, normally present to protect the body from infectious pathogens. Overexpression of MUC-1 is found in patients with common cancers that include pancreatic </w:t>
      </w:r>
      <w:r w:rsidRPr="00C55E1F">
        <w:rPr>
          <w:rFonts w:ascii="Book Antiqua" w:hAnsi="Book Antiqua" w:cs="Arial"/>
          <w:sz w:val="24"/>
          <w:szCs w:val="24"/>
        </w:rPr>
        <w:fldChar w:fldCharType="begin">
          <w:fldData xml:space="preserve">PEVuZE5vdGU+PENpdGU+PEF1dGhvcj5CYXRyYTwvQXV0aG9yPjxZZWFyPjE5OTE8L1llYXI+PFJl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CYXRyYTwvQXV0aG9yPjxZZWFyPjE5OTE8L1llYXI+PFJl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30" w:tooltip="Batra, 1991 #309" w:history="1">
        <w:r w:rsidRPr="00C55E1F">
          <w:rPr>
            <w:rFonts w:ascii="Book Antiqua" w:hAnsi="Book Antiqua" w:cs="Arial"/>
            <w:noProof/>
            <w:sz w:val="24"/>
            <w:szCs w:val="24"/>
            <w:vertAlign w:val="superscript"/>
          </w:rPr>
          <w:t>30</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breast</w:t>
      </w:r>
      <w:r w:rsidRPr="00C55E1F">
        <w:rPr>
          <w:rFonts w:ascii="Book Antiqua" w:hAnsi="Book Antiqua" w:cs="Arial"/>
          <w:sz w:val="24"/>
          <w:szCs w:val="24"/>
        </w:rPr>
        <w:fldChar w:fldCharType="begin">
          <w:fldData xml:space="preserve">PEVuZE5vdGU+PENpdGU+PEF1dGhvcj5TaXJveTwvQXV0aG9yPjxZZWFyPjIwMTM8L1llYXI+PFJl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TaXJveTwvQXV0aG9yPjxZZWFyPjIwMTM8L1llYXI+PFJl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31" w:tooltip="Siroy, 2013 #311" w:history="1">
        <w:r w:rsidRPr="00C55E1F">
          <w:rPr>
            <w:rFonts w:ascii="Book Antiqua" w:hAnsi="Book Antiqua" w:cs="Arial"/>
            <w:noProof/>
            <w:sz w:val="24"/>
            <w:szCs w:val="24"/>
            <w:vertAlign w:val="superscript"/>
          </w:rPr>
          <w:t>31</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ovarian</w:t>
      </w:r>
      <w:r w:rsidRPr="00C55E1F">
        <w:rPr>
          <w:rFonts w:ascii="Book Antiqua" w:hAnsi="Book Antiqua" w:cs="Arial"/>
          <w:sz w:val="24"/>
          <w:szCs w:val="24"/>
        </w:rPr>
        <w:fldChar w:fldCharType="begin"/>
      </w:r>
      <w:r w:rsidRPr="00C55E1F">
        <w:rPr>
          <w:rFonts w:ascii="Book Antiqua" w:hAnsi="Book Antiqua" w:cs="Arial"/>
          <w:sz w:val="24"/>
          <w:szCs w:val="24"/>
        </w:rPr>
        <w:instrText xml:space="preserve"> ADDIN EN.CITE &lt;EndNote&gt;&lt;Cite&gt;&lt;Author&gt;Zhang&lt;/Author&gt;&lt;Year&gt;2013&lt;/Year&gt;&lt;RecNum&gt;312&lt;/RecNum&gt;&lt;DisplayText&gt;&lt;style face="superscript"&gt;[32]&lt;/style&gt;&lt;/DisplayText&gt;&lt;record&gt;&lt;rec-number&gt;312&lt;/rec-number&gt;&lt;foreign-keys&gt;&lt;key app="EN" db-id="da09ezxwnd5v9re2998vet2hsz9vfsvdvd9a"&gt;312&lt;/key&gt;&lt;/foreign-keys&gt;&lt;ref-type name="Journal Article"&gt;17&lt;/ref-type&gt;&lt;contributors&gt;&lt;authors&gt;&lt;author&gt;Zhang, D.&lt;/author&gt;&lt;author&gt;Gao, J.&lt;/author&gt;&lt;author&gt;Zhu, L.&lt;/author&gt;&lt;author&gt;Hu, Z.&lt;/author&gt;&lt;author&gt;Hou, R.&lt;/author&gt;&lt;author&gt;Liu, S.&lt;/author&gt;&lt;author&gt;Tan, M.&lt;/author&gt;&lt;author&gt;Liu, J.&lt;/author&gt;&lt;author&gt;Lin, B.&lt;/author&gt;&lt;/authors&gt;&lt;/contributors&gt;&lt;auth-address&gt;Department of Obstetrics and Gynecology, Shengjing Hospital Affiliated to China Medical University, Shenyang 110004, China. linbei88@hotmail.com.&lt;/auth-address&gt;&lt;titles&gt;&lt;title&gt;Chemoresistance Is Associated with MUC1 and Lewis y Antigen Expression in Ovarian Epithelial Cancers&lt;/title&gt;&lt;secondary-title&gt;Int J Mol Sci&lt;/secondary-title&gt;&lt;alt-title&gt;International journal of molecular sciences&lt;/alt-title&gt;&lt;/titles&gt;&lt;periodical&gt;&lt;full-title&gt;International Journal of Molecular Sciences&lt;/full-title&gt;&lt;abbr-1&gt;Int J Mol Sci&lt;/abbr-1&gt;&lt;/periodical&gt;&lt;alt-periodical&gt;&lt;full-title&gt;International Journal of Molecular Sciences&lt;/full-title&gt;&lt;abbr-1&gt;Int J Mol Sci&lt;/abbr-1&gt;&lt;/alt-periodical&gt;&lt;pages&gt;11024-33&lt;/pages&gt;&lt;volume&gt;14&lt;/volume&gt;&lt;number&gt;6&lt;/number&gt;&lt;dates&gt;&lt;year&gt;2013&lt;/year&gt;&lt;/dates&gt;&lt;isbn&gt;1422-0067 (Electronic)&amp;#xD;1422-0067 (Linking)&lt;/isbn&gt;&lt;accession-num&gt;23708102&lt;/accession-num&gt;&lt;urls&gt;&lt;related-urls&gt;&lt;url&gt;http://www.ncbi.nlm.nih.gov/pubmed/23708102&lt;/url&gt;&lt;/related-urls&gt;&lt;/urls&gt;&lt;custom2&gt;3709716&lt;/custom2&gt;&lt;electronic-resource-num&gt;10.3390/ijms140611024&lt;/electronic-resource-num&gt;&lt;/record&gt;&lt;/Cite&gt;&lt;/EndNote&gt;</w:instrText>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32" w:tooltip="Zhang, 2013 #312" w:history="1">
        <w:r w:rsidRPr="00C55E1F">
          <w:rPr>
            <w:rFonts w:ascii="Book Antiqua" w:hAnsi="Book Antiqua" w:cs="Arial"/>
            <w:noProof/>
            <w:sz w:val="24"/>
            <w:szCs w:val="24"/>
            <w:vertAlign w:val="superscript"/>
          </w:rPr>
          <w:t>32</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and thyroid</w:t>
      </w:r>
      <w:r w:rsidRPr="00C55E1F">
        <w:rPr>
          <w:rFonts w:ascii="Book Antiqua" w:hAnsi="Book Antiqua" w:cs="Arial"/>
          <w:sz w:val="24"/>
          <w:szCs w:val="24"/>
        </w:rPr>
        <w:fldChar w:fldCharType="begin"/>
      </w:r>
      <w:r w:rsidRPr="00C55E1F">
        <w:rPr>
          <w:rFonts w:ascii="Book Antiqua" w:hAnsi="Book Antiqua" w:cs="Arial"/>
          <w:sz w:val="24"/>
          <w:szCs w:val="24"/>
        </w:rPr>
        <w:instrText xml:space="preserve"> ADDIN EN.CITE &lt;EndNote&gt;&lt;Cite&gt;&lt;Author&gt;Lin&lt;/Author&gt;&lt;Year&gt;2011&lt;/Year&gt;&lt;RecNum&gt;313&lt;/RecNum&gt;&lt;DisplayText&gt;&lt;style face="superscript"&gt;[33]&lt;/style&gt;&lt;/DisplayText&gt;&lt;record&gt;&lt;rec-number&gt;313&lt;/rec-number&gt;&lt;foreign-keys&gt;&lt;key app="EN" db-id="da09ezxwnd5v9re2998vet2hsz9vfsvdvd9a"&gt;313&lt;/key&gt;&lt;/foreign-keys&gt;&lt;ref-type name="Journal Article"&gt;17&lt;/ref-type&gt;&lt;contributors&gt;&lt;authors&gt;&lt;author&gt;Lin, J. D.&lt;/author&gt;&lt;author&gt;Hsueh, C.&lt;/author&gt;&lt;author&gt;Huang, B. Y.&lt;/author&gt;&lt;/authors&gt;&lt;/contributors&gt;&lt;auth-address&gt;Division of Endocrinology and Metabolism, Department of Internal Medicine, Chang Gung Memorial Hospital at Linkou, Chang Gung University College of Medicine, Taoyuan, Taiwan. einjd@cgmh.org.tw&lt;/auth-address&gt;&lt;titles&gt;&lt;title&gt;Papillary thyroid carcinoma with different histological patterns&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23-34&lt;/pages&gt;&lt;volume&gt;34&lt;/volume&gt;&lt;number&gt;1&lt;/number&gt;&lt;keywords&gt;&lt;keyword&gt;Carcinoma, Papillary/mortality/*pathology/surgery&lt;/keyword&gt;&lt;keyword&gt;Carcinoma, Papillary, Follicular/mortality/pathology/surgery&lt;/keyword&gt;&lt;keyword&gt;Humans&lt;/keyword&gt;&lt;keyword&gt;Neoplasm Staging&lt;/keyword&gt;&lt;keyword&gt;Thyroid Neoplasms/mortality/*pathology/surgery&lt;/keyword&gt;&lt;keyword&gt;Thyroiditis/etiology&lt;/keyword&gt;&lt;/keywords&gt;&lt;dates&gt;&lt;year&gt;2011&lt;/year&gt;&lt;pub-dates&gt;&lt;date&gt;Jan-Feb&lt;/date&gt;&lt;/pub-dates&gt;&lt;/dates&gt;&lt;isbn&gt;2309-835X (Electronic)&amp;#xD;2072-0939 (Linking)&lt;/isbn&gt;&lt;accession-num&gt;21392471&lt;/accession-num&gt;&lt;urls&gt;&lt;related-urls&gt;&lt;url&gt;http://www.ncbi.nlm.nih.gov/pubmed/21392471&lt;/url&gt;&lt;/related-urls&gt;&lt;/urls&gt;&lt;/record&gt;&lt;/Cite&gt;&lt;/EndNote&gt;</w:instrText>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33" w:tooltip="Lin, 2011 #313" w:history="1">
        <w:r w:rsidRPr="00C55E1F">
          <w:rPr>
            <w:rFonts w:ascii="Book Antiqua" w:hAnsi="Book Antiqua" w:cs="Arial"/>
            <w:noProof/>
            <w:sz w:val="24"/>
            <w:szCs w:val="24"/>
            <w:vertAlign w:val="superscript"/>
          </w:rPr>
          <w:t>33</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cancers. MUC1 overexpression may be and enabled by the phosphatidylinositol 3'-kinase/Akt signaling pathway, a pathway associated with chemotherapeutic drug resistance in other cancers</w:t>
      </w:r>
      <w:r w:rsidRPr="00C55E1F">
        <w:rPr>
          <w:rFonts w:ascii="Book Antiqua" w:hAnsi="Book Antiqua" w:cs="Arial"/>
          <w:sz w:val="24"/>
          <w:szCs w:val="24"/>
        </w:rPr>
        <w:fldChar w:fldCharType="begin"/>
      </w:r>
      <w:r w:rsidRPr="00C55E1F">
        <w:rPr>
          <w:rFonts w:ascii="Book Antiqua" w:hAnsi="Book Antiqua" w:cs="Arial"/>
          <w:sz w:val="24"/>
          <w:szCs w:val="24"/>
        </w:rPr>
        <w:instrText xml:space="preserve"> ADDIN EN.CITE &lt;EndNote&gt;&lt;Cite&gt;&lt;Author&gt;Lee&lt;/Author&gt;&lt;Year&gt;2004&lt;/Year&gt;&lt;RecNum&gt;310&lt;/RecNum&gt;&lt;DisplayText&gt;&lt;style face="superscript"&gt;[34]&lt;/style&gt;&lt;/DisplayText&gt;&lt;record&gt;&lt;rec-number&gt;310&lt;/rec-number&gt;&lt;foreign-keys&gt;&lt;key app="EN" db-id="da09ezxwnd5v9re2998vet2hsz9vfsvdvd9a"&gt;310&lt;/key&gt;&lt;/foreign-keys&gt;&lt;ref-type name="Journal Article"&gt;17&lt;/ref-type&gt;&lt;contributors&gt;&lt;authors&gt;&lt;author&gt;Lee, J. T., Jr.&lt;/author&gt;&lt;author&gt;Steelman, L. S.&lt;/author&gt;&lt;author&gt;McCubrey, J. A.&lt;/author&gt;&lt;/authors&gt;&lt;/contributors&gt;&lt;auth-address&gt;Department of Microbiology and Immunology, Brody School of Medicine at East Carolina University, Greenville, North Carolina, USA.&lt;/auth-address&gt;&lt;titles&gt;&lt;title&gt;Phosphatidylinositol 3&amp;apos;-kinase activation leads to multidrug resistance protein-1 expression and subsequent chemoresistance in advanced prostate cancer cells&lt;/title&gt;&lt;secondary-title&gt;Cancer Res&lt;/secondary-title&gt;&lt;alt-title&gt;Cancer research&lt;/alt-title&gt;&lt;/titles&gt;&lt;periodical&gt;&lt;full-title&gt;Cancer Res&lt;/full-title&gt;&lt;/periodical&gt;&lt;pages&gt;8397-404&lt;/pages&gt;&lt;volume&gt;64&lt;/volume&gt;&lt;number&gt;22&lt;/number&gt;&lt;keywords&gt;&lt;keyword&gt;Base Sequence&lt;/keyword&gt;&lt;keyword&gt;Cell Line, Tumor&lt;/keyword&gt;&lt;keyword&gt;Cell Survival&lt;/keyword&gt;&lt;keyword&gt;DNA Primers&lt;/keyword&gt;&lt;keyword&gt;Doxorubicin/pharmacology&lt;/keyword&gt;&lt;keyword&gt;*Drug Resistance, Neoplasm&lt;/keyword&gt;&lt;keyword&gt;Enzyme Activation&lt;/keyword&gt;&lt;keyword&gt;Humans&lt;/keyword&gt;&lt;keyword&gt;Male&lt;/keyword&gt;&lt;keyword&gt;Paclitaxel/pharmacology&lt;/keyword&gt;&lt;keyword&gt;Phosphatidylinositol 3-Kinases/*metabolism&lt;/keyword&gt;&lt;keyword&gt;Prostatic Neoplasms/enzymology/genetics/*metabolism/pathology&lt;/keyword&gt;&lt;keyword&gt;RNA, Small Interfering&lt;/keyword&gt;&lt;keyword&gt;Reverse Transcriptase Polymerase Chain Reaction&lt;/keyword&gt;&lt;keyword&gt;Signal Transduction&lt;/keyword&gt;&lt;/keywords&gt;&lt;dates&gt;&lt;year&gt;2004&lt;/year&gt;&lt;pub-dates&gt;&lt;date&gt;Nov 15&lt;/date&gt;&lt;/pub-dates&gt;&lt;/dates&gt;&lt;isbn&gt;0008-5472 (Print)&amp;#xD;0008-5472 (Linking)&lt;/isbn&gt;&lt;accession-num&gt;15548710&lt;/accession-num&gt;&lt;urls&gt;&lt;related-urls&gt;&lt;url&gt;http://www.ncbi.nlm.nih.gov/pubmed/15548710&lt;/url&gt;&lt;/related-urls&gt;&lt;/urls&gt;&lt;electronic-resource-num&gt;10.1158/0008-5472.CAN-04-1612&lt;/electronic-resource-num&gt;&lt;/record&gt;&lt;/Cite&gt;&lt;/EndNote&gt;</w:instrText>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34" w:tooltip="Lee, 2004 #310" w:history="1">
        <w:r w:rsidRPr="00C55E1F">
          <w:rPr>
            <w:rFonts w:ascii="Book Antiqua" w:hAnsi="Book Antiqua" w:cs="Arial"/>
            <w:noProof/>
            <w:sz w:val="24"/>
            <w:szCs w:val="24"/>
            <w:vertAlign w:val="superscript"/>
          </w:rPr>
          <w:t>34</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b/>
          <w:sz w:val="24"/>
          <w:szCs w:val="24"/>
        </w:rPr>
        <w:t>GENETIC MUTATIONS ASSOCIATED WITH PANCREATIC CANCER</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lastRenderedPageBreak/>
        <w:t>While there are at least 25 altered genes related to cancer pathways (</w:t>
      </w:r>
      <w:r w:rsidRPr="00C55E1F">
        <w:rPr>
          <w:rFonts w:ascii="Book Antiqua" w:hAnsi="Book Antiqua" w:cs="Arial"/>
          <w:i/>
          <w:sz w:val="24"/>
          <w:szCs w:val="24"/>
        </w:rPr>
        <w:t>i.e.,</w:t>
      </w:r>
      <w:r w:rsidRPr="00C55E1F">
        <w:rPr>
          <w:rFonts w:ascii="Book Antiqua" w:hAnsi="Book Antiqua" w:cs="Arial"/>
          <w:sz w:val="24"/>
          <w:szCs w:val="24"/>
        </w:rPr>
        <w:t xml:space="preserve"> cell adhesion, apoptosis, and replication), only a handful have been identified in pancreatic cancer studies</w:t>
      </w:r>
      <w:r w:rsidRPr="00C55E1F">
        <w:rPr>
          <w:rFonts w:ascii="Book Antiqua" w:hAnsi="Book Antiqua" w:cs="Arial"/>
          <w:sz w:val="24"/>
          <w:szCs w:val="24"/>
          <w:vertAlign w:val="superscript"/>
        </w:rPr>
        <w:fldChar w:fldCharType="begin">
          <w:fldData xml:space="preserve">PEVuZE5vdGU+PENpdGU+PEF1dGhvcj5IaWRhbGdvPC9BdXRob3I+PFllYXI+MjAxMDwvWWVhcj48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IaWRhbGdvPC9BdXRob3I+PFllYXI+MjAxMDwvWWVhcj48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35" w:tooltip="Hidalgo, 2010 #218" w:history="1">
        <w:r w:rsidRPr="00C55E1F">
          <w:rPr>
            <w:rFonts w:ascii="Book Antiqua" w:hAnsi="Book Antiqua" w:cs="Arial"/>
            <w:noProof/>
            <w:sz w:val="24"/>
            <w:szCs w:val="24"/>
            <w:vertAlign w:val="superscript"/>
          </w:rPr>
          <w:t>35</w:t>
        </w:r>
      </w:hyperlink>
      <w:r w:rsidRPr="00C55E1F">
        <w:rPr>
          <w:rFonts w:ascii="Book Antiqua" w:hAnsi="Book Antiqua" w:cs="Arial"/>
          <w:noProof/>
          <w:sz w:val="24"/>
          <w:szCs w:val="24"/>
          <w:vertAlign w:val="superscript"/>
        </w:rPr>
        <w:t>,</w:t>
      </w:r>
      <w:hyperlink w:anchor="_ENREF_36" w:tooltip="Dayem Ullah, 2013 #222" w:history="1">
        <w:r w:rsidRPr="00C55E1F">
          <w:rPr>
            <w:rFonts w:ascii="Book Antiqua" w:hAnsi="Book Antiqua" w:cs="Arial"/>
            <w:noProof/>
            <w:sz w:val="24"/>
            <w:szCs w:val="24"/>
            <w:vertAlign w:val="superscript"/>
          </w:rPr>
          <w:t>36</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w:t>
      </w:r>
      <w:r w:rsidRPr="00C55E1F">
        <w:rPr>
          <w:rFonts w:ascii="Book Antiqua" w:hAnsi="Book Antiqua"/>
          <w:sz w:val="24"/>
          <w:szCs w:val="24"/>
        </w:rPr>
        <w:t xml:space="preserve"> BCRA2 mutations are found in up to 10% of those with PDAC. A germline variant of the cholecystokinin-B gene has been identified in over 35% of patients with PDAC and predicts both risk and survival</w:t>
      </w:r>
      <w:r w:rsidRPr="00C55E1F">
        <w:rPr>
          <w:rFonts w:ascii="Book Antiqua" w:hAnsi="Book Antiqua"/>
          <w:sz w:val="24"/>
          <w:szCs w:val="24"/>
        </w:rPr>
        <w:fldChar w:fldCharType="begin">
          <w:fldData xml:space="preserve">PEVuZE5vdGU+PENpdGU+PEF1dGhvcj5TbWl0aDwvQXV0aG9yPjxZZWFyPjIwMTI8L1llYXI+PFJl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NjQt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</w:fldData>
        </w:fldChar>
      </w:r>
      <w:r w:rsidRPr="00C55E1F">
        <w:rPr>
          <w:rFonts w:ascii="Book Antiqua" w:hAnsi="Book Antiqua"/>
          <w:sz w:val="24"/>
          <w:szCs w:val="24"/>
        </w:rPr>
        <w:instrText xml:space="preserve"> ADDIN EN.CITE </w:instrText>
      </w:r>
      <w:r w:rsidRPr="00C55E1F">
        <w:rPr>
          <w:rFonts w:ascii="Book Antiqua" w:hAnsi="Book Antiqua"/>
          <w:sz w:val="24"/>
          <w:szCs w:val="24"/>
        </w:rPr>
        <w:fldChar w:fldCharType="begin">
          <w:fldData xml:space="preserve">PEVuZE5vdGU+PENpdGU+PEF1dGhvcj5TbWl0aDwvQXV0aG9yPjxZZWFyPjIwMTI8L1llYXI+PFJl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NjQt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</w:fldData>
        </w:fldChar>
      </w:r>
      <w:r w:rsidRPr="00C55E1F">
        <w:rPr>
          <w:rFonts w:ascii="Book Antiqua" w:hAnsi="Book Antiqua"/>
          <w:sz w:val="24"/>
          <w:szCs w:val="24"/>
        </w:rPr>
        <w:instrText xml:space="preserve"> ADDIN EN.CITE.DATA </w:instrText>
      </w:r>
      <w:r w:rsidRPr="00C55E1F">
        <w:rPr>
          <w:rFonts w:ascii="Book Antiqua" w:hAnsi="Book Antiqua"/>
          <w:sz w:val="24"/>
          <w:szCs w:val="24"/>
        </w:rPr>
      </w:r>
      <w:r w:rsidRPr="00C55E1F">
        <w:rPr>
          <w:rFonts w:ascii="Book Antiqua" w:hAnsi="Book Antiqua"/>
          <w:sz w:val="24"/>
          <w:szCs w:val="24"/>
        </w:rPr>
        <w:fldChar w:fldCharType="end"/>
      </w:r>
      <w:r w:rsidRPr="00C55E1F">
        <w:rPr>
          <w:rFonts w:ascii="Book Antiqua" w:hAnsi="Book Antiqua"/>
          <w:sz w:val="24"/>
          <w:szCs w:val="24"/>
        </w:rPr>
      </w:r>
      <w:r w:rsidRPr="00C55E1F">
        <w:rPr>
          <w:rFonts w:ascii="Book Antiqua" w:hAnsi="Book Antiqua"/>
          <w:sz w:val="24"/>
          <w:szCs w:val="24"/>
        </w:rPr>
        <w:fldChar w:fldCharType="separate"/>
      </w:r>
      <w:r w:rsidRPr="00C55E1F">
        <w:rPr>
          <w:rFonts w:ascii="Book Antiqua" w:hAnsi="Book Antiqua"/>
          <w:noProof/>
          <w:sz w:val="24"/>
          <w:szCs w:val="24"/>
          <w:vertAlign w:val="superscript"/>
        </w:rPr>
        <w:t>[</w:t>
      </w:r>
      <w:hyperlink w:anchor="_ENREF_28" w:tooltip="Smith, 2012 #304" w:history="1">
        <w:r w:rsidRPr="00C55E1F">
          <w:rPr>
            <w:rFonts w:ascii="Book Antiqua" w:hAnsi="Book Antiqua"/>
            <w:noProof/>
            <w:sz w:val="24"/>
            <w:szCs w:val="24"/>
            <w:vertAlign w:val="superscript"/>
          </w:rPr>
          <w:t>28</w:t>
        </w:r>
      </w:hyperlink>
      <w:r w:rsidRPr="00C55E1F">
        <w:rPr>
          <w:rFonts w:ascii="Book Antiqua" w:hAnsi="Book Antiqua"/>
          <w:noProof/>
          <w:sz w:val="24"/>
          <w:szCs w:val="24"/>
          <w:vertAlign w:val="superscript"/>
        </w:rPr>
        <w:t>]</w:t>
      </w:r>
      <w:r w:rsidRPr="00C55E1F">
        <w:rPr>
          <w:rFonts w:ascii="Book Antiqua" w:hAnsi="Book Antiqua"/>
          <w:sz w:val="24"/>
          <w:szCs w:val="24"/>
        </w:rPr>
        <w:fldChar w:fldCharType="end"/>
      </w:r>
      <w:r w:rsidRPr="00C55E1F">
        <w:rPr>
          <w:rFonts w:ascii="Book Antiqua" w:hAnsi="Book Antiqua"/>
          <w:sz w:val="24"/>
          <w:szCs w:val="24"/>
        </w:rPr>
        <w:t xml:space="preserve">. </w:t>
      </w:r>
      <w:r w:rsidRPr="00C55E1F">
        <w:rPr>
          <w:rFonts w:ascii="Book Antiqua" w:hAnsi="Book Antiqua" w:cs="Arial"/>
          <w:sz w:val="24"/>
          <w:szCs w:val="24"/>
        </w:rPr>
        <w:t>Activated Kirsten-Ras (Kras</w:t>
      </w:r>
      <w:r w:rsidRPr="00C55E1F">
        <w:rPr>
          <w:rFonts w:ascii="Book Antiqua" w:hAnsi="Book Antiqua" w:cs="Arial"/>
          <w:i/>
          <w:sz w:val="24"/>
          <w:szCs w:val="24"/>
        </w:rPr>
        <w:t xml:space="preserve">) </w:t>
      </w:r>
      <w:r w:rsidRPr="00C55E1F">
        <w:rPr>
          <w:rFonts w:ascii="Book Antiqua" w:hAnsi="Book Antiqua" w:cs="Arial"/>
          <w:sz w:val="24"/>
          <w:szCs w:val="24"/>
        </w:rPr>
        <w:t>oncogene is harbored in &gt;</w:t>
      </w:r>
      <w:r w:rsidRPr="00C55E1F">
        <w:rPr>
          <w:rFonts w:ascii="Book Antiqua" w:hAnsi="Book Antiqua" w:cs="Arial"/>
          <w:sz w:val="24"/>
          <w:szCs w:val="24"/>
          <w:lang w:eastAsia="zh-CN"/>
        </w:rPr>
        <w:t xml:space="preserve"> </w:t>
      </w:r>
      <w:r w:rsidRPr="00C55E1F">
        <w:rPr>
          <w:rFonts w:ascii="Book Antiqua" w:hAnsi="Book Antiqua" w:cs="Arial"/>
          <w:sz w:val="24"/>
          <w:szCs w:val="24"/>
        </w:rPr>
        <w:t>95% of pancreatic cancer tumors and is critical in cell proliferation and apoptotic resistance to hostile microenvironments (in the presence of anti-cancer agent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Maitra&lt;/Author&gt;&lt;Year&gt;2008&lt;/Year&gt;&lt;RecNum&gt;180&lt;/RecNum&gt;&lt;DisplayText&gt;&lt;style face="superscript"&gt;[1]&lt;/style&gt;&lt;/DisplayText&gt;&lt;record&gt;&lt;rec-number&gt;180&lt;/rec-number&gt;&lt;foreign-keys&gt;&lt;key app="EN" db-id="da09ezxwnd5v9re2998vet2hsz9vfsvdvd9a"&gt;180&lt;/key&gt;&lt;/foreign-keys&gt;&lt;ref-type name="Journal Article"&gt;17&lt;/ref-type&gt;&lt;contributors&gt;&lt;authors&gt;&lt;author&gt;Maitra, A.&lt;/author&gt;&lt;author&gt;Hruban, R. H.&lt;/author&gt;&lt;/authors&gt;&lt;/contributors&gt;&lt;auth-address&gt;Department of Pathology, The Sol Goldman Pancreatic Cancer Research Center, Johns Hopkins University School of Medicine, Baltimore, MD 21231, USA. amaitra1@jhmi.edu&lt;/auth-address&gt;&lt;titles&gt;&lt;title&gt;Pancreatic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57-88&lt;/pages&gt;&lt;volume&gt;3&lt;/volume&gt;&lt;keywords&gt;&lt;keyword&gt;Animals&lt;/keyword&gt;&lt;keyword&gt;Disease Models, Animal&lt;/keyword&gt;&lt;keyword&gt;Humans&lt;/keyword&gt;&lt;keyword&gt;Mice&lt;/keyword&gt;&lt;keyword&gt;*Pancreatic Neoplasms/genetics/pathology&lt;/keyword&gt;&lt;/keywords&gt;&lt;dates&gt;&lt;year&gt;2008&lt;/year&gt;&lt;/dates&gt;&lt;isbn&gt;1553-4006 (Print)&amp;#xD;1553-4006 (Linking)&lt;/isbn&gt;&lt;accession-num&gt;18039136&lt;/accession-num&gt;&lt;urls&gt;&lt;related-urls&gt;&lt;url&gt;http://www.ncbi.nlm.nih.gov/pubmed/18039136&lt;/url&gt;&lt;/related-urls&gt;&lt;/urls&gt;&lt;custom2&gt;2666336&lt;/custom2&gt;&lt;electronic-resource-num&gt;10.1146/annurev.pathmechdis.3.121806.154305&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 w:tooltip="Maitra, 2008 #180" w:history="1">
        <w:r w:rsidRPr="00C55E1F">
          <w:rPr>
            <w:rFonts w:ascii="Book Antiqua" w:hAnsi="Book Antiqua" w:cs="Arial"/>
            <w:noProof/>
            <w:sz w:val="24"/>
            <w:szCs w:val="24"/>
            <w:vertAlign w:val="superscript"/>
          </w:rPr>
          <w:t>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Activation of the Kras oncogene releases Ras proteins that initiate mitogen-activated protein (MAPK) cascades</w:t>
      </w:r>
      <w:r w:rsidRPr="00C55E1F">
        <w:rPr>
          <w:rFonts w:ascii="Book Antiqua" w:hAnsi="Book Antiqua" w:cs="Arial"/>
          <w:sz w:val="24"/>
          <w:szCs w:val="24"/>
          <w:vertAlign w:val="superscript"/>
        </w:rPr>
        <w:fldChar w:fldCharType="begin">
          <w:fldData xml:space="preserve">PEVuZE5vdGU+PENpdGU+PEF1dGhvcj5TY2hhZWZmZXI8L0F1dGhvcj48WWVhcj4xOTk5PC9ZZWFy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jQzNS00NDwvcGFnZXM+PHZvbHVtZT4xOTwvdm9sdW1lPjxudW1iZXI+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0OC01NTwvcGFnZXM+PHZvbHVtZT4zNzwvdm9sdW1lPjxudW1iZXI+MTwvbnVt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jE5LTI5PC9wYWdlcz48dm9sdW1lPjIyMzwv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TY2hhZWZmZXI8L0F1dGhvcj48WWVhcj4xOTk5PC9ZZWFy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jQzNS00NDwvcGFnZXM+PHZvbHVtZT4xOTwvdm9sdW1lPjxudW1iZXI+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0OC01NTwvcGFnZXM+PHZvbHVtZT4zNzwvdm9sdW1lPjxudW1iZXI+MTwvbnVt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jE5LTI5PC9wYWdlcz48dm9sdW1lPjIyMzwv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37" w:tooltip="Schaeffer, 1999 #188" w:history="1">
        <w:r w:rsidRPr="00C55E1F">
          <w:rPr>
            <w:rFonts w:ascii="Book Antiqua" w:hAnsi="Book Antiqua" w:cs="Arial"/>
            <w:noProof/>
            <w:sz w:val="24"/>
            <w:szCs w:val="24"/>
            <w:vertAlign w:val="superscript"/>
          </w:rPr>
          <w:t>37-39</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MAPK participates in many critical cellular events, including cell division, response to surroundings, movement, and cell death. Mutated Kras is accepted as a "Driver" gene for pancreatic cancer that propagates a series of ongoing cellular signal transduction processes that cause uncontrollable proliferation and architectural abnormalities where acinar tissue is replaced with ductal lesions. </w:t>
      </w:r>
    </w:p>
    <w:p w:rsidR="00954C34" w:rsidRPr="00C55E1F" w:rsidRDefault="00954C34" w:rsidP="00E769D9">
      <w:pPr>
        <w:pStyle w:val="a3"/>
        <w:snapToGrid w:val="0"/>
        <w:spacing w:line="360" w:lineRule="auto"/>
        <w:ind w:firstLineChars="50" w:firstLine="120"/>
        <w:jc w:val="both"/>
        <w:rPr>
          <w:rFonts w:ascii="Book Antiqua" w:hAnsi="Book Antiqua"/>
          <w:sz w:val="24"/>
          <w:szCs w:val="24"/>
        </w:rPr>
      </w:pPr>
      <w:r w:rsidRPr="00C55E1F">
        <w:rPr>
          <w:rFonts w:ascii="Book Antiqua" w:hAnsi="Book Antiqua" w:cs="Arial"/>
          <w:sz w:val="24"/>
          <w:szCs w:val="24"/>
        </w:rPr>
        <w:t>Kras mutations are also capable of reducing tumor necrosis factor-related apoptosis-inducing ligand (TRAIL) sensitivity</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andra&lt;/Author&gt;&lt;Year&gt;2006&lt;/Year&gt;&lt;RecNum&gt;194&lt;/RecNum&gt;&lt;DisplayText&gt;&lt;style face="superscript"&gt;[40]&lt;/style&gt;&lt;/DisplayText&gt;&lt;record&gt;&lt;rec-number&gt;194&lt;/rec-number&gt;&lt;foreign-keys&gt;&lt;key app="EN" db-id="da09ezxwnd5v9re2998vet2hsz9vfsvdvd9a"&gt;194&lt;/key&gt;&lt;/foreign-keys&gt;&lt;ref-type name="Journal Article"&gt;17&lt;/ref-type&gt;&lt;contributors&gt;&lt;authors&gt;&lt;author&gt;Sandra, F.&lt;/author&gt;&lt;author&gt;Hendarmin, L.&lt;/author&gt;&lt;author&gt;Nakamura, S.&lt;/author&gt;&lt;/authors&gt;&lt;/contributors&gt;&lt;auth-address&gt;Section of Oral and Maxillofacial Oncology, Faculty of Dental Science, Kyushu University, 3-1-1 Maidashi, Higashi-ku, Fukuoka 812-8582, Japan. ferrysandra@yahoo.com&lt;/auth-address&gt;&lt;titles&gt;&lt;title&gt;Osteoprotegerin (OPG) binds with tumor necrosis factor-related apoptosis-inducing ligand (TRAIL): suppression of TRAIL-induced apoptosis in ameloblastoma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415-20&lt;/pages&gt;&lt;volume&gt;42&lt;/volume&gt;&lt;number&gt;4&lt;/number&gt;&lt;keywords&gt;&lt;keyword&gt;Ameloblastoma/*metabolism/physiopathology&lt;/keyword&gt;&lt;keyword&gt;Apoptosis&lt;/keyword&gt;&lt;keyword&gt;Blotting, Western&lt;/keyword&gt;&lt;keyword&gt;Female&lt;/keyword&gt;&lt;keyword&gt;Humans&lt;/keyword&gt;&lt;keyword&gt;Jaw Neoplasms/*metabolism/physiopathology&lt;/keyword&gt;&lt;keyword&gt;Male&lt;/keyword&gt;&lt;keyword&gt;Osteoprotegerin/*metabolism&lt;/keyword&gt;&lt;keyword&gt;TNF-Related Apoptosis-Inducing Ligand/*metabolism&lt;/keyword&gt;&lt;/keywords&gt;&lt;dates&gt;&lt;year&gt;2006&lt;/year&gt;&lt;pub-dates&gt;&lt;date&gt;Apr&lt;/date&gt;&lt;/pub-dates&gt;&lt;/dates&gt;&lt;isbn&gt;1368-8375 (Print)&amp;#xD;1368-8375 (Linking)&lt;/isbn&gt;&lt;accession-num&gt;16413220&lt;/accession-num&gt;&lt;urls&gt;&lt;related-urls&gt;&lt;url&gt;http://www.ncbi.nlm.nih.gov/pubmed/16413220&lt;/url&gt;&lt;/related-urls&gt;&lt;/urls&gt;&lt;electronic-resource-num&gt;10.1016/j.oraloncology.2005.09.009&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0" w:tooltip="Sandra, 2006 #194" w:history="1">
        <w:r w:rsidRPr="00C55E1F">
          <w:rPr>
            <w:rFonts w:ascii="Book Antiqua" w:hAnsi="Book Antiqua" w:cs="Arial"/>
            <w:noProof/>
            <w:sz w:val="24"/>
            <w:szCs w:val="24"/>
            <w:vertAlign w:val="superscript"/>
          </w:rPr>
          <w:t>4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Abnormalities are likely to occur at codon 12 (G12D), involving a point mutation of one glycine to aspartic acid (G12D), or glycine to valine (G12V). TRAIL is a transmembrane protein that can be proteolytically cleaved from the cell surface to mediate apoptosis and anti-tumor activities</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andra&lt;/Author&gt;&lt;Year&gt;2006&lt;/Year&gt;&lt;RecNum&gt;194&lt;/RecNum&gt;&lt;DisplayText&gt;&lt;style face="superscript"&gt;[40]&lt;/style&gt;&lt;/DisplayText&gt;&lt;record&gt;&lt;rec-number&gt;194&lt;/rec-number&gt;&lt;foreign-keys&gt;&lt;key app="EN" db-id="da09ezxwnd5v9re2998vet2hsz9vfsvdvd9a"&gt;194&lt;/key&gt;&lt;/foreign-keys&gt;&lt;ref-type name="Journal Article"&gt;17&lt;/ref-type&gt;&lt;contributors&gt;&lt;authors&gt;&lt;author&gt;Sandra, F.&lt;/author&gt;&lt;author&gt;Hendarmin, L.&lt;/author&gt;&lt;author&gt;Nakamura, S.&lt;/author&gt;&lt;/authors&gt;&lt;/contributors&gt;&lt;auth-address&gt;Section of Oral and Maxillofacial Oncology, Faculty of Dental Science, Kyushu University, 3-1-1 Maidashi, Higashi-ku, Fukuoka 812-8582, Japan. ferrysandra@yahoo.com&lt;/auth-address&gt;&lt;titles&gt;&lt;title&gt;Osteoprotegerin (OPG) binds with tumor necrosis factor-related apoptosis-inducing ligand (TRAIL): suppression of TRAIL-induced apoptosis in ameloblastoma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415-20&lt;/pages&gt;&lt;volume&gt;42&lt;/volume&gt;&lt;number&gt;4&lt;/number&gt;&lt;keywords&gt;&lt;keyword&gt;Ameloblastoma/*metabolism/physiopathology&lt;/keyword&gt;&lt;keyword&gt;Apoptosis&lt;/keyword&gt;&lt;keyword&gt;Blotting, Western&lt;/keyword&gt;&lt;keyword&gt;Female&lt;/keyword&gt;&lt;keyword&gt;Humans&lt;/keyword&gt;&lt;keyword&gt;Jaw Neoplasms/*metabolism/physiopathology&lt;/keyword&gt;&lt;keyword&gt;Male&lt;/keyword&gt;&lt;keyword&gt;Osteoprotegerin/*metabolism&lt;/keyword&gt;&lt;keyword&gt;TNF-Related Apoptosis-Inducing Ligand/*metabolism&lt;/keyword&gt;&lt;/keywords&gt;&lt;dates&gt;&lt;year&gt;2006&lt;/year&gt;&lt;pub-dates&gt;&lt;date&gt;Apr&lt;/date&gt;&lt;/pub-dates&gt;&lt;/dates&gt;&lt;isbn&gt;1368-8375 (Print)&amp;#xD;1368-8375 (Linking)&lt;/isbn&gt;&lt;accession-num&gt;16413220&lt;/accession-num&gt;&lt;urls&gt;&lt;related-urls&gt;&lt;url&gt;http://www.ncbi.nlm.nih.gov/pubmed/16413220&lt;/url&gt;&lt;/related-urls&gt;&lt;/urls&gt;&lt;electronic-resource-num&gt;10.1016/j.oraloncology.2005.09.009&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0" w:tooltip="Sandra, 2006 #194" w:history="1">
        <w:r w:rsidRPr="00C55E1F">
          <w:rPr>
            <w:rFonts w:ascii="Book Antiqua" w:hAnsi="Book Antiqua" w:cs="Arial"/>
            <w:noProof/>
            <w:sz w:val="24"/>
            <w:szCs w:val="24"/>
            <w:vertAlign w:val="superscript"/>
          </w:rPr>
          <w:t>4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Inhibitors that directly target oncogenic Kras have not yet been developed, but remain an active area of investigation. However, Kras mutations can trigger an enrichment of a cytokine receptor, osteoprotegerin (OPG), which directly inhibits TRAIL solubility and potentially induces apoptosis</w:t>
      </w:r>
      <w:r w:rsidRPr="00C55E1F">
        <w:rPr>
          <w:rFonts w:ascii="Book Antiqua" w:hAnsi="Book Antiqua" w:cs="Arial"/>
          <w:sz w:val="24"/>
          <w:szCs w:val="24"/>
          <w:vertAlign w:val="superscript"/>
        </w:rPr>
        <w:fldChar w:fldCharType="begin">
          <w:fldData xml:space="preserve">PEVuZE5vdGU+PENpdGU+PEF1dGhvcj5LYW56YWtpPC9BdXRob3I+PFllYXI+MjAxMzwvWWVhcj48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cyLTk8L3BhZ2VzPjx2b2x1bWU+OTQ8L3ZvbHVtZT48bnVtYmVyPjI8L251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0MTUtMjA8L3BhZ2Vz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LYW56YWtpPC9BdXRob3I+PFllYXI+MjAxMzwvWWVhcj48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zcyLTk8L3BhZ2VzPjx2b2x1bWU+OTQ8L3ZvbHVtZT48bnVtYmVyPjI8L251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0MTUtMjA8L3BhZ2Vz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0" w:tooltip="Sandra, 2006 #194" w:history="1">
        <w:r w:rsidRPr="00C55E1F">
          <w:rPr>
            <w:rFonts w:ascii="Book Antiqua" w:hAnsi="Book Antiqua" w:cs="Arial"/>
            <w:noProof/>
            <w:sz w:val="24"/>
            <w:szCs w:val="24"/>
            <w:vertAlign w:val="superscript"/>
          </w:rPr>
          <w:t>40</w:t>
        </w:r>
      </w:hyperlink>
      <w:r w:rsidRPr="00C55E1F">
        <w:rPr>
          <w:rFonts w:ascii="Book Antiqua" w:hAnsi="Book Antiqua" w:cs="Arial"/>
          <w:noProof/>
          <w:sz w:val="24"/>
          <w:szCs w:val="24"/>
          <w:vertAlign w:val="superscript"/>
        </w:rPr>
        <w:t>,</w:t>
      </w:r>
      <w:hyperlink w:anchor="_ENREF_41" w:tooltip="Kanzaki, 2013 #185" w:history="1">
        <w:r w:rsidRPr="00C55E1F">
          <w:rPr>
            <w:rFonts w:ascii="Book Antiqua" w:hAnsi="Book Antiqua" w:cs="Arial"/>
            <w:noProof/>
            <w:sz w:val="24"/>
            <w:szCs w:val="24"/>
            <w:vertAlign w:val="superscript"/>
          </w:rPr>
          <w:t>4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Interestingly, increased OPG and TRAIL levels are also found in subjects with type 2 diabetes mellitus</w:t>
      </w:r>
      <w:r w:rsidRPr="00C55E1F">
        <w:rPr>
          <w:rFonts w:ascii="Book Antiqua" w:hAnsi="Book Antiqua" w:cs="Arial"/>
          <w:sz w:val="24"/>
          <w:szCs w:val="24"/>
          <w:vertAlign w:val="superscript"/>
        </w:rPr>
        <w:fldChar w:fldCharType="begin">
          <w:fldData xml:space="preserve">PEVuZE5vdGU+PENpdGU+PEF1dGhvcj5DaGFuZzwvQXV0aG9yPjxZZWFyPjIwMTE8L1llYXI+PFJl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DaGFuZzwvQXV0aG9yPjxZZWFyPjIwMTE8L1llYXI+PFJl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2" w:tooltip="Chang, 2011 #195" w:history="1">
        <w:r w:rsidRPr="00C55E1F">
          <w:rPr>
            <w:rFonts w:ascii="Book Antiqua" w:hAnsi="Book Antiqua" w:cs="Arial"/>
            <w:noProof/>
            <w:sz w:val="24"/>
            <w:szCs w:val="24"/>
            <w:vertAlign w:val="superscript"/>
          </w:rPr>
          <w:t>42</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but connections to type 3c diabetes have not been implicated. </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b/>
          <w:sz w:val="24"/>
          <w:szCs w:val="24"/>
        </w:rPr>
        <w:t>SIGNALING PATHWAYS ACTIVATED IN PANCREATIC CANCER</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 xml:space="preserve">Oncogenes depend on various signaling pathways to initiate tumor formation. Since most attempts to directly inhibit oncogenes like Kras have failed, attention has shifted </w:t>
      </w:r>
      <w:r w:rsidRPr="00C55E1F">
        <w:rPr>
          <w:rFonts w:ascii="Book Antiqua" w:hAnsi="Book Antiqua" w:cs="Arial"/>
          <w:sz w:val="24"/>
          <w:szCs w:val="24"/>
        </w:rPr>
        <w:lastRenderedPageBreak/>
        <w:t>to other critical signaling pathways for targeted cancer therapy</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Philip&lt;/Author&gt;&lt;Year&gt;2011&lt;/Year&gt;&lt;RecNum&gt;227&lt;/RecNum&gt;&lt;DisplayText&gt;&lt;style face="superscript"&gt;[43]&lt;/style&gt;&lt;/DisplayText&gt;&lt;record&gt;&lt;rec-number&gt;227&lt;/rec-number&gt;&lt;foreign-keys&gt;&lt;key app="EN" db-id="da09ezxwnd5v9re2998vet2hsz9vfsvdvd9a"&gt;227&lt;/key&gt;&lt;/foreign-keys&gt;&lt;ref-type name="Journal Article"&gt;17&lt;/ref-type&gt;&lt;contributors&gt;&lt;authors&gt;&lt;author&gt;Philip, P. A.&lt;/author&gt;&lt;/authors&gt;&lt;/contributors&gt;&lt;auth-address&gt;Karmanos Cancer Institute, Wayne State University, Detroit, MI, USA. philipp@karmanos.org&lt;/auth-address&gt;&lt;titles&gt;&lt;title&gt;Development of targeted therapies for pancreatic cancer&lt;/title&gt;&lt;secondary-title&gt;Lancet Oncol&lt;/secondary-title&gt;&lt;alt-title&gt;The lancet oncology&lt;/alt-title&gt;&lt;/titles&gt;&lt;periodical&gt;&lt;full-title&gt;Lancet Oncology&lt;/full-title&gt;&lt;abbr-1&gt;Lancet Oncol&lt;/abbr-1&gt;&lt;/periodical&gt;&lt;pages&gt;206-7&lt;/pages&gt;&lt;volume&gt;12&lt;/volume&gt;&lt;number&gt;3&lt;/number&gt;&lt;keywords&gt;&lt;keyword&gt;Angiogenesis Inhibitors/therapeutic use&lt;/keyword&gt;&lt;keyword&gt;Antineoplastic Agents/*therapeutic use&lt;/keyword&gt;&lt;keyword&gt;Humans&lt;/keyword&gt;&lt;keyword&gt;*Molecular Targeted Therapy&lt;/keyword&gt;&lt;keyword&gt;Pancreatic Neoplasms/*drug therapy/therapy&lt;/keyword&gt;&lt;/keywords&gt;&lt;dates&gt;&lt;year&gt;2011&lt;/year&gt;&lt;pub-dates&gt;&lt;date&gt;Mar&lt;/date&gt;&lt;/pub-dates&gt;&lt;/dates&gt;&lt;isbn&gt;1474-5488 (Electronic)&amp;#xD;1470-2045 (Linking)&lt;/isbn&gt;&lt;accession-num&gt;21306954&lt;/accession-num&gt;&lt;urls&gt;&lt;related-urls&gt;&lt;url&gt;http://www.ncbi.nlm.nih.gov/pubmed/21306954&lt;/url&gt;&lt;/related-urls&gt;&lt;/urls&gt;&lt;electronic-resource-num&gt;10.1016/S1470-2045(11)70029-8&lt;/electronic-resource-num&gt;&lt;language&gt;English&lt;/language&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3" w:tooltip="Philip, 2011 #227" w:history="1">
        <w:r w:rsidRPr="00C55E1F">
          <w:rPr>
            <w:rFonts w:ascii="Book Antiqua" w:hAnsi="Book Antiqua" w:cs="Arial"/>
            <w:noProof/>
            <w:sz w:val="24"/>
            <w:szCs w:val="24"/>
            <w:vertAlign w:val="superscript"/>
          </w:rPr>
          <w:t>4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The Notch pathway, for instance, exerts its biological influence by maintaining homeostasis during embryonic development in multicellular organisms</w:t>
      </w:r>
      <w:r w:rsidRPr="00C55E1F">
        <w:rPr>
          <w:rFonts w:ascii="Book Antiqua" w:hAnsi="Book Antiqua" w:cs="Arial"/>
          <w:sz w:val="24"/>
          <w:szCs w:val="24"/>
          <w:vertAlign w:val="superscript"/>
        </w:rPr>
        <w:fldChar w:fldCharType="begin">
          <w:fldData xml:space="preserve">PEVuZE5vdGU+PENpdGU+PEF1dGhvcj5ZYWJ1dWNoaTwvQXV0aG9yPjxZZWFyPjIwMTM8L1llYXI+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0MS01MTwvcGFnZXM+PHZvbHVtZT4zMzU8L3Zv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ZYWJ1dWNoaTwvQXV0aG9yPjxZZWFyPjIwMTM8L1llYXI+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0MS01MTwvcGFnZXM+PHZvbHVtZT4zMzU8L3Zv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4" w:tooltip="Yabuuchi, 2013 #189" w:history="1">
        <w:r w:rsidRPr="00C55E1F">
          <w:rPr>
            <w:rFonts w:ascii="Book Antiqua" w:hAnsi="Book Antiqua" w:cs="Arial"/>
            <w:noProof/>
            <w:sz w:val="24"/>
            <w:szCs w:val="24"/>
            <w:vertAlign w:val="superscript"/>
          </w:rPr>
          <w:t>4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and is important in development of the pancreas. The loss of Notch signaling in the pancreas results in premature differentiation of endocrine and exocrine cells. Therefore, this pathway is essential for determining the fate of functioning pancreatic cells in epithelial and non-epithelial tissues. However, controversy exists in literature as to whether the Notch pathway serves as a promoter for tumor progression or an inhibitor</w:t>
      </w:r>
      <w:r w:rsidRPr="00C55E1F">
        <w:rPr>
          <w:rFonts w:ascii="Book Antiqua" w:hAnsi="Book Antiqua" w:cs="Arial"/>
          <w:sz w:val="24"/>
          <w:szCs w:val="24"/>
          <w:vertAlign w:val="superscript"/>
        </w:rPr>
        <w:fldChar w:fldCharType="begin">
          <w:fldData xml:space="preserve">PEVuZE5vdGU+PENpdGU+PEF1dGhvcj5Fc25pPC9BdXRob3I+PFllYXI+MjAwNDwvWWVhcj48UmVj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Fc25pPC9BdXRob3I+PFllYXI+MjAwNDwvWWVhcj48UmVj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5" w:tooltip="Esni, 2004 #187" w:history="1">
        <w:r w:rsidRPr="00C55E1F">
          <w:rPr>
            <w:rFonts w:ascii="Book Antiqua" w:hAnsi="Book Antiqua" w:cs="Arial"/>
            <w:noProof/>
            <w:sz w:val="24"/>
            <w:szCs w:val="24"/>
            <w:vertAlign w:val="superscript"/>
          </w:rPr>
          <w:t>45</w:t>
        </w:r>
      </w:hyperlink>
      <w:r w:rsidRPr="00C55E1F">
        <w:rPr>
          <w:rFonts w:ascii="Book Antiqua" w:hAnsi="Book Antiqua" w:cs="Arial"/>
          <w:noProof/>
          <w:sz w:val="24"/>
          <w:szCs w:val="24"/>
          <w:vertAlign w:val="superscript"/>
        </w:rPr>
        <w:t>,</w:t>
      </w:r>
      <w:hyperlink w:anchor="_ENREF_46" w:tooltip="Avila, 2013 #191" w:history="1">
        <w:r w:rsidRPr="00C55E1F">
          <w:rPr>
            <w:rFonts w:ascii="Book Antiqua" w:hAnsi="Book Antiqua" w:cs="Arial"/>
            <w:noProof/>
            <w:sz w:val="24"/>
            <w:szCs w:val="24"/>
            <w:vertAlign w:val="superscript"/>
          </w:rPr>
          <w:t>46</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Lateral inhibition mechanisms of the Notch pathway involve a group of receptors (Notch1, Notch2, Notch3, and Notch4), target, and ligand key components that contribute uniquely to PanIN progression</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Avila&lt;/Author&gt;&lt;Year&gt;2013&lt;/Year&gt;&lt;RecNum&gt;191&lt;/RecNum&gt;&lt;DisplayText&gt;&lt;style face="superscript"&gt;[46]&lt;/style&gt;&lt;/DisplayText&gt;&lt;record&gt;&lt;rec-number&gt;191&lt;/rec-number&gt;&lt;foreign-keys&gt;&lt;key app="EN" db-id="da09ezxwnd5v9re2998vet2hsz9vfsvdvd9a"&gt;191&lt;/key&gt;&lt;/foreign-keys&gt;&lt;ref-type name="Journal Article"&gt;17&lt;/ref-type&gt;&lt;contributors&gt;&lt;authors&gt;&lt;author&gt;Avila, J. L.&lt;/author&gt;&lt;author&gt;Kissil, J. L.&lt;/author&gt;&lt;/authors&gt;&lt;/contributors&gt;&lt;auth-address&gt;Molecular and Cellular Oncogenesis Program, The Wistar Institute, Philadelphia, PA 19104, USA.&lt;/auth-address&gt;&lt;titles&gt;&lt;title&gt;Notch signaling in pancreatic cancer: oncogene or tumor suppressor?&lt;/title&gt;&lt;secondary-title&gt;Trends Mol Med&lt;/secondary-title&gt;&lt;alt-title&gt;Trends in molecular medicine&lt;/alt-title&gt;&lt;/titles&gt;&lt;alt-periodical&gt;&lt;full-title&gt;Trends in Molecular Medicine&lt;/full-title&gt;&lt;/alt-periodical&gt;&lt;pages&gt;320-7&lt;/pages&gt;&lt;volume&gt;19&lt;/volume&gt;&lt;number&gt;5&lt;/number&gt;&lt;keywords&gt;&lt;keyword&gt;Animals&lt;/keyword&gt;&lt;keyword&gt;Carcinoma, Pancreatic Ductal/genetics/*metabolism&lt;/keyword&gt;&lt;keyword&gt;Disease Models, Animal&lt;/keyword&gt;&lt;keyword&gt;Humans&lt;/keyword&gt;&lt;keyword&gt;Mice&lt;/keyword&gt;&lt;keyword&gt;Oncogene Proteins/genetics/metabolism&lt;/keyword&gt;&lt;keyword&gt;Pancreatic Neoplasms/genetics/*metabolism&lt;/keyword&gt;&lt;keyword&gt;Receptors, Notch/genetics/*metabolism&lt;/keyword&gt;&lt;keyword&gt;*Signal Transduction&lt;/keyword&gt;&lt;keyword&gt;Tumor Suppressor Proteins/genetics/metabolism&lt;/keyword&gt;&lt;/keywords&gt;&lt;dates&gt;&lt;year&gt;2013&lt;/year&gt;&lt;pub-dates&gt;&lt;date&gt;May&lt;/date&gt;&lt;/pub-dates&gt;&lt;/dates&gt;&lt;isbn&gt;1471-499X (Electronic)&amp;#xD;1471-4914 (Linking)&lt;/isbn&gt;&lt;accession-num&gt;23545339&lt;/accession-num&gt;&lt;urls&gt;&lt;related-urls&gt;&lt;url&gt;http://www.ncbi.nlm.nih.gov/pubmed/23545339&lt;/url&gt;&lt;/related-urls&gt;&lt;/urls&gt;&lt;custom2&gt;3648591&lt;/custom2&gt;&lt;electronic-resource-num&gt;10.1016/j.molmed.2013.03.003&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6" w:tooltip="Avila, 2013 #191" w:history="1">
        <w:r w:rsidRPr="00C55E1F">
          <w:rPr>
            <w:rFonts w:ascii="Book Antiqua" w:hAnsi="Book Antiqua" w:cs="Arial"/>
            <w:noProof/>
            <w:sz w:val="24"/>
            <w:szCs w:val="24"/>
            <w:vertAlign w:val="superscript"/>
          </w:rPr>
          <w:t>46</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For example, deletion of the Notch1 receptor generally accelerates PanIN lesion development and lowers median survival in Pdx1-Cre</w:t>
      </w:r>
      <w:r w:rsidRPr="00C55E1F">
        <w:rPr>
          <w:rFonts w:ascii="Book Antiqua" w:hAnsi="Book Antiqua" w:cs="Arial"/>
          <w:sz w:val="24"/>
          <w:szCs w:val="24"/>
          <w:vertAlign w:val="superscript"/>
        </w:rPr>
        <w:t>ERT2</w:t>
      </w:r>
      <w:r w:rsidRPr="00C55E1F">
        <w:rPr>
          <w:rFonts w:ascii="Book Antiqua" w:hAnsi="Book Antiqua" w:cs="Arial"/>
          <w:sz w:val="24"/>
          <w:szCs w:val="24"/>
        </w:rPr>
        <w:t>;LSL-Kras</w:t>
      </w:r>
      <w:r w:rsidRPr="00C55E1F">
        <w:rPr>
          <w:rFonts w:ascii="Book Antiqua" w:hAnsi="Book Antiqua" w:cs="Arial"/>
          <w:sz w:val="24"/>
          <w:szCs w:val="24"/>
          <w:vertAlign w:val="superscript"/>
        </w:rPr>
        <w:t>G12D</w:t>
      </w:r>
      <w:r w:rsidRPr="00C55E1F">
        <w:rPr>
          <w:rFonts w:ascii="Book Antiqua" w:hAnsi="Book Antiqua" w:cs="Arial"/>
          <w:sz w:val="24"/>
          <w:szCs w:val="24"/>
        </w:rPr>
        <w:t>, Pdx1-Cre;Kras</w:t>
      </w:r>
      <w:r w:rsidRPr="00C55E1F">
        <w:rPr>
          <w:rFonts w:ascii="Book Antiqua" w:hAnsi="Book Antiqua" w:cs="Arial"/>
          <w:sz w:val="24"/>
          <w:szCs w:val="24"/>
          <w:vertAlign w:val="superscript"/>
        </w:rPr>
        <w:t>G12D</w:t>
      </w:r>
      <w:r w:rsidRPr="00C55E1F">
        <w:rPr>
          <w:rFonts w:ascii="Book Antiqua" w:hAnsi="Book Antiqua" w:cs="Arial"/>
          <w:sz w:val="24"/>
          <w:szCs w:val="24"/>
        </w:rPr>
        <w:t xml:space="preserve"> , and Ptf1a-Cre;Kras</w:t>
      </w:r>
      <w:r w:rsidRPr="00C55E1F">
        <w:rPr>
          <w:rFonts w:ascii="Book Antiqua" w:hAnsi="Book Antiqua" w:cs="Arial"/>
          <w:sz w:val="24"/>
          <w:szCs w:val="24"/>
          <w:vertAlign w:val="superscript"/>
        </w:rPr>
        <w:t>G12D</w:t>
      </w:r>
      <w:r w:rsidRPr="00C55E1F">
        <w:rPr>
          <w:rFonts w:ascii="Book Antiqua" w:hAnsi="Book Antiqua" w:cs="Arial"/>
          <w:sz w:val="24"/>
          <w:szCs w:val="24"/>
        </w:rPr>
        <w:t xml:space="preserve"> mouse models</w:t>
      </w:r>
      <w:r w:rsidRPr="00C55E1F">
        <w:rPr>
          <w:rFonts w:ascii="Book Antiqua" w:hAnsi="Book Antiqua" w:cs="Arial"/>
          <w:sz w:val="24"/>
          <w:szCs w:val="24"/>
        </w:rPr>
        <w:fldChar w:fldCharType="begin">
          <w:fldData xml:space="preserve">PEVuZE5vdGU+PENpdGU+PEF1dGhvcj5BZ3Jhd2FsPC9BdXRob3I+PFllYXI+MjAxMTwvWWVhcj48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xNTQtNzwvcGFnZXM+PHZv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E1NC03PC9wYWdlcz48dm9sdW1lPjMzMzwvdm9sdW1lPjxudW1iZXI+NjA0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BZ3Jhd2FsPC9BdXRob3I+PFllYXI+MjAxMTwvWWVhcj48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xNTQtNzwvcGFnZXM+PHZv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E1NC03PC9wYWdlcz48dm9sdW1lPjMzMzwvdm9sdW1lPjxudW1iZXI+NjA0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46" w:tooltip="Avila, 2013 #191" w:history="1">
        <w:r w:rsidRPr="00C55E1F">
          <w:rPr>
            <w:rFonts w:ascii="Book Antiqua" w:hAnsi="Book Antiqua" w:cs="Arial"/>
            <w:noProof/>
            <w:sz w:val="24"/>
            <w:szCs w:val="24"/>
            <w:vertAlign w:val="superscript"/>
          </w:rPr>
          <w:t>46-49</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The loss of the Notch2 receptor in Ptf1a-mouse models, however, halts lesion progression and increases chances of survival</w:t>
      </w:r>
      <w:r w:rsidRPr="00C55E1F">
        <w:rPr>
          <w:rFonts w:ascii="Book Antiqua" w:hAnsi="Book Antiqua" w:cs="Arial"/>
          <w:sz w:val="24"/>
          <w:szCs w:val="24"/>
          <w:vertAlign w:val="superscript"/>
        </w:rPr>
        <w:fldChar w:fldCharType="begin">
          <w:fldData xml:space="preserve">PEVuZE5vdGU+PENpdGU+PEF1dGhvcj5IYW5sb248L0F1dGhvcj48WWVhcj4yMDEwPC9ZZWFyPjxS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IYW5sb248L0F1dGhvcj48WWVhcj4yMDEwPC9ZZWFyPjxS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9" w:tooltip="Hanlon, 2010 #216" w:history="1">
        <w:r w:rsidRPr="00C55E1F">
          <w:rPr>
            <w:rFonts w:ascii="Book Antiqua" w:hAnsi="Book Antiqua" w:cs="Arial"/>
            <w:noProof/>
            <w:sz w:val="24"/>
            <w:szCs w:val="24"/>
            <w:vertAlign w:val="superscript"/>
          </w:rPr>
          <w:t>49</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Tumor inhibition was also reported in several studies where the up-regulation of Hes1 from activated Notch pathway suppresses the expression of p57, which prevents progenitors from undergoing premature differentiation and uncontrollable proliferation</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Bolos&lt;/Author&gt;&lt;Year&gt;2007&lt;/Year&gt;&lt;RecNum&gt;223&lt;/RecNum&gt;&lt;DisplayText&gt;&lt;style face="superscript"&gt;[50]&lt;/style&gt;&lt;/DisplayText&gt;&lt;record&gt;&lt;rec-number&gt;223&lt;/rec-number&gt;&lt;foreign-keys&gt;&lt;key app="EN" db-id="da09ezxwnd5v9re2998vet2hsz9vfsvdvd9a"&gt;223&lt;/key&gt;&lt;/foreign-keys&gt;&lt;ref-type name="Journal Article"&gt;17&lt;/ref-type&gt;&lt;contributors&gt;&lt;authors&gt;&lt;author&gt;Bolos, V.&lt;/author&gt;&lt;author&gt;Grego-Bessa, J.&lt;/author&gt;&lt;author&gt;de la Pompa, J. L.&lt;/author&gt;&lt;/authors&gt;&lt;/contributors&gt;&lt;auth-address&gt;Departmento de Inmunologia y Oncologia, Centro Nacional de Biotecnologia/Consejo Superior de Investigaciones Cientificas, Darwin 3, Campus de Cantoblanco, E-28049 Madrid, Spain.&lt;/auth-address&gt;&lt;titles&gt;&lt;title&gt;Notch signaling in development and cancer&lt;/title&gt;&lt;secondary-title&gt;Endocr Rev&lt;/secondary-title&gt;&lt;alt-title&gt;Endocrine reviews&lt;/alt-title&gt;&lt;/titles&gt;&lt;alt-periodical&gt;&lt;full-title&gt;endocrine reviews&lt;/full-title&gt;&lt;/alt-periodical&gt;&lt;pages&gt;339-63&lt;/pages&gt;&lt;volume&gt;28&lt;/volume&gt;&lt;number&gt;3&lt;/number&gt;&lt;keywords&gt;&lt;keyword&gt;Animals&lt;/keyword&gt;&lt;keyword&gt;Bone Development/physiology&lt;/keyword&gt;&lt;keyword&gt;Cardiovascular System/embryology/metabolism&lt;/keyword&gt;&lt;keyword&gt;Central Nervous System/embryology/metabolism&lt;/keyword&gt;&lt;keyword&gt;Endocrine System/*embryology/*metabolism&lt;/keyword&gt;&lt;keyword&gt;Gastrointestinal Tract/embryology/metabolism&lt;/keyword&gt;&lt;keyword&gt;Humans&lt;/keyword&gt;&lt;keyword&gt;Neoplasms/*metabolism/physiopathology&lt;/keyword&gt;&lt;keyword&gt;Receptors, Notch/*metabolism&lt;/keyword&gt;&lt;keyword&gt;Signal Transduction/*physiology&lt;/keyword&gt;&lt;/keywords&gt;&lt;dates&gt;&lt;year&gt;2007&lt;/year&gt;&lt;pub-dates&gt;&lt;date&gt;May&lt;/date&gt;&lt;/pub-dates&gt;&lt;/dates&gt;&lt;isbn&gt;0163-769X (Print)&amp;#xD;0163-769X (Linking)&lt;/isbn&gt;&lt;accession-num&gt;17409286&lt;/accession-num&gt;&lt;urls&gt;&lt;related-urls&gt;&lt;url&gt;http://www.ncbi.nlm.nih.gov/pubmed/17409286&lt;/url&gt;&lt;/related-urls&gt;&lt;/urls&gt;&lt;electronic-resource-num&gt;10.1210/er.2006-0046&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0" w:tooltip="Bolos, 2007 #223" w:history="1">
        <w:r w:rsidRPr="00C55E1F">
          <w:rPr>
            <w:rFonts w:ascii="Book Antiqua" w:hAnsi="Book Antiqua" w:cs="Arial"/>
            <w:noProof/>
            <w:sz w:val="24"/>
            <w:szCs w:val="24"/>
            <w:vertAlign w:val="superscript"/>
          </w:rPr>
          <w:t>5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Without harming healthy adult cells, tumor suppression was achieved in zebrafish by forcing exocrine pancreatic precursors through Notch signaling to inhibit acinar cell differentiation</w:t>
      </w:r>
      <w:r w:rsidRPr="00C55E1F">
        <w:rPr>
          <w:rFonts w:ascii="Book Antiqua" w:hAnsi="Book Antiqua" w:cs="Arial"/>
          <w:sz w:val="24"/>
          <w:szCs w:val="24"/>
          <w:vertAlign w:val="superscript"/>
        </w:rPr>
        <w:fldChar w:fldCharType="begin">
          <w:fldData xml:space="preserve">PEVuZE5vdGU+PENpdGU+PEF1dGhvcj5Fc25pPC9BdXRob3I+PFllYXI+MjAwNDwvWWVhcj48UmVj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Fc25pPC9BdXRob3I+PFllYXI+MjAwNDwvWWVhcj48UmVj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45" w:tooltip="Esni, 2004 #187" w:history="1">
        <w:r w:rsidRPr="00C55E1F">
          <w:rPr>
            <w:rFonts w:ascii="Book Antiqua" w:hAnsi="Book Antiqua" w:cs="Arial"/>
            <w:noProof/>
            <w:sz w:val="24"/>
            <w:szCs w:val="24"/>
            <w:vertAlign w:val="superscript"/>
          </w:rPr>
          <w:t>45</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Ongoing investigations on type 2 diabetes also imply that the Notch pathway is responsible for insulin-resistance in pancreatic cells (from the expression or inactivation of </w:t>
      </w:r>
      <w:r w:rsidRPr="00C55E1F">
        <w:rPr>
          <w:rFonts w:ascii="Book Antiqua" w:hAnsi="Book Antiqua" w:cs="Arial"/>
          <w:i/>
          <w:sz w:val="24"/>
          <w:szCs w:val="24"/>
        </w:rPr>
        <w:t>Hes1</w:t>
      </w:r>
      <w:r w:rsidRPr="00C55E1F">
        <w:rPr>
          <w:rFonts w:ascii="Book Antiqua" w:hAnsi="Book Antiqua" w:cs="Arial"/>
          <w:sz w:val="24"/>
          <w:szCs w:val="24"/>
        </w:rPr>
        <w:t xml:space="preserve"> gene, Rbp-Jk protein ligand, and</w:t>
      </w:r>
      <w:r w:rsidRPr="00C55E1F">
        <w:rPr>
          <w:rFonts w:ascii="Book Antiqua" w:hAnsi="Book Antiqua" w:cs="Arial"/>
          <w:i/>
          <w:sz w:val="24"/>
          <w:szCs w:val="24"/>
        </w:rPr>
        <w:t xml:space="preserve"> Ngn3</w:t>
      </w:r>
      <w:r w:rsidRPr="00C55E1F">
        <w:rPr>
          <w:rFonts w:ascii="Book Antiqua" w:hAnsi="Book Antiqua" w:cs="Arial"/>
          <w:sz w:val="24"/>
          <w:szCs w:val="24"/>
        </w:rPr>
        <w:t xml:space="preserve"> gene)</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Kim&lt;/Author&gt;&lt;Year&gt;2010&lt;/Year&gt;&lt;RecNum&gt;192&lt;/RecNum&gt;&lt;DisplayText&gt;&lt;style face="superscript"&gt;[51]&lt;/style&gt;&lt;/DisplayText&gt;&lt;record&gt;&lt;rec-number&gt;192&lt;/rec-number&gt;&lt;foreign-keys&gt;&lt;key app="EN" db-id="da09ezxwnd5v9re2998vet2hsz9vfsvdvd9a"&gt;192&lt;/key&gt;&lt;/foreign-keys&gt;&lt;ref-type name="Journal Article"&gt;17&lt;/ref-type&gt;&lt;contributors&gt;&lt;authors&gt;&lt;author&gt;Kim, W.&lt;/author&gt;&lt;author&gt;Shin, Y. K.&lt;/author&gt;&lt;author&gt;Kim, B. J.&lt;/author&gt;&lt;author&gt;Egan, J. M.&lt;/author&gt;&lt;/authors&gt;&lt;/contributors&gt;&lt;auth-address&gt;NIA/NIH, Baltimore, MD 21224, USA.&lt;/auth-address&gt;&lt;titles&gt;&lt;title&gt;Notch signaling in pancreatic endocrine cell and diabete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247-51&lt;/pages&gt;&lt;volume&gt;392&lt;/volume&gt;&lt;number&gt;3&lt;/number&gt;&lt;keywords&gt;&lt;keyword&gt;Cell Differentiation&lt;/keyword&gt;&lt;keyword&gt;Diabetes Mellitus, Type 1/*metabolism&lt;/keyword&gt;&lt;keyword&gt;Diabetes Mellitus, Type 2/*metabolism&lt;/keyword&gt;&lt;keyword&gt;Humans&lt;/keyword&gt;&lt;keyword&gt;Islets of Langerhans/cytology/*metabolism&lt;/keyword&gt;&lt;keyword&gt;Receptors, Notch/genetics/*metabolism&lt;/keyword&gt;&lt;keyword&gt;Signal Transduction&lt;/keyword&gt;&lt;/keywords&gt;&lt;dates&gt;&lt;year&gt;2010&lt;/year&gt;&lt;pub-dates&gt;&lt;date&gt;Feb 12&lt;/date&gt;&lt;/pub-dates&gt;&lt;/dates&gt;&lt;isbn&gt;1090-2104 (Electronic)&amp;#xD;0006-291X (Linking)&lt;/isbn&gt;&lt;accession-num&gt;20035712&lt;/accession-num&gt;&lt;urls&gt;&lt;related-urls&gt;&lt;url&gt;http://www.ncbi.nlm.nih.gov/pubmed/20035712&lt;/url&gt;&lt;/related-urls&gt;&lt;/urls&gt;&lt;electronic-resource-num&gt;10.1016/j.bbrc.2009.12.115&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1" w:tooltip="Kim, 2010 #192" w:history="1">
        <w:r w:rsidRPr="00C55E1F">
          <w:rPr>
            <w:rFonts w:ascii="Book Antiqua" w:hAnsi="Book Antiqua" w:cs="Arial"/>
            <w:noProof/>
            <w:sz w:val="24"/>
            <w:szCs w:val="24"/>
            <w:vertAlign w:val="superscript"/>
          </w:rPr>
          <w:t>5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The function of the Notch pathway during PDAC development is dependent on the targeted receptor and the genes expressed. Clearly, Notch signaling pathway targeted therapy serves as a potential target for treating pancreatic cancer. Such therapies must be exercised with caution since a wide variety of cells rely on ligand-dependent pathways for growth and survival. </w:t>
      </w:r>
    </w:p>
    <w:p w:rsidR="00954C34" w:rsidRPr="00C55E1F" w:rsidRDefault="00954C34" w:rsidP="00766B00">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 xml:space="preserve">Another important pathway activated by GTP-protein coupled receptors (GPCRs) is the PI3 kinase signaling pathway that phosphorylates Akt and activates downstream </w:t>
      </w:r>
      <w:r w:rsidRPr="00C55E1F">
        <w:rPr>
          <w:rFonts w:ascii="Book Antiqua" w:hAnsi="Book Antiqua" w:cs="Arial"/>
          <w:sz w:val="24"/>
          <w:szCs w:val="24"/>
        </w:rPr>
        <w:lastRenderedPageBreak/>
        <w:t>mTOR and subsequent proliferation. In a large GWAS study, GPCRs were found to be the most frequent signaling pathways involved in PDAC</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Wei&lt;/Author&gt;&lt;Year&gt;2012&lt;/Year&gt;&lt;RecNum&gt;285&lt;/RecNum&gt;&lt;DisplayText&gt;&lt;style face="superscript"&gt;[52]&lt;/style&gt;&lt;/DisplayText&gt;&lt;record&gt;&lt;rec-number&gt;285&lt;/rec-number&gt;&lt;foreign-keys&gt;&lt;key app="EN" db-id="da09ezxwnd5v9re2998vet2hsz9vfsvdvd9a"&gt;285&lt;/key&gt;&lt;/foreign-keys&gt;&lt;ref-type name="Journal Article"&gt;17&lt;/ref-type&gt;&lt;contributors&gt;&lt;authors&gt;&lt;author&gt;Wei, P.&lt;/author&gt;&lt;author&gt;Tang, H.&lt;/author&gt;&lt;author&gt;Li, D.&lt;/author&gt;&lt;/authors&gt;&lt;/contributors&gt;&lt;auth-address&gt;Division of Biostatistics and Human Genetics Center, School of Public Health, University of Texas Health Science Center, Houston, Texas, United States of America.&lt;/auth-address&gt;&lt;titles&gt;&lt;title&gt;Insights into pancreatic cancer etiology from pathway analysis of genome-wide association study data&lt;/title&gt;&lt;secondary-title&gt;PLoS One&lt;/secondary-title&gt;&lt;alt-title&gt;PloS one&lt;/alt-title&gt;&lt;/titles&gt;&lt;periodical&gt;&lt;full-title&gt;Plos one&lt;/full-title&gt;&lt;/periodical&gt;&lt;alt-periodical&gt;&lt;full-title&gt;Plos one&lt;/full-title&gt;&lt;/alt-periodical&gt;&lt;pages&gt;e46887&lt;/pages&gt;&lt;volume&gt;7&lt;/volume&gt;&lt;number&gt;10&lt;/number&gt;&lt;keywords&gt;&lt;keyword&gt;Computational Biology/*methods&lt;/keyword&gt;&lt;keyword&gt;Gene Regulatory Networks&lt;/keyword&gt;&lt;keyword&gt;Genes, Neoplasm/genetics&lt;/keyword&gt;&lt;keyword&gt;Genetic Predisposition to Disease/genetics&lt;/keyword&gt;&lt;keyword&gt;*Genome-Wide Association Study&lt;/keyword&gt;&lt;keyword&gt;Humans&lt;/keyword&gt;&lt;keyword&gt;Pancreatic Neoplasms/*etiology/*genetics/pathology&lt;/keyword&gt;&lt;keyword&gt;Signal Transduction/genetics&lt;/keyword&gt;&lt;/keywords&gt;&lt;dates&gt;&lt;year&gt;2012&lt;/year&gt;&lt;pub-dates&gt;&lt;date&gt;Oct 4&lt;/date&gt;&lt;/pub-dates&gt;&lt;/dates&gt;&lt;isbn&gt;1932-6203 (Electronic)&amp;#xD;1932-6203 (Linking)&lt;/isbn&gt;&lt;accession-num&gt;23056513&lt;/accession-num&gt;&lt;urls&gt;&lt;related-urls&gt;&lt;url&gt;http://www.ncbi.nlm.nih.gov/pubmed/23056513&lt;/url&gt;&lt;/related-urls&gt;&lt;/urls&gt;&lt;custom2&gt;3464266&lt;/custom2&gt;&lt;electronic-resource-num&gt;10.1371/journal.pone.0046887&lt;/electronic-resource-num&gt;&lt;language&gt;English&lt;/language&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2" w:tooltip="Wei, 2012 #285" w:history="1">
        <w:r w:rsidRPr="00C55E1F">
          <w:rPr>
            <w:rFonts w:ascii="Book Antiqua" w:hAnsi="Book Antiqua" w:cs="Arial"/>
            <w:noProof/>
            <w:sz w:val="24"/>
            <w:szCs w:val="24"/>
            <w:vertAlign w:val="superscript"/>
          </w:rPr>
          <w:t>52</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One GPCR, the cholecystokinin</w:t>
      </w:r>
      <w:r w:rsidRPr="00C55E1F">
        <w:rPr>
          <w:rFonts w:ascii="Book Antiqua" w:hAnsi="Book Antiqua" w:cs="Arial"/>
          <w:sz w:val="24"/>
          <w:szCs w:val="24"/>
          <w:lang w:eastAsia="zh-CN"/>
        </w:rPr>
        <w:t xml:space="preserve"> </w:t>
      </w:r>
      <w:r w:rsidRPr="00C55E1F">
        <w:rPr>
          <w:rFonts w:ascii="Book Antiqua" w:hAnsi="Book Antiqua" w:cs="Arial"/>
          <w:sz w:val="24"/>
          <w:szCs w:val="24"/>
        </w:rPr>
        <w:t>(CCK) receptor is over-expressed and ubiquitous in PDAC</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mith&lt;/Author&gt;&lt;Year&gt;2013&lt;/Year&gt;&lt;RecNum&gt;284&lt;/RecNum&gt;&lt;DisplayText&gt;&lt;style face="superscript"&gt;[53]&lt;/style&gt;&lt;/DisplayText&gt;&lt;record&gt;&lt;rec-number&gt;284&lt;/rec-number&gt;&lt;foreign-keys&gt;&lt;key app="EN" db-id="da09ezxwnd5v9re2998vet2hsz9vfsvdvd9a"&gt;284&lt;/key&gt;&lt;/foreign-keys&gt;&lt;ref-type name="Journal Article"&gt;17&lt;/ref-type&gt;&lt;contributors&gt;&lt;authors&gt;&lt;author&gt;Smith, J. P.&lt;/author&gt;&lt;author&gt;Solomon, T. E.&lt;/author&gt;&lt;/authors&gt;&lt;/contributors&gt;&lt;auth-address&gt;1National Institutes of Health.&lt;/auth-address&gt;&lt;titles&gt;&lt;title&gt;Cholecystokinin (CCK) and Pancreatic Cancer: the Chicken or the Egg?&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dates&gt;&lt;year&gt;2013&lt;/year&gt;&lt;pub-dates&gt;&lt;date&gt;Oct 31&lt;/date&gt;&lt;/pub-dates&gt;&lt;/dates&gt;&lt;isbn&gt;1522-1547 (Electronic)&amp;#xD;0193-1857 (Linking)&lt;/isbn&gt;&lt;accession-num&gt;24177032&lt;/accession-num&gt;&lt;urls&gt;&lt;related-urls&gt;&lt;url&gt;http://www.ncbi.nlm.nih.gov/pubmed/24177032&lt;/url&gt;&lt;/related-urls&gt;&lt;/urls&gt;&lt;electronic-resource-num&gt;10.1152/ajpgi.00301.2013&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3" w:tooltip="Smith, 2013 #284" w:history="1">
        <w:r w:rsidRPr="00C55E1F">
          <w:rPr>
            <w:rFonts w:ascii="Book Antiqua" w:hAnsi="Book Antiqua" w:cs="Arial"/>
            <w:noProof/>
            <w:sz w:val="24"/>
            <w:szCs w:val="24"/>
            <w:vertAlign w:val="superscript"/>
          </w:rPr>
          <w:t>5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Stimulation of the CCK receptor accelerates PanIN development in the Kras transgenic mouse model</w:t>
      </w:r>
      <w:r w:rsidRPr="00C55E1F">
        <w:rPr>
          <w:rFonts w:ascii="Book Antiqua" w:hAnsi="Book Antiqua" w:cs="Arial"/>
          <w:sz w:val="24"/>
          <w:szCs w:val="24"/>
          <w:vertAlign w:val="superscript"/>
        </w:rPr>
        <w:fldChar w:fldCharType="begin">
          <w:fldData xml:space="preserve">PEVuZE5vdGU+PENpdGU+PEF1dGhvcj5DYXJyaWVyZTwvQXV0aG9yPjxZZWFyPjIwMDk8L1llYXI+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U2MS01PC9wYWdlcz48dm9sdW1lPjM4Mjwvdm9sdW1l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DYXJyaWVyZTwvQXV0aG9yPjxZZWFyPjIwMDk8L1llYXI+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U2MS01PC9wYWdlcz48dm9sdW1lPjM4Mjwvdm9sdW1l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4" w:tooltip="Carriere, 2009 #286" w:history="1">
        <w:r w:rsidRPr="00C55E1F">
          <w:rPr>
            <w:rFonts w:ascii="Book Antiqua" w:hAnsi="Book Antiqua" w:cs="Arial"/>
            <w:noProof/>
            <w:sz w:val="24"/>
            <w:szCs w:val="24"/>
            <w:vertAlign w:val="superscript"/>
          </w:rPr>
          <w:t>54</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Targeting the CCK receptor has become important in new therapeutics for PDAC and indeed if this receptor is down-regulated growth is inhibited and downstream signaling through PI3 kinase is blocked</w:t>
      </w:r>
      <w:r w:rsidRPr="00C55E1F">
        <w:rPr>
          <w:rFonts w:ascii="Book Antiqua" w:hAnsi="Book Antiqua" w:cs="Arial"/>
          <w:sz w:val="24"/>
          <w:szCs w:val="24"/>
          <w:vertAlign w:val="superscript"/>
        </w:rPr>
        <w:fldChar w:fldCharType="begin">
          <w:fldData xml:space="preserve">PEVuZE5vdGU+PENpdGU+PEF1dGhvcj5GaW5vPC9BdXRob3I+PFllYXI+MjAxMjwvWWVhcj48UmVj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MTI0NC01MjwvcGFnZXM+PHZvbHVtZT4zMDI8L3ZvbHVtZT48bnVtYmVyPjExPC9udW1iZXI+PGtl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GaW5vPC9BdXRob3I+PFllYXI+MjAxMjwvWWVhcj48UmVj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5" w:tooltip="Fino, 2012 #287" w:history="1">
        <w:r w:rsidRPr="00C55E1F">
          <w:rPr>
            <w:rFonts w:ascii="Book Antiqua" w:hAnsi="Book Antiqua" w:cs="Arial"/>
            <w:noProof/>
            <w:sz w:val="24"/>
            <w:szCs w:val="24"/>
            <w:vertAlign w:val="superscript"/>
          </w:rPr>
          <w:t>55</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TREATMENT</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Treatment options for PDAC patients that present in the late stages are limited to chemotherapy and radiation. Conventional chemotherapeutic agents are ineffective against PDAC for several reasons among which include the microenvironment. PDAC tumors are highly fibrous and poorly vascularized</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Oberstein&lt;/Author&gt;&lt;Year&gt;2013&lt;/Year&gt;&lt;RecNum&gt;229&lt;/RecNum&gt;&lt;DisplayText&gt;&lt;style face="superscript"&gt;[13]&lt;/style&gt;&lt;/DisplayText&gt;&lt;record&gt;&lt;rec-number&gt;229&lt;/rec-number&gt;&lt;foreign-keys&gt;&lt;key app="EN" db-id="da09ezxwnd5v9re2998vet2hsz9vfsvdvd9a"&gt;229&lt;/key&gt;&lt;/foreign-keys&gt;&lt;ref-type name="Journal Article"&gt;17&lt;/ref-type&gt;&lt;contributors&gt;&lt;authors&gt;&lt;author&gt;Oberstein, P. E.&lt;/author&gt;&lt;author&gt;Olive, K. P.&lt;/author&gt;&lt;/authors&gt;&lt;/contributors&gt;&lt;auth-address&gt;Department of Medicine, Division of Hematology and Oncology, Columbia University Medical Center, New York, NY, USA.&lt;/auth-address&gt;&lt;titles&gt;&lt;title&gt;Pancreatic cancer: why is it so hard to treat?&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21-37&lt;/pages&gt;&lt;volume&gt;6&lt;/volume&gt;&lt;number&gt;4&lt;/number&gt;&lt;dates&gt;&lt;year&gt;2013&lt;/year&gt;&lt;pub-dates&gt;&lt;date&gt;Jul&lt;/date&gt;&lt;/pub-dates&gt;&lt;/dates&gt;&lt;isbn&gt;1756-283X (Print)&amp;#xD;1756-283X (Linking)&lt;/isbn&gt;&lt;accession-num&gt;23814611&lt;/accession-num&gt;&lt;urls&gt;&lt;related-urls&gt;&lt;url&gt;http://www.ncbi.nlm.nih.gov/pubmed/23814611&lt;/url&gt;&lt;/related-urls&gt;&lt;/urls&gt;&lt;custom2&gt;3667471&lt;/custom2&gt;&lt;electronic-resource-num&gt;10.1177/1756283X13478680&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13" w:tooltip="Oberstein, 2013 #229" w:history="1">
        <w:r w:rsidRPr="00C55E1F">
          <w:rPr>
            <w:rFonts w:ascii="Book Antiqua" w:hAnsi="Book Antiqua" w:cs="Arial"/>
            <w:noProof/>
            <w:sz w:val="24"/>
            <w:szCs w:val="24"/>
            <w:vertAlign w:val="superscript"/>
          </w:rPr>
          <w:t>1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prohibiting adequate penetration of the tumor by chemotherapeutic agents. The heterogeneous nature of cancer cells and tissue hypoxia is associated with drug resistance, often requiring higher drug dosages during treatment and increased toxicity such as peripheral neuropathy, bone marrow toxicity, and cardiotoxicity. Gemcitabine is the gold standard for advanced PDAC, but only affords survival up to six months</w:t>
      </w:r>
      <w:r w:rsidRPr="00C55E1F">
        <w:rPr>
          <w:rFonts w:ascii="Book Antiqua" w:hAnsi="Book Antiqua" w:cs="Arial"/>
          <w:sz w:val="24"/>
          <w:szCs w:val="24"/>
          <w:vertAlign w:val="superscript"/>
        </w:rPr>
        <w:fldChar w:fldCharType="begin">
          <w:fldData xml:space="preserve">PEVuZE5vdGU+PENpdGU+PEF1dGhvcj5CdXJyaXM8L0F1dGhvcj48WWVhcj4xOTk3PC9ZZWFyPjxS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CdXJyaXM8L0F1dGhvcj48WWVhcj4xOTk3PC9ZZWFyPjxS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6" w:tooltip="Burris, 1997 #230" w:history="1">
        <w:r w:rsidRPr="00C55E1F">
          <w:rPr>
            <w:rFonts w:ascii="Book Antiqua" w:hAnsi="Book Antiqua" w:cs="Arial"/>
            <w:noProof/>
            <w:sz w:val="24"/>
            <w:szCs w:val="24"/>
            <w:vertAlign w:val="superscript"/>
          </w:rPr>
          <w:t>56</w:t>
        </w:r>
      </w:hyperlink>
      <w:r w:rsidRPr="00C55E1F">
        <w:rPr>
          <w:rFonts w:ascii="Book Antiqua" w:hAnsi="Book Antiqua" w:cs="Arial"/>
          <w:noProof/>
          <w:sz w:val="24"/>
          <w:szCs w:val="24"/>
          <w:vertAlign w:val="superscript"/>
        </w:rPr>
        <w:t>,</w:t>
      </w:r>
      <w:hyperlink w:anchor="_ENREF_57" w:tooltip="Di Marco, 2010 #237" w:history="1">
        <w:r w:rsidRPr="00C55E1F">
          <w:rPr>
            <w:rFonts w:ascii="Book Antiqua" w:hAnsi="Book Antiqua" w:cs="Arial"/>
            <w:noProof/>
            <w:sz w:val="24"/>
            <w:szCs w:val="24"/>
            <w:vertAlign w:val="superscript"/>
          </w:rPr>
          <w:t>5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Survival with gemicitabine is, however, improved when administered with other agents</w:t>
      </w:r>
      <w:r w:rsidRPr="00C55E1F">
        <w:rPr>
          <w:rFonts w:ascii="Book Antiqua" w:hAnsi="Book Antiqua" w:cs="Arial"/>
          <w:sz w:val="24"/>
          <w:szCs w:val="24"/>
          <w:vertAlign w:val="superscript"/>
        </w:rPr>
        <w:fldChar w:fldCharType="begin">
          <w:fldData xml:space="preserve">PEVuZE5vdGU+PENpdGU+PEF1dGhvcj5Wb24gSG9mZjwvQXV0aG9yPjxZZWFyPjIwMTM8L1llYXI+
PFJlY051bT4yODg8L1JlY051bT48RGlzcGxheVRleHQ+PHN0eWxlIGZhY2U9InN1cGVyc2NyaXB0
Ij5bNThdPC9zdHlsZT48L0Rpc3BsYXlUZXh0PjxyZWNvcmQ+PHJlYy1udW1iZXI+Mjg4PC9yZWMt
bnVtYmVyPjxmb3JlaWduLWtleXM+PGtleSBhcHA9IkVOIiBkYi1pZD0iZGEwOWV6eHduZDV2OXJl
Mjk5OHZldDJoc3o5dmZzdmR2ZDlhIj4yODg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GFsdC1wZXJpb2RpY2FsPjxm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k5ldXRyb3BlbmlhL2NoZW1pY2FsbHkgaW5kdWNlZDwva2V5d29yZD48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Wb24gSG9mZjwvQXV0aG9yPjxZZWFyPjIwMTM8L1llYXI+
PFJlY051bT4yODg8L1JlY051bT48RGlzcGxheVRleHQ+PHN0eWxlIGZhY2U9InN1cGVyc2NyaXB0
Ij5bNThdPC9zdHlsZT48L0Rpc3BsYXlUZXh0PjxyZWNvcmQ+PHJlYy1udW1iZXI+Mjg4PC9yZWMt
bnVtYmVyPjxmb3JlaWduLWtleXM+PGtleSBhcHA9IkVOIiBkYi1pZD0iZGEwOWV6eHduZDV2OXJl
Mjk5OHZldDJoc3o5dmZzdmR2ZDlhIj4yODg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GFsdC1wZXJpb2RpY2FsPjxm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k5ldXRyb3BlbmlhL2NoZW1pY2FsbHkgaW5kdWNlZDwva2V5d29yZD48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8" w:tooltip="Von Hoff, 2013 #288" w:history="1">
        <w:r w:rsidRPr="00C55E1F">
          <w:rPr>
            <w:rFonts w:ascii="Book Antiqua" w:hAnsi="Book Antiqua" w:cs="Arial"/>
            <w:noProof/>
            <w:sz w:val="24"/>
            <w:szCs w:val="24"/>
            <w:vertAlign w:val="superscript"/>
          </w:rPr>
          <w:t>58</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Capecitabine and 5-fluorouracil</w:t>
      </w:r>
      <w:r w:rsidRPr="00C55E1F">
        <w:rPr>
          <w:rFonts w:ascii="Book Antiqua" w:hAnsi="Book Antiqua" w:cs="Arial"/>
          <w:sz w:val="24"/>
          <w:szCs w:val="24"/>
          <w:vertAlign w:val="superscript"/>
        </w:rPr>
        <w:fldChar w:fldCharType="begin">
          <w:fldData xml:space="preserve">PEVuZE5vdGU+PENpdGU+PEF1dGhvcj5Mb25nbGV5PC9BdXRob3I+PFllYXI+MjAwMzwvWWVhcj48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wLTg8L3Bh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Mb25nbGV5PC9BdXRob3I+PFllYXI+MjAwMzwvWWVhcj48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wLTg8L3Bh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9" w:tooltip="Longley, 2003 #165" w:history="1">
        <w:r w:rsidRPr="00C55E1F">
          <w:rPr>
            <w:rFonts w:ascii="Book Antiqua" w:hAnsi="Book Antiqua" w:cs="Arial"/>
            <w:noProof/>
            <w:sz w:val="24"/>
            <w:szCs w:val="24"/>
            <w:vertAlign w:val="superscript"/>
          </w:rPr>
          <w:t>59</w:t>
        </w:r>
      </w:hyperlink>
      <w:r w:rsidRPr="00C55E1F">
        <w:rPr>
          <w:rFonts w:ascii="Book Antiqua" w:hAnsi="Book Antiqua" w:cs="Arial"/>
          <w:noProof/>
          <w:sz w:val="24"/>
          <w:szCs w:val="24"/>
          <w:vertAlign w:val="superscript"/>
        </w:rPr>
        <w:t>,</w:t>
      </w:r>
      <w:hyperlink w:anchor="_ENREF_60" w:tooltip="Diasio, 1989 #246" w:history="1">
        <w:r w:rsidRPr="00C55E1F">
          <w:rPr>
            <w:rFonts w:ascii="Book Antiqua" w:hAnsi="Book Antiqua" w:cs="Arial"/>
            <w:noProof/>
            <w:sz w:val="24"/>
            <w:szCs w:val="24"/>
            <w:vertAlign w:val="superscript"/>
          </w:rPr>
          <w:t>6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are also common antimetabolites administered in clinical trials as a standard single-drug treatment</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McKenna&lt;/Author&gt;&lt;Year&gt;2003&lt;/Year&gt;&lt;RecNum&gt;238&lt;/RecNum&gt;&lt;DisplayText&gt;&lt;style face="superscript"&gt;[61]&lt;/style&gt;&lt;/DisplayText&gt;&lt;record&gt;&lt;rec-number&gt;238&lt;/rec-number&gt;&lt;foreign-keys&gt;&lt;key app="EN" db-id="da09ezxwnd5v9re2998vet2hsz9vfsvdvd9a"&gt;238&lt;/key&gt;&lt;/foreign-keys&gt;&lt;ref-type name="Journal Article"&gt;17&lt;/ref-type&gt;&lt;contributors&gt;&lt;authors&gt;&lt;author&gt;McKenna, S.&lt;/author&gt;&lt;author&gt;Eatock, M.&lt;/author&gt;&lt;/authors&gt;&lt;/contributors&gt;&lt;auth-address&gt;Department of Oncology, Belfast City Hospital, Belfast, Northern Ireland.&lt;/auth-address&gt;&lt;titles&gt;&lt;title&gt;The medical management of pancreatic cancer: a review&lt;/title&gt;&lt;secondary-title&gt;Oncologist&lt;/secondary-title&gt;&lt;alt-title&gt;The oncologist&lt;/alt-title&gt;&lt;/titles&gt;&lt;periodical&gt;&lt;full-title&gt;Oncologist&lt;/full-title&gt;&lt;/periodical&gt;&lt;pages&gt;149-60&lt;/pages&gt;&lt;volume&gt;8&lt;/volume&gt;&lt;number&gt;2&lt;/number&gt;&lt;keywords&gt;&lt;keyword&gt;Adenocarcinoma/diagnosis/*drug therapy&lt;/keyword&gt;&lt;keyword&gt;Antineoplastic Agents/therapeutic use&lt;/keyword&gt;&lt;keyword&gt;Clinical Trials as Topic&lt;/keyword&gt;&lt;keyword&gt;Disease Management&lt;/keyword&gt;&lt;keyword&gt;Humans&lt;/keyword&gt;&lt;keyword&gt;Incidence&lt;/keyword&gt;&lt;keyword&gt;Male&lt;/keyword&gt;&lt;keyword&gt;Pancreatic Neoplasms/diagnosis/*drug therapy&lt;/keyword&gt;&lt;keyword&gt;Prognosis&lt;/keyword&gt;&lt;keyword&gt;Quality of Life&lt;/keyword&gt;&lt;/keywords&gt;&lt;dates&gt;&lt;year&gt;2003&lt;/year&gt;&lt;/dates&gt;&lt;isbn&gt;1083-7159 (Print)&amp;#xD;1083-7159 (Linking)&lt;/isbn&gt;&lt;accession-num&gt;12697940&lt;/accession-num&gt;&lt;urls&gt;&lt;related-urls&gt;&lt;url&gt;http://www.ncbi.nlm.nih.gov/pubmed/12697940&lt;/url&gt;&lt;/related-urls&gt;&lt;/urls&gt;&lt;electronic-resource-num&gt;10.1634/theoncologist.8-2-149&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61" w:tooltip="McKenna, 2003 #238" w:history="1">
        <w:r w:rsidRPr="00C55E1F">
          <w:rPr>
            <w:rFonts w:ascii="Book Antiqua" w:hAnsi="Book Antiqua" w:cs="Arial"/>
            <w:noProof/>
            <w:sz w:val="24"/>
            <w:szCs w:val="24"/>
            <w:vertAlign w:val="superscript"/>
          </w:rPr>
          <w:t>6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These agents have been used in conjunction with platinum-based agents and other cancer drugs such as leucovorin, exactecan, and irinotecan</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Stathis&lt;/Author&gt;&lt;Year&gt;2010&lt;/Year&gt;&lt;RecNum&gt;220&lt;/RecNum&gt;&lt;DisplayText&gt;&lt;style face="superscript"&gt;[5]&lt;/style&gt;&lt;/DisplayText&gt;&lt;record&gt;&lt;rec-number&gt;220&lt;/rec-number&gt;&lt;foreign-keys&gt;&lt;key app="EN" db-id="da09ezxwnd5v9re2998vet2hsz9vfsvdvd9a"&gt;220&lt;/key&gt;&lt;/foreign-keys&gt;&lt;ref-type name="Journal Article"&gt;17&lt;/ref-type&gt;&lt;contributors&gt;&lt;authors&gt;&lt;author&gt;Stathis, A.&lt;/author&gt;&lt;author&gt;Moore, M. J.&lt;/author&gt;&lt;/authors&gt;&lt;/contributors&gt;&lt;auth-address&gt;Division of Medical Oncology and Hematology, Department of Medicine, Princess Margaret Hospital, University of Toronto, Toronto, ON M5G 2M9, Canada.&lt;/auth-address&gt;&lt;titles&gt;&lt;title&gt;Advanced pancreatic carcinoma: current treatment and future challenges&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163-72&lt;/pages&gt;&lt;volume&gt;7&lt;/volume&gt;&lt;number&gt;3&lt;/number&gt;&lt;keywords&gt;&lt;keyword&gt;Antineoplastic Combined Chemotherapy Protocols/*therapeutic use&lt;/keyword&gt;&lt;keyword&gt;Clinical Trials as Topic&lt;/keyword&gt;&lt;keyword&gt;Humans&lt;/keyword&gt;&lt;keyword&gt;Pancreatic Neoplasms/*drug therapy/pathology&lt;/keyword&gt;&lt;keyword&gt;Treatment Outcome&lt;/keyword&gt;&lt;/keywords&gt;&lt;dates&gt;&lt;year&gt;2010&lt;/year&gt;&lt;pub-dates&gt;&lt;date&gt;Mar&lt;/date&gt;&lt;/pub-dates&gt;&lt;/dates&gt;&lt;isbn&gt;1759-4782 (Electronic)&amp;#xD;1759-4774 (Linking)&lt;/isbn&gt;&lt;accession-num&gt;20101258&lt;/accession-num&gt;&lt;urls&gt;&lt;related-urls&gt;&lt;url&gt;http://www.ncbi.nlm.nih.gov/pubmed/20101258&lt;/url&gt;&lt;/related-urls&gt;&lt;/urls&gt;&lt;electronic-resource-num&gt;10.1038/nrclinonc.2009.236&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5" w:tooltip="Stathis, 2010 #220" w:history="1">
        <w:r w:rsidRPr="00C55E1F">
          <w:rPr>
            <w:rFonts w:ascii="Book Antiqua" w:hAnsi="Book Antiqua" w:cs="Arial"/>
            <w:noProof/>
            <w:sz w:val="24"/>
            <w:szCs w:val="24"/>
            <w:vertAlign w:val="superscript"/>
          </w:rPr>
          <w:t>5</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Radiation therapy is recommended in conjunction as an adjuvant and a chemosensitizer</w:t>
      </w:r>
      <w:r w:rsidRPr="00C55E1F">
        <w:rPr>
          <w:rFonts w:ascii="Book Antiqua" w:hAnsi="Book Antiqua" w:cs="Arial"/>
          <w:sz w:val="24"/>
          <w:szCs w:val="24"/>
          <w:vertAlign w:val="superscript"/>
        </w:rPr>
        <w:fldChar w:fldCharType="begin">
          <w:fldData xml:space="preserve">PEVuZE5vdGU+PENpdGU+PEF1dGhvcj5XYW5nPC9BdXRob3I+PFllYXI+MjAxMTwvWWVhcj48UmVj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XYW5nPC9BdXRob3I+PFllYXI+MjAxMTwvWWVhcj48UmVj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62" w:tooltip="Wang, 2011 #240" w:history="1">
        <w:r w:rsidRPr="00C55E1F">
          <w:rPr>
            <w:rFonts w:ascii="Book Antiqua" w:hAnsi="Book Antiqua" w:cs="Arial"/>
            <w:noProof/>
            <w:sz w:val="24"/>
            <w:szCs w:val="24"/>
            <w:vertAlign w:val="superscript"/>
          </w:rPr>
          <w:t>62</w:t>
        </w:r>
      </w:hyperlink>
      <w:r w:rsidRPr="00C55E1F">
        <w:rPr>
          <w:rFonts w:ascii="Book Antiqua" w:hAnsi="Book Antiqua" w:cs="Arial"/>
          <w:noProof/>
          <w:sz w:val="24"/>
          <w:szCs w:val="24"/>
          <w:vertAlign w:val="superscript"/>
        </w:rPr>
        <w:t>,</w:t>
      </w:r>
      <w:hyperlink w:anchor="_ENREF_63" w:tooltip="Hazard, 2009 #239" w:history="1">
        <w:r w:rsidRPr="00C55E1F">
          <w:rPr>
            <w:rFonts w:ascii="Book Antiqua" w:hAnsi="Book Antiqua" w:cs="Arial"/>
            <w:noProof/>
            <w:sz w:val="24"/>
            <w:szCs w:val="24"/>
            <w:vertAlign w:val="superscript"/>
          </w:rPr>
          <w:t>6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Clinical trials that administer combined drug therapy such as FOLFIRINOX (5-fluorouracil with leucovorin, irinotecan, and oxaliplatin) have shown greater efficacy for metastatic cancer, but with profound limitations due to systemic toxicity and neurotoxicity</w:t>
      </w:r>
      <w:r w:rsidRPr="00C55E1F">
        <w:rPr>
          <w:rFonts w:ascii="Book Antiqua" w:hAnsi="Book Antiqua" w:cs="Arial"/>
          <w:sz w:val="24"/>
          <w:szCs w:val="24"/>
          <w:vertAlign w:val="superscript"/>
        </w:rPr>
        <w:fldChar w:fldCharType="begin">
          <w:fldData xml:space="preserve">PEVuZE5vdGU+PENpdGU+PEF1dGhvcj5Kb3NlcGg8L0F1dGhvcj48WWVhcj4yMDEzPC9ZZWFyPjxS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Mt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Kb3NlcGg8L0F1dGhvcj48WWVhcj4yMDEzPC9ZZWFyPjxS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Mt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64" w:tooltip="Joseph, 2013 #231" w:history="1">
        <w:r w:rsidRPr="00C55E1F">
          <w:rPr>
            <w:rFonts w:ascii="Book Antiqua" w:hAnsi="Book Antiqua" w:cs="Arial"/>
            <w:noProof/>
            <w:sz w:val="24"/>
            <w:szCs w:val="24"/>
            <w:vertAlign w:val="superscript"/>
          </w:rPr>
          <w:t>64-67</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Recently, survival of PDAC patients has been marginally improved by using a combination of </w:t>
      </w:r>
      <w:r w:rsidRPr="00C55E1F">
        <w:rPr>
          <w:rStyle w:val="citation"/>
          <w:rFonts w:ascii="Book Antiqua" w:hAnsi="Book Antiqua" w:cs="Arial"/>
          <w:color w:val="000000"/>
          <w:sz w:val="24"/>
          <w:szCs w:val="24"/>
        </w:rPr>
        <w:t>nab-Paclitaxel plus gemcitabine</w:t>
      </w:r>
      <w:r w:rsidRPr="00C55E1F">
        <w:rPr>
          <w:rStyle w:val="citation"/>
          <w:rFonts w:ascii="Book Antiqua" w:hAnsi="Book Antiqua" w:cs="Arial"/>
          <w:color w:val="000000"/>
          <w:sz w:val="24"/>
          <w:szCs w:val="24"/>
        </w:rPr>
        <w:fldChar w:fldCharType="begin">
          <w:fldData xml:space="preserve">PEVuZE5vdGU+PENpdGU+PEF1dGhvcj5Wb24gSG9mZjwvQXV0aG9yPjxZZWFyPjIwMTM8L1llYXI+
PFJlY051bT4yODg8L1JlY051bT48RGlzcGxheVRleHQ+PHN0eWxlIGZhY2U9InN1cGVyc2NyaXB0
Ij5bNThdPC9zdHlsZT48L0Rpc3BsYXlUZXh0PjxyZWNvcmQ+PHJlYy1udW1iZXI+Mjg4PC9yZWMt
bnVtYmVyPjxmb3JlaWduLWtleXM+PGtleSBhcHA9IkVOIiBkYi1pZD0iZGEwOWV6eHduZDV2OXJl
Mjk5OHZldDJoc3o5dmZzdmR2ZDlhIj4yODg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GFsdC1wZXJpb2RpY2FsPjxm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k5ldXRyb3BlbmlhL2NoZW1pY2FsbHkgaW5kdWNlZDwva2V5d29yZD48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=
</w:fldData>
        </w:fldChar>
      </w:r>
      <w:r w:rsidRPr="00C55E1F">
        <w:rPr>
          <w:rStyle w:val="citation"/>
          <w:rFonts w:ascii="Book Antiqua" w:hAnsi="Book Antiqua" w:cs="Arial"/>
          <w:color w:val="000000"/>
          <w:sz w:val="24"/>
          <w:szCs w:val="24"/>
        </w:rPr>
        <w:instrText xml:space="preserve"> ADDIN EN.CITE </w:instrText>
      </w:r>
      <w:r w:rsidRPr="00C55E1F">
        <w:rPr>
          <w:rStyle w:val="citation"/>
          <w:rFonts w:ascii="Book Antiqua" w:hAnsi="Book Antiqua" w:cs="Arial"/>
          <w:color w:val="000000"/>
          <w:sz w:val="24"/>
          <w:szCs w:val="24"/>
        </w:rPr>
        <w:fldChar w:fldCharType="begin">
          <w:fldData xml:space="preserve">PEVuZE5vdGU+PENpdGU+PEF1dGhvcj5Wb24gSG9mZjwvQXV0aG9yPjxZZWFyPjIwMTM8L1llYXI+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k5ldXRyb3BlbmlhL2NoZW1pY2FsbHkgaW5kdWNlZDwva2V5d29yZD48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=
</w:fldData>
        </w:fldChar>
      </w:r>
      <w:r w:rsidRPr="00C55E1F">
        <w:rPr>
          <w:rStyle w:val="citation"/>
          <w:rFonts w:ascii="Book Antiqua" w:hAnsi="Book Antiqua" w:cs="Arial"/>
          <w:color w:val="000000"/>
          <w:sz w:val="24"/>
          <w:szCs w:val="24"/>
        </w:rPr>
        <w:instrText xml:space="preserve"> ADDIN EN.CITE.DATA </w:instrText>
      </w:r>
      <w:r w:rsidRPr="00C55E1F">
        <w:rPr>
          <w:rStyle w:val="citation"/>
          <w:rFonts w:ascii="Book Antiqua" w:hAnsi="Book Antiqua" w:cs="Arial"/>
          <w:color w:val="000000"/>
          <w:sz w:val="24"/>
          <w:szCs w:val="24"/>
        </w:rPr>
      </w:r>
      <w:r w:rsidRPr="00C55E1F">
        <w:rPr>
          <w:rStyle w:val="citation"/>
          <w:rFonts w:ascii="Book Antiqua" w:hAnsi="Book Antiqua" w:cs="Arial"/>
          <w:color w:val="000000"/>
          <w:sz w:val="24"/>
          <w:szCs w:val="24"/>
        </w:rPr>
        <w:fldChar w:fldCharType="end"/>
      </w:r>
      <w:r w:rsidRPr="00C55E1F">
        <w:rPr>
          <w:rStyle w:val="citation"/>
          <w:rFonts w:ascii="Book Antiqua" w:hAnsi="Book Antiqua" w:cs="Arial"/>
          <w:color w:val="000000"/>
          <w:sz w:val="24"/>
          <w:szCs w:val="24"/>
        </w:rPr>
      </w:r>
      <w:r w:rsidRPr="00C55E1F">
        <w:rPr>
          <w:rStyle w:val="citation"/>
          <w:rFonts w:ascii="Book Antiqua" w:hAnsi="Book Antiqua" w:cs="Arial"/>
          <w:color w:val="000000"/>
          <w:sz w:val="24"/>
          <w:szCs w:val="24"/>
        </w:rPr>
        <w:fldChar w:fldCharType="separate"/>
      </w:r>
      <w:r w:rsidRPr="00C55E1F">
        <w:rPr>
          <w:rStyle w:val="citation"/>
          <w:rFonts w:ascii="Book Antiqua" w:hAnsi="Book Antiqua" w:cs="Arial"/>
          <w:noProof/>
          <w:color w:val="000000"/>
          <w:sz w:val="24"/>
          <w:szCs w:val="24"/>
          <w:vertAlign w:val="superscript"/>
        </w:rPr>
        <w:t>[</w:t>
      </w:r>
      <w:hyperlink w:anchor="_ENREF_58" w:tooltip="Von Hoff, 2013 #288" w:history="1">
        <w:r w:rsidRPr="00C55E1F">
          <w:rPr>
            <w:rStyle w:val="citation"/>
            <w:rFonts w:ascii="Book Antiqua" w:hAnsi="Book Antiqua" w:cs="Arial"/>
            <w:noProof/>
            <w:color w:val="000000"/>
            <w:sz w:val="24"/>
            <w:szCs w:val="24"/>
            <w:vertAlign w:val="superscript"/>
          </w:rPr>
          <w:t>58</w:t>
        </w:r>
      </w:hyperlink>
      <w:r w:rsidRPr="00C55E1F">
        <w:rPr>
          <w:rStyle w:val="citation"/>
          <w:rFonts w:ascii="Book Antiqua" w:hAnsi="Book Antiqua" w:cs="Arial"/>
          <w:noProof/>
          <w:color w:val="000000"/>
          <w:sz w:val="24"/>
          <w:szCs w:val="24"/>
          <w:vertAlign w:val="superscript"/>
        </w:rPr>
        <w:t>]</w:t>
      </w:r>
      <w:r w:rsidRPr="00C55E1F">
        <w:rPr>
          <w:rStyle w:val="citation"/>
          <w:rFonts w:ascii="Book Antiqua" w:hAnsi="Book Antiqua" w:cs="Arial"/>
          <w:color w:val="000000"/>
          <w:sz w:val="24"/>
          <w:szCs w:val="24"/>
        </w:rPr>
        <w:fldChar w:fldCharType="end"/>
      </w:r>
      <w:r w:rsidRPr="00C55E1F">
        <w:rPr>
          <w:rStyle w:val="citation"/>
          <w:rFonts w:ascii="Book Antiqua" w:hAnsi="Book Antiqua" w:cs="Arial"/>
          <w:color w:val="000000"/>
          <w:sz w:val="24"/>
          <w:szCs w:val="24"/>
        </w:rPr>
        <w:t>.</w:t>
      </w:r>
    </w:p>
    <w:p w:rsidR="00954C34" w:rsidRPr="00C55E1F" w:rsidRDefault="00954C34" w:rsidP="00766B00">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lastRenderedPageBreak/>
        <w:t>Patients may be offered surgery in absence of metastatic spread as determined by positron emission tomography, magnetic resonance imaging, and triphasic computed tomography scans. The Whipple operation is performed on pancreatic cancer involving the head of the pancreas if the superior mesenteric vessels are not affected</w:t>
      </w:r>
      <w:r w:rsidRPr="00C55E1F">
        <w:rPr>
          <w:rFonts w:ascii="Book Antiqua" w:hAnsi="Book Antiqua" w:cs="Arial"/>
          <w:sz w:val="24"/>
          <w:szCs w:val="24"/>
          <w:vertAlign w:val="superscript"/>
        </w:rPr>
        <w:fldChar w:fldCharType="begin">
          <w:fldData xml:space="preserve">PEVuZE5vdGU+PENpdGU+PEF1dGhvcj5LZXJuPC9BdXRob3I+PFllYXI+MjAwMjwvWWVhcj48UmVj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LZXJuPC9BdXRob3I+PFllYXI+MjAwMjwvWWVhcj48UmVj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6" w:tooltip="Kern, 2002 #234" w:history="1">
        <w:r w:rsidRPr="00C55E1F">
          <w:rPr>
            <w:rFonts w:ascii="Book Antiqua" w:hAnsi="Book Antiqua" w:cs="Arial"/>
            <w:noProof/>
            <w:sz w:val="24"/>
            <w:szCs w:val="24"/>
            <w:vertAlign w:val="superscript"/>
          </w:rPr>
          <w:t>6</w:t>
        </w:r>
      </w:hyperlink>
      <w:r w:rsidRPr="00C55E1F">
        <w:rPr>
          <w:rFonts w:ascii="Book Antiqua" w:hAnsi="Book Antiqua" w:cs="Arial"/>
          <w:noProof/>
          <w:sz w:val="24"/>
          <w:szCs w:val="24"/>
          <w:vertAlign w:val="superscript"/>
        </w:rPr>
        <w:t>,</w:t>
      </w:r>
      <w:hyperlink w:anchor="_ENREF_68" w:tooltip="Shrikhande, 2012 #236" w:history="1">
        <w:r w:rsidRPr="00C55E1F">
          <w:rPr>
            <w:rFonts w:ascii="Book Antiqua" w:hAnsi="Book Antiqua" w:cs="Arial"/>
            <w:noProof/>
            <w:sz w:val="24"/>
            <w:szCs w:val="24"/>
            <w:vertAlign w:val="superscript"/>
          </w:rPr>
          <w:t>68</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Pylorus preserving Whipple operation involves removing the first section of the duodenum while others may undergo the standard Whipple operations which involve the removal of a part of the stomach. Adjuvant chemotherapy and radiation therapy usually follow the resection in an attempt to decrease relapse rates. Preoperative chemotherapy and radiation therapy can sometimes restage tumors and make them amenable to surgical resection, but patients with locally advanced pancreatic cancer from the body and tail of the pancreas are often not qualified for surgery due to metastatic spread to the celiac artery. Evidently, surgery assures the longest survival, but promise for full recovery from advanced PDAC is not yet feasible</w:t>
      </w:r>
      <w:r w:rsidRPr="00C55E1F">
        <w:rPr>
          <w:rFonts w:ascii="Book Antiqua" w:hAnsi="Book Antiqua" w:cs="Arial"/>
          <w:sz w:val="24"/>
          <w:szCs w:val="24"/>
          <w:vertAlign w:val="superscript"/>
        </w:rPr>
        <w:fldChar w:fldCharType="begin">
          <w:fldData xml:space="preserve">PEVuZE5vdGU+PENpdGU+PEF1dGhvcj5GYWxjb25pPC9BdXRob3I+PFllYXI+MjAwMzwvWWVhcj48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wvcGVyaW9kaWNh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GYWxjb25pPC9BdXRob3I+PFllYXI+MjAwMzwvWWVhcj48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wvcGVyaW9kaWNh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69" w:tooltip="Falconi, 2003 #235" w:history="1">
        <w:r w:rsidRPr="00C55E1F">
          <w:rPr>
            <w:rFonts w:ascii="Book Antiqua" w:hAnsi="Book Antiqua" w:cs="Arial"/>
            <w:noProof/>
            <w:sz w:val="24"/>
            <w:szCs w:val="24"/>
            <w:vertAlign w:val="superscript"/>
          </w:rPr>
          <w:t>69</w:t>
        </w:r>
      </w:hyperlink>
      <w:r w:rsidRPr="00C55E1F">
        <w:rPr>
          <w:rFonts w:ascii="Book Antiqua" w:hAnsi="Book Antiqua" w:cs="Arial"/>
          <w:noProof/>
          <w:sz w:val="24"/>
          <w:szCs w:val="24"/>
          <w:vertAlign w:val="superscript"/>
        </w:rPr>
        <w:t>,</w:t>
      </w:r>
      <w:hyperlink w:anchor="_ENREF_70" w:tooltip="Vincent, 2004 #306" w:history="1">
        <w:r w:rsidRPr="00C55E1F">
          <w:rPr>
            <w:rFonts w:ascii="Book Antiqua" w:hAnsi="Book Antiqua" w:cs="Arial"/>
            <w:noProof/>
            <w:sz w:val="24"/>
            <w:szCs w:val="24"/>
            <w:vertAlign w:val="superscript"/>
          </w:rPr>
          <w:t>70</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FUTURE DIRECTIONS BASED ON NANOMEDICINE</w:t>
      </w:r>
    </w:p>
    <w:p w:rsidR="00954C34" w:rsidRPr="00C55E1F" w:rsidRDefault="00954C34" w:rsidP="009E51B9">
      <w:pPr>
        <w:pStyle w:val="a3"/>
        <w:snapToGrid w:val="0"/>
        <w:spacing w:line="360" w:lineRule="auto"/>
        <w:jc w:val="both"/>
        <w:rPr>
          <w:rFonts w:ascii="Book Antiqua" w:hAnsi="Book Antiqua" w:cs="Arial"/>
          <w:sz w:val="24"/>
          <w:szCs w:val="24"/>
        </w:rPr>
      </w:pPr>
      <w:r w:rsidRPr="00C55E1F">
        <w:rPr>
          <w:rFonts w:ascii="Book Antiqua" w:hAnsi="Book Antiqua" w:cs="Arial"/>
          <w:sz w:val="24"/>
          <w:szCs w:val="24"/>
        </w:rPr>
        <w:t xml:space="preserve">Novel approaches for pancreatic cancer therapy are desperately needed. The trinity offered by nanomedical approaches to simultaneously seek, treat, and track human cancer is slowly emerging from the basic nanoscience toward clinical deployment to treat pancreatic cancer. Adair </w:t>
      </w:r>
      <w:r w:rsidRPr="00C55E1F">
        <w:rPr>
          <w:rFonts w:ascii="Book Antiqua" w:hAnsi="Book Antiqua" w:cs="Arial"/>
          <w:i/>
          <w:sz w:val="24"/>
          <w:szCs w:val="24"/>
        </w:rPr>
        <w:t>et al</w:t>
      </w:r>
      <w:r w:rsidRPr="00C55E1F">
        <w:rPr>
          <w:rFonts w:ascii="Book Antiqua" w:hAnsi="Book Antiqua" w:cs="Arial"/>
          <w:sz w:val="24"/>
          <w:szCs w:val="24"/>
          <w:vertAlign w:val="superscript"/>
        </w:rPr>
        <w:fldChar w:fldCharType="begin"/>
      </w:r>
      <w:r w:rsidRPr="00C55E1F">
        <w:rPr>
          <w:rFonts w:ascii="Book Antiqua" w:hAnsi="Book Antiqua" w:cs="Arial"/>
          <w:sz w:val="24"/>
          <w:szCs w:val="24"/>
          <w:vertAlign w:val="superscript"/>
        </w:rPr>
        <w:instrText xml:space="preserve"> ADDIN EN.CITE &lt;EndNote&gt;&lt;Cite&gt;&lt;Author&gt;Adair&lt;/Author&gt;&lt;Year&gt;2010&lt;/Year&gt;&lt;RecNum&gt;16&lt;/RecNum&gt;&lt;DisplayText&gt;&lt;style face="superscript"&gt;[71]&lt;/style&gt;&lt;/DisplayText&gt;&lt;record&gt;&lt;rec-number&gt;16&lt;/rec-number&gt;&lt;foreign-keys&gt;&lt;key app="EN" db-id="da09ezxwnd5v9re2998vet2hsz9vfsvdvd9a"&gt;16&lt;/key&gt;&lt;/foreign-keys&gt;&lt;ref-type name="Journal Article"&gt;17&lt;/ref-type&gt;&lt;contributors&gt;&lt;authors&gt;&lt;author&gt;Adair, J. H.&lt;/author&gt;&lt;author&gt;Parette, M. P.&lt;/author&gt;&lt;author&gt;Altinoglu, E. I.&lt;/author&gt;&lt;author&gt;Kester, M.&lt;/author&gt;&lt;/authors&gt;&lt;/contributors&gt;&lt;auth-address&gt;Department of Materials Science and Engineering, The Pennsylvania State University, University Park, Pennsylvania 16802, USA. jha3@ems.psu.edu&lt;/auth-address&gt;&lt;titles&gt;&lt;title&gt;Nanoparticulate alternatives for drug delivery&lt;/title&gt;&lt;secondary-title&gt;ACS Nano&lt;/secondary-title&gt;&lt;alt-title&gt;ACS nano&lt;/alt-title&gt;&lt;/titles&gt;&lt;periodical&gt;&lt;full-title&gt;ACS Nano&lt;/full-title&gt;&lt;/periodical&gt;&lt;alt-periodical&gt;&lt;full-title&gt;ACS Nano&lt;/full-title&gt;&lt;/alt-periodical&gt;&lt;pages&gt;4967-70&lt;/pages&gt;&lt;volume&gt;4&lt;/volume&gt;&lt;number&gt;9&lt;/number&gt;&lt;keywords&gt;&lt;keyword&gt;Coated Materials, Biocompatible/chemistry/metabolism/pharmacokinetics/toxicity&lt;/keyword&gt;&lt;keyword&gt;Delayed-Action Preparations&lt;/keyword&gt;&lt;keyword&gt;Drug Carriers/*chemistry/metabolism/pharmacokinetics/toxicity&lt;/keyword&gt;&lt;keyword&gt;Humans&lt;/keyword&gt;&lt;keyword&gt;Nanocapsules/chemistry/toxicity&lt;/keyword&gt;&lt;keyword&gt;Nanomedicine&lt;/keyword&gt;&lt;keyword&gt;Nanoparticles/*chemistry/toxicity&lt;/keyword&gt;&lt;/keywords&gt;&lt;dates&gt;&lt;year&gt;2010&lt;/year&gt;&lt;pub-dates&gt;&lt;date&gt;Sep 28&lt;/date&gt;&lt;/pub-dates&gt;&lt;/dates&gt;&lt;isbn&gt;1936-086X (Electronic)&amp;#xD;1936-0851 (Linking)&lt;/isbn&gt;&lt;accession-num&gt;20873786&lt;/accession-num&gt;&lt;urls&gt;&lt;related-urls&gt;&lt;url&gt;http://www.ncbi.nlm.nih.gov/pubmed/20873786&lt;/url&gt;&lt;/related-urls&gt;&lt;/urls&gt;&lt;electronic-resource-num&gt;10.1021/nn102324e&lt;/electronic-resource-num&gt;&lt;/record&gt;&lt;/Cite&gt;&lt;/EndNote&gt;</w:instrText>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71" w:tooltip="Adair, 2010 #16" w:history="1">
        <w:r w:rsidRPr="00C55E1F">
          <w:rPr>
            <w:rFonts w:ascii="Book Antiqua" w:hAnsi="Book Antiqua" w:cs="Arial"/>
            <w:noProof/>
            <w:sz w:val="24"/>
            <w:szCs w:val="24"/>
            <w:vertAlign w:val="superscript"/>
          </w:rPr>
          <w:t>7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reviewed the selection criteria for drug delivery strategies based on several nanomaterial platforms. The selection criteria for nanomaterial drug delivery systems are summarized in Tables 1 and 2. Novel strategies using nanotechnology research may lead to advantages in early detection via bioimaging, specific targeting of cancer cell receptors and effective treatment with lower side effects and drug degradation. There is a great demand to improve current drug delivery procedures to overcome drug resistance without causing serious off target toxicity. Targeting proteins involved with signal transduction is one strategy that is currently under investigation. Studies in growth factor inhibitors (opioid growth factors)</w:t>
      </w:r>
      <w:r w:rsidRPr="00C55E1F">
        <w:rPr>
          <w:rFonts w:ascii="Book Antiqua" w:hAnsi="Book Antiqua" w:cs="Arial"/>
          <w:sz w:val="24"/>
          <w:szCs w:val="24"/>
          <w:vertAlign w:val="superscript"/>
        </w:rPr>
        <w:fldChar w:fldCharType="begin">
          <w:fldData xml:space="preserve">PEVuZE5vdGU+PENpdGU+PEF1dGhvcj5TbWl0aDwvQXV0aG9yPjxZZWFyPjIwMDQ8L1llYXI+PFJl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NTEwLTIwPC9wYWdlcz48dm9sdW1lPjU2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TbWl0aDwvQXV0aG9yPjxZZWFyPjIwMDQ8L1llYXI+PFJl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NTEwLTIwPC9wYWdlcz48dm9sdW1lPjU2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72" w:tooltip="Smith, 2004 #193" w:history="1">
        <w:r w:rsidRPr="00C55E1F">
          <w:rPr>
            <w:rFonts w:ascii="Book Antiqua" w:hAnsi="Book Antiqua" w:cs="Arial"/>
            <w:noProof/>
            <w:sz w:val="24"/>
            <w:szCs w:val="24"/>
            <w:vertAlign w:val="superscript"/>
          </w:rPr>
          <w:t>72</w:t>
        </w:r>
      </w:hyperlink>
      <w:r w:rsidRPr="00C55E1F">
        <w:rPr>
          <w:rFonts w:ascii="Book Antiqua" w:hAnsi="Book Antiqua" w:cs="Arial"/>
          <w:noProof/>
          <w:sz w:val="24"/>
          <w:szCs w:val="24"/>
          <w:vertAlign w:val="superscript"/>
        </w:rPr>
        <w:t>,</w:t>
      </w:r>
      <w:hyperlink w:anchor="_ENREF_73" w:tooltip="Zagon, 2005 #201" w:history="1">
        <w:r w:rsidRPr="00C55E1F">
          <w:rPr>
            <w:rFonts w:ascii="Book Antiqua" w:hAnsi="Book Antiqua" w:cs="Arial"/>
            <w:noProof/>
            <w:sz w:val="24"/>
            <w:szCs w:val="24"/>
            <w:vertAlign w:val="superscript"/>
          </w:rPr>
          <w:t>73</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for biotherapy and biocompatible nanomaterials for drug carrier systems, introduce promising directions towards effective cancer management despite </w:t>
      </w:r>
      <w:r w:rsidRPr="00C55E1F">
        <w:rPr>
          <w:rFonts w:ascii="Book Antiqua" w:hAnsi="Book Antiqua" w:cs="Arial"/>
          <w:sz w:val="24"/>
          <w:szCs w:val="24"/>
        </w:rPr>
        <w:lastRenderedPageBreak/>
        <w:t>limitations. Novel biomarkers like Plectin-1 (Plec1)</w:t>
      </w:r>
      <w:r w:rsidRPr="00C55E1F">
        <w:rPr>
          <w:rFonts w:ascii="Book Antiqua" w:hAnsi="Book Antiqua" w:cs="Arial"/>
          <w:sz w:val="24"/>
          <w:szCs w:val="24"/>
        </w:rPr>
        <w:fldChar w:fldCharType="begin">
          <w:fldData xml:space="preserve">PEVuZE5vdGU+PENpdGU+PEF1dGhvcj5CYXVzY2g8L0F1dGhvcj48WWVhcj4yMDExPC9ZZWFyPjxS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aWNhbCBDYW5jZXIgUmVz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CYXVzY2g8L0F1dGhvcj48WWVhcj4yMDExPC9ZZWFyPjxS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aWNhbCBDYW5jZXIgUmVz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74" w:tooltip="Bausch, 2011 #292" w:history="1">
        <w:r w:rsidRPr="00C55E1F">
          <w:rPr>
            <w:rFonts w:ascii="Book Antiqua" w:hAnsi="Book Antiqua" w:cs="Arial"/>
            <w:noProof/>
            <w:sz w:val="24"/>
            <w:szCs w:val="24"/>
            <w:vertAlign w:val="superscript"/>
          </w:rPr>
          <w:t>74</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have been found to be useful in the early detection of small pre-invasive PanIN III lesions and metastases. Such biomarkers provide an advantage in early detection when they are over-expressed in specific organs. It was shown that Plec1 can also be used to safely distinguish PDAC from benign conditions and thus this method is more effective than cross-sectional abdominal and invasive endoscopic imaging techniques. Although a cure for PDAC is not feasible with currently available treatment, research in the next decade will develop better prevention and prognosis modalities to diagnose PDAC and improve chances of survival.</w:t>
      </w:r>
    </w:p>
    <w:p w:rsidR="00954C34" w:rsidRPr="00C55E1F" w:rsidRDefault="00954C34" w:rsidP="00766B00">
      <w:pPr>
        <w:pStyle w:val="a3"/>
        <w:snapToGrid w:val="0"/>
        <w:spacing w:line="360" w:lineRule="auto"/>
        <w:ind w:firstLineChars="50" w:firstLine="120"/>
        <w:jc w:val="both"/>
        <w:rPr>
          <w:rFonts w:ascii="Book Antiqua" w:hAnsi="Book Antiqua" w:cs="Arial"/>
          <w:sz w:val="24"/>
          <w:szCs w:val="24"/>
        </w:rPr>
      </w:pPr>
      <w:r w:rsidRPr="00C55E1F">
        <w:rPr>
          <w:rFonts w:ascii="Book Antiqua" w:hAnsi="Book Antiqua" w:cs="Arial"/>
          <w:sz w:val="24"/>
          <w:szCs w:val="24"/>
        </w:rPr>
        <w:t>One of the most promising nanomedical approaches reported in recent years is based on a novel material system, calcium phosphosilicate hydrate nanoparticles (CPSNPs), in which encapsulated imaging agents and/or drugs, can be delivered in a targeted manner to a variety of cancers including pancreatic cancer</w:t>
      </w:r>
      <w:r w:rsidRPr="00C55E1F">
        <w:rPr>
          <w:rFonts w:ascii="Book Antiqua" w:hAnsi="Book Antiqua" w:cs="Arial"/>
          <w:sz w:val="24"/>
          <w:szCs w:val="24"/>
        </w:rPr>
        <w:fldChar w:fldCharType="begin">
          <w:fldData xml:space="preserve">PEVuZE5vdGU+PENpdGU+PEF1dGhvcj5UYWJha292aWM8L0F1dGhvcj48WWVhcj4yMDEyPC9ZZWFy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yMDc1LTg0PC9wYWdlcz48dm9sdW1lPjI8L3ZvbHVtZT48bnVt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UYWJha292aWM8L0F1dGhvcj48WWVhcj4yMDEyPC9ZZWFy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71" w:tooltip="Adair, 2010 #16" w:history="1">
        <w:r w:rsidRPr="00C55E1F">
          <w:rPr>
            <w:rFonts w:ascii="Book Antiqua" w:hAnsi="Book Antiqua" w:cs="Arial"/>
            <w:noProof/>
            <w:sz w:val="24"/>
            <w:szCs w:val="24"/>
            <w:vertAlign w:val="superscript"/>
          </w:rPr>
          <w:t>71</w:t>
        </w:r>
      </w:hyperlink>
      <w:r w:rsidRPr="00C55E1F">
        <w:rPr>
          <w:rFonts w:ascii="Book Antiqua" w:hAnsi="Book Antiqua" w:cs="Arial"/>
          <w:noProof/>
          <w:sz w:val="24"/>
          <w:szCs w:val="24"/>
          <w:vertAlign w:val="superscript"/>
        </w:rPr>
        <w:t>,</w:t>
      </w:r>
      <w:hyperlink w:anchor="_ENREF_75" w:tooltip="Tabakovic, 2012 #15" w:history="1">
        <w:r w:rsidRPr="00C55E1F">
          <w:rPr>
            <w:rFonts w:ascii="Book Antiqua" w:hAnsi="Book Antiqua" w:cs="Arial"/>
            <w:noProof/>
            <w:sz w:val="24"/>
            <w:szCs w:val="24"/>
            <w:vertAlign w:val="superscript"/>
          </w:rPr>
          <w:t>75-80</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For example, Barth </w:t>
      </w:r>
      <w:r w:rsidRPr="00C55E1F">
        <w:rPr>
          <w:rFonts w:ascii="Book Antiqua" w:hAnsi="Book Antiqua" w:cs="Arial"/>
          <w:i/>
          <w:sz w:val="24"/>
          <w:szCs w:val="24"/>
        </w:rPr>
        <w:t>et al</w:t>
      </w:r>
      <w:r w:rsidRPr="00C55E1F">
        <w:rPr>
          <w:rFonts w:ascii="Book Antiqua" w:hAnsi="Book Antiqua" w:cs="Arial"/>
          <w:sz w:val="24"/>
          <w:szCs w:val="24"/>
          <w:vertAlign w:val="superscript"/>
        </w:rPr>
        <w:fldChar w:fldCharType="begin">
          <w:fldData xml:space="preserve">PEVuZE5vdGU+PENpdGU+PEF1dGhvcj5CYXJ0aDwvQXV0aG9yPjxZZWFyPjIwMTM8L1llYXI+PFJl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CYXJ0aDwvQXV0aG9yPjxZZWFyPjIwMTM8L1llYXI+PFJl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81" w:tooltip="Barth, 2013 #296" w:history="1">
        <w:r w:rsidRPr="00C55E1F">
          <w:rPr>
            <w:rFonts w:ascii="Book Antiqua" w:hAnsi="Book Antiqua" w:cs="Arial"/>
            <w:noProof/>
            <w:sz w:val="24"/>
            <w:szCs w:val="24"/>
            <w:vertAlign w:val="superscript"/>
          </w:rPr>
          <w:t>81</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have demonstrated that a FDA-approved near infra-red fluorophore, indocyanine green (ICG), also known as Cardio-Green</w:t>
      </w:r>
      <w:r w:rsidRPr="00C55E1F">
        <w:rPr>
          <w:rFonts w:ascii="Book Antiqua" w:hAnsi="Book Antiqua" w:cs="Arial"/>
          <w:sz w:val="24"/>
          <w:szCs w:val="24"/>
          <w:vertAlign w:val="superscript"/>
        </w:rPr>
        <w:t>TM</w:t>
      </w:r>
      <w:r w:rsidRPr="00C55E1F">
        <w:rPr>
          <w:rFonts w:ascii="Book Antiqua" w:hAnsi="Book Antiqua" w:cs="Arial"/>
          <w:sz w:val="24"/>
          <w:szCs w:val="24"/>
        </w:rPr>
        <w:t>, when encapsulated in the CPSNPs, can be used as a theranostic (</w:t>
      </w:r>
      <w:r w:rsidRPr="00C55E1F">
        <w:rPr>
          <w:rFonts w:ascii="Book Antiqua" w:hAnsi="Book Antiqua" w:cs="Arial"/>
          <w:i/>
          <w:sz w:val="24"/>
          <w:szCs w:val="24"/>
        </w:rPr>
        <w:t>i.e.,</w:t>
      </w:r>
      <w:r w:rsidRPr="00C55E1F">
        <w:rPr>
          <w:rFonts w:ascii="Book Antiqua" w:hAnsi="Book Antiqua" w:cs="Arial"/>
          <w:sz w:val="24"/>
          <w:szCs w:val="24"/>
        </w:rPr>
        <w:t xml:space="preserve"> a combined diagnostic and therapeutic) agent for a variety of cancers based on a new cancer diagnosis and treatment strategy designated as photo-immuno nanotherapy (PINT). PINT results resurrection of the immune response of the host animal, permitting the immune system to fight the cancer directly. In an earlier report, Barth </w:t>
      </w:r>
      <w:r w:rsidRPr="00257386">
        <w:rPr>
          <w:rFonts w:ascii="Book Antiqua" w:hAnsi="Book Antiqua" w:cs="Arial"/>
          <w:i/>
          <w:sz w:val="24"/>
          <w:szCs w:val="24"/>
        </w:rPr>
        <w:t>et al</w:t>
      </w:r>
      <w:r w:rsidRPr="00C55E1F">
        <w:rPr>
          <w:rFonts w:ascii="Book Antiqua" w:hAnsi="Book Antiqua" w:cs="Arial"/>
          <w:sz w:val="24"/>
          <w:szCs w:val="24"/>
          <w:vertAlign w:val="superscript"/>
        </w:rPr>
        <w:fldChar w:fldCharType="begin">
          <w:fldData xml:space="preserve">PEVuZE5vdGU+PENpdGU+PEF1dGhvcj5CYXJ0aDwvQXV0aG9yPjxZZWFyPjIwMTA8L1llYXI+PFJl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xMjc5LTg3PC9wYWdlcz48dm9sdW1lPjQ8L3Zv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</w:fldData>
        </w:fldChar>
      </w:r>
      <w:r w:rsidRPr="00C55E1F">
        <w:rPr>
          <w:rFonts w:ascii="Book Antiqua" w:hAnsi="Book Antiqua" w:cs="Arial"/>
          <w:sz w:val="24"/>
          <w:szCs w:val="24"/>
          <w:vertAlign w:val="superscript"/>
        </w:rPr>
        <w:instrText xml:space="preserve"> ADDIN EN.CITE </w:instrText>
      </w:r>
      <w:r w:rsidRPr="00C55E1F">
        <w:rPr>
          <w:rFonts w:ascii="Book Antiqua" w:hAnsi="Book Antiqua" w:cs="Arial"/>
          <w:sz w:val="24"/>
          <w:szCs w:val="24"/>
          <w:vertAlign w:val="superscript"/>
        </w:rPr>
        <w:fldChar w:fldCharType="begin">
          <w:fldData xml:space="preserve">PEVuZE5vdGU+PENpdGU+PEF1dGhvcj5CYXJ0aDwvQXV0aG9yPjxZZWFyPjIwMTA8L1llYXI+PFJl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</w:fldData>
        </w:fldChar>
      </w:r>
      <w:r w:rsidRPr="00C55E1F">
        <w:rPr>
          <w:rFonts w:ascii="Book Antiqua" w:hAnsi="Book Antiqua" w:cs="Arial"/>
          <w:sz w:val="24"/>
          <w:szCs w:val="24"/>
          <w:vertAlign w:val="superscript"/>
        </w:rPr>
        <w:instrText xml:space="preserve"> ADDIN EN.CITE.DATA </w:instrText>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end"/>
      </w:r>
      <w:r w:rsidRPr="00C55E1F">
        <w:rPr>
          <w:rFonts w:ascii="Book Antiqua" w:hAnsi="Book Antiqua" w:cs="Arial"/>
          <w:sz w:val="24"/>
          <w:szCs w:val="24"/>
          <w:vertAlign w:val="superscript"/>
        </w:rPr>
      </w:r>
      <w:r w:rsidRPr="00C55E1F">
        <w:rPr>
          <w:rFonts w:ascii="Book Antiqua" w:hAnsi="Book Antiqua" w:cs="Arial"/>
          <w:sz w:val="24"/>
          <w:szCs w:val="24"/>
          <w:vertAlign w:val="superscript"/>
        </w:rPr>
        <w:fldChar w:fldCharType="separate"/>
      </w:r>
      <w:r w:rsidRPr="00C55E1F">
        <w:rPr>
          <w:rFonts w:ascii="Book Antiqua" w:hAnsi="Book Antiqua" w:cs="Arial"/>
          <w:noProof/>
          <w:sz w:val="24"/>
          <w:szCs w:val="24"/>
          <w:vertAlign w:val="superscript"/>
        </w:rPr>
        <w:t>[</w:t>
      </w:r>
      <w:hyperlink w:anchor="_ENREF_82" w:tooltip="Barth, 2010 #68" w:history="1">
        <w:r w:rsidRPr="00C55E1F">
          <w:rPr>
            <w:rFonts w:ascii="Book Antiqua" w:hAnsi="Book Antiqua" w:cs="Arial"/>
            <w:noProof/>
            <w:sz w:val="24"/>
            <w:szCs w:val="24"/>
            <w:vertAlign w:val="superscript"/>
          </w:rPr>
          <w:t>82</w:t>
        </w:r>
      </w:hyperlink>
      <w:r w:rsidRPr="00C55E1F">
        <w:rPr>
          <w:rFonts w:ascii="Book Antiqua" w:hAnsi="Book Antiqua" w:cs="Arial"/>
          <w:noProof/>
          <w:sz w:val="24"/>
          <w:szCs w:val="24"/>
          <w:vertAlign w:val="superscript"/>
        </w:rPr>
        <w:t>]</w:t>
      </w:r>
      <w:r w:rsidRPr="00C55E1F">
        <w:rPr>
          <w:rFonts w:ascii="Book Antiqua" w:hAnsi="Book Antiqua" w:cs="Arial"/>
          <w:sz w:val="24"/>
          <w:szCs w:val="24"/>
          <w:vertAlign w:val="superscript"/>
        </w:rPr>
        <w:fldChar w:fldCharType="end"/>
      </w:r>
      <w:r w:rsidRPr="00C55E1F">
        <w:rPr>
          <w:rFonts w:ascii="Book Antiqua" w:hAnsi="Book Antiqua" w:cs="Arial"/>
          <w:sz w:val="24"/>
          <w:szCs w:val="24"/>
        </w:rPr>
        <w:t xml:space="preserve"> also demonstrated that gastrin-10 can be used for targeted delivery of ICG-encapsulated CPSNPs </w:t>
      </w:r>
      <w:r w:rsidRPr="00257386">
        <w:rPr>
          <w:rFonts w:ascii="Book Antiqua" w:hAnsi="Book Antiqua" w:cs="Arial"/>
          <w:i/>
          <w:sz w:val="24"/>
          <w:szCs w:val="24"/>
        </w:rPr>
        <w:t>in vivo</w:t>
      </w:r>
      <w:r w:rsidRPr="00C55E1F">
        <w:rPr>
          <w:rFonts w:ascii="Book Antiqua" w:hAnsi="Book Antiqua" w:cs="Arial"/>
          <w:sz w:val="24"/>
          <w:szCs w:val="24"/>
        </w:rPr>
        <w:t xml:space="preserve"> based on an orthotopic graft of a human pancreatic cancer in the athymic murine model. The trigger to release the chemotherapeutic agent is inherent dissolution of the CPSNPs in either the acidic local pH in the fluid surrounding many solid tumor types or, after endosomal uptake of the drug-laden CPSNPs into cancer cells, the decreased pH associated with maturation of endosome to endo-lysosomes. Targeting permits the PINT to be used for efficacious uptake in solid tumors and, in an unprecedented fashion, for non-solid tumor cells such as chronic myeloid leukemia</w:t>
      </w:r>
      <w:r w:rsidRPr="00C55E1F">
        <w:rPr>
          <w:rFonts w:ascii="Book Antiqua" w:hAnsi="Book Antiqua" w:cs="Arial"/>
          <w:sz w:val="24"/>
          <w:szCs w:val="24"/>
        </w:rPr>
        <w:fldChar w:fldCharType="begin">
          <w:fldData xml:space="preserve">PEVuZE5vdGU+PENpdGU+PEF1dGhvcj5CYXJ0aDwvQXV0aG9yPjxZZWFyPjIwMTM8L1llYXI+PFJl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</w:fldData>
        </w:fldChar>
      </w:r>
      <w:r w:rsidRPr="00C55E1F">
        <w:rPr>
          <w:rFonts w:ascii="Book Antiqua" w:hAnsi="Book Antiqua" w:cs="Arial"/>
          <w:sz w:val="24"/>
          <w:szCs w:val="24"/>
        </w:rPr>
        <w:instrText xml:space="preserve"> ADDIN EN.CITE </w:instrText>
      </w:r>
      <w:r w:rsidRPr="00C55E1F">
        <w:rPr>
          <w:rFonts w:ascii="Book Antiqua" w:hAnsi="Book Antiqua" w:cs="Arial"/>
          <w:sz w:val="24"/>
          <w:szCs w:val="24"/>
        </w:rPr>
        <w:fldChar w:fldCharType="begin">
          <w:fldData xml:space="preserve">PEVuZE5vdGU+PENpdGU+PEF1dGhvcj5CYXJ0aDwvQXV0aG9yPjxZZWFyPjIwMTM8L1llYXI+PFJl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</w:fldData>
        </w:fldChar>
      </w:r>
      <w:r w:rsidRPr="00C55E1F">
        <w:rPr>
          <w:rFonts w:ascii="Book Antiqua" w:hAnsi="Book Antiqua" w:cs="Arial"/>
          <w:sz w:val="24"/>
          <w:szCs w:val="24"/>
        </w:rPr>
        <w:instrText xml:space="preserve"> ADDIN EN.CITE.DATA </w:instrText>
      </w:r>
      <w:r w:rsidRPr="00C55E1F">
        <w:rPr>
          <w:rFonts w:ascii="Book Antiqua" w:hAnsi="Book Antiqua" w:cs="Arial"/>
          <w:sz w:val="24"/>
          <w:szCs w:val="24"/>
        </w:rPr>
      </w:r>
      <w:r w:rsidRPr="00C55E1F">
        <w:rPr>
          <w:rFonts w:ascii="Book Antiqua" w:hAnsi="Book Antiqua" w:cs="Arial"/>
          <w:sz w:val="24"/>
          <w:szCs w:val="24"/>
        </w:rPr>
        <w:fldChar w:fldCharType="end"/>
      </w:r>
      <w:r w:rsidRPr="00C55E1F">
        <w:rPr>
          <w:rFonts w:ascii="Book Antiqua" w:hAnsi="Book Antiqua" w:cs="Arial"/>
          <w:sz w:val="24"/>
          <w:szCs w:val="24"/>
        </w:rPr>
      </w:r>
      <w:r w:rsidRPr="00C55E1F">
        <w:rPr>
          <w:rFonts w:ascii="Book Antiqua" w:hAnsi="Book Antiqua" w:cs="Arial"/>
          <w:sz w:val="24"/>
          <w:szCs w:val="24"/>
        </w:rPr>
        <w:fldChar w:fldCharType="separate"/>
      </w:r>
      <w:r w:rsidRPr="00C55E1F">
        <w:rPr>
          <w:rFonts w:ascii="Book Antiqua" w:hAnsi="Book Antiqua" w:cs="Arial"/>
          <w:noProof/>
          <w:sz w:val="24"/>
          <w:szCs w:val="24"/>
          <w:vertAlign w:val="superscript"/>
        </w:rPr>
        <w:t>[</w:t>
      </w:r>
      <w:hyperlink w:anchor="_ENREF_78" w:tooltip="Barth, 2011 #11" w:history="1">
        <w:r w:rsidRPr="00C55E1F">
          <w:rPr>
            <w:rFonts w:ascii="Book Antiqua" w:hAnsi="Book Antiqua" w:cs="Arial"/>
            <w:noProof/>
            <w:sz w:val="24"/>
            <w:szCs w:val="24"/>
            <w:vertAlign w:val="superscript"/>
          </w:rPr>
          <w:t>78</w:t>
        </w:r>
      </w:hyperlink>
      <w:r w:rsidRPr="00C55E1F">
        <w:rPr>
          <w:rFonts w:ascii="Book Antiqua" w:hAnsi="Book Antiqua" w:cs="Arial"/>
          <w:noProof/>
          <w:sz w:val="24"/>
          <w:szCs w:val="24"/>
          <w:vertAlign w:val="superscript"/>
        </w:rPr>
        <w:t>,</w:t>
      </w:r>
      <w:hyperlink w:anchor="_ENREF_81" w:tooltip="Barth, 2013 #296" w:history="1">
        <w:r w:rsidRPr="00C55E1F">
          <w:rPr>
            <w:rFonts w:ascii="Book Antiqua" w:hAnsi="Book Antiqua" w:cs="Arial"/>
            <w:noProof/>
            <w:sz w:val="24"/>
            <w:szCs w:val="24"/>
            <w:vertAlign w:val="superscript"/>
          </w:rPr>
          <w:t>81</w:t>
        </w:r>
      </w:hyperlink>
      <w:r w:rsidRPr="00C55E1F">
        <w:rPr>
          <w:rFonts w:ascii="Book Antiqua" w:hAnsi="Book Antiqua" w:cs="Arial"/>
          <w:noProof/>
          <w:sz w:val="24"/>
          <w:szCs w:val="24"/>
          <w:vertAlign w:val="superscript"/>
        </w:rPr>
        <w:t>,</w:t>
      </w:r>
      <w:hyperlink w:anchor="_ENREF_82" w:tooltip="Barth, 2010 #68" w:history="1">
        <w:r w:rsidRPr="00C55E1F">
          <w:rPr>
            <w:rFonts w:ascii="Book Antiqua" w:hAnsi="Book Antiqua" w:cs="Arial"/>
            <w:noProof/>
            <w:sz w:val="24"/>
            <w:szCs w:val="24"/>
            <w:vertAlign w:val="superscript"/>
          </w:rPr>
          <w:t>82</w:t>
        </w:r>
      </w:hyperlink>
      <w:r w:rsidRPr="00C55E1F">
        <w:rPr>
          <w:rFonts w:ascii="Book Antiqua" w:hAnsi="Book Antiqua" w:cs="Arial"/>
          <w:noProof/>
          <w:sz w:val="24"/>
          <w:szCs w:val="24"/>
          <w:vertAlign w:val="superscript"/>
        </w:rPr>
        <w:t>]</w:t>
      </w:r>
      <w:r w:rsidRPr="00C55E1F">
        <w:rPr>
          <w:rFonts w:ascii="Book Antiqua" w:hAnsi="Book Antiqua" w:cs="Arial"/>
          <w:sz w:val="24"/>
          <w:szCs w:val="24"/>
        </w:rPr>
        <w:fldChar w:fldCharType="end"/>
      </w:r>
      <w:r w:rsidRPr="00C55E1F">
        <w:rPr>
          <w:rFonts w:ascii="Book Antiqua" w:hAnsi="Book Antiqua" w:cs="Arial"/>
          <w:sz w:val="24"/>
          <w:szCs w:val="24"/>
        </w:rPr>
        <w:t xml:space="preserve">. Thus, the combination of early detection with more efficacious </w:t>
      </w:r>
      <w:r w:rsidRPr="00C55E1F">
        <w:rPr>
          <w:rFonts w:ascii="Book Antiqua" w:hAnsi="Book Antiqua" w:cs="Arial"/>
          <w:sz w:val="24"/>
          <w:szCs w:val="24"/>
        </w:rPr>
        <w:lastRenderedPageBreak/>
        <w:t>delivery and more effective treatment promised by nanomedical approaches is emerging as a viable alternative for pancreatic cancer diagnosis and treatment.</w:t>
      </w:r>
    </w:p>
    <w:p w:rsidR="00954C34" w:rsidRPr="00C55E1F" w:rsidRDefault="00954C34" w:rsidP="009E51B9">
      <w:pPr>
        <w:pStyle w:val="a3"/>
        <w:snapToGrid w:val="0"/>
        <w:spacing w:line="360" w:lineRule="auto"/>
        <w:jc w:val="both"/>
        <w:rPr>
          <w:rFonts w:ascii="Book Antiqua" w:hAnsi="Book Antiqua" w:cs="Arial"/>
          <w:b/>
          <w:sz w:val="24"/>
          <w:szCs w:val="24"/>
        </w:rPr>
      </w:pPr>
    </w:p>
    <w:p w:rsidR="00954C34" w:rsidRPr="00C55E1F" w:rsidRDefault="00954C34" w:rsidP="009E51B9">
      <w:pPr>
        <w:pStyle w:val="a3"/>
        <w:snapToGrid w:val="0"/>
        <w:spacing w:line="360" w:lineRule="auto"/>
        <w:jc w:val="both"/>
        <w:rPr>
          <w:rFonts w:ascii="Book Antiqua" w:hAnsi="Book Antiqua" w:cs="Arial"/>
          <w:b/>
          <w:sz w:val="24"/>
          <w:szCs w:val="24"/>
        </w:rPr>
      </w:pPr>
      <w:r w:rsidRPr="00C55E1F">
        <w:rPr>
          <w:rFonts w:ascii="Book Antiqua" w:hAnsi="Book Antiqua" w:cs="Arial"/>
          <w:b/>
          <w:sz w:val="24"/>
          <w:szCs w:val="24"/>
        </w:rPr>
        <w:t>ACKNOWLEDGEMENTS</w:t>
      </w:r>
    </w:p>
    <w:p w:rsidR="00954C34" w:rsidRPr="00C55E1F" w:rsidRDefault="00954C34" w:rsidP="009E51B9">
      <w:pPr>
        <w:pStyle w:val="a3"/>
        <w:snapToGrid w:val="0"/>
        <w:spacing w:line="360" w:lineRule="auto"/>
        <w:jc w:val="both"/>
        <w:rPr>
          <w:rFonts w:ascii="Book Antiqua" w:hAnsi="Book Antiqua" w:cs="Arial"/>
          <w:color w:val="222222"/>
          <w:sz w:val="24"/>
          <w:szCs w:val="24"/>
          <w:shd w:val="clear" w:color="auto" w:fill="FFFFFF"/>
        </w:rPr>
      </w:pPr>
      <w:r w:rsidRPr="00C55E1F">
        <w:rPr>
          <w:rFonts w:ascii="Book Antiqua" w:hAnsi="Book Antiqua" w:cs="Arial"/>
          <w:color w:val="222222"/>
          <w:sz w:val="24"/>
          <w:szCs w:val="24"/>
          <w:shd w:val="clear" w:color="auto" w:fill="FFFFFF"/>
        </w:rPr>
        <w:t>Special thanks go</w:t>
      </w:r>
      <w:r>
        <w:rPr>
          <w:rFonts w:ascii="Book Antiqua" w:hAnsi="Book Antiqua" w:cs="Arial"/>
          <w:color w:val="222222"/>
          <w:sz w:val="24"/>
          <w:szCs w:val="24"/>
          <w:shd w:val="clear" w:color="auto" w:fill="FFFFFF"/>
        </w:rPr>
        <w:t>es</w:t>
      </w:r>
      <w:r w:rsidRPr="00C55E1F">
        <w:rPr>
          <w:rFonts w:ascii="Book Antiqua" w:hAnsi="Book Antiqua" w:cs="Arial"/>
          <w:color w:val="222222"/>
          <w:sz w:val="24"/>
          <w:szCs w:val="24"/>
          <w:shd w:val="clear" w:color="auto" w:fill="FFFFFF"/>
        </w:rPr>
        <w:t xml:space="preserve"> to Austin J Ross for his additional feedback during manuscript preparation.</w:t>
      </w:r>
    </w:p>
    <w:p w:rsidR="00954C34" w:rsidRPr="00C55E1F" w:rsidRDefault="00954C34" w:rsidP="009E51B9">
      <w:pPr>
        <w:pStyle w:val="a3"/>
        <w:snapToGrid w:val="0"/>
        <w:spacing w:line="360" w:lineRule="auto"/>
        <w:jc w:val="both"/>
        <w:rPr>
          <w:rFonts w:ascii="Book Antiqua" w:hAnsi="Book Antiqua" w:cs="Arial"/>
          <w:sz w:val="24"/>
          <w:szCs w:val="24"/>
        </w:rPr>
      </w:pPr>
    </w:p>
    <w:p w:rsidR="00954C34" w:rsidRPr="00C55E1F" w:rsidRDefault="00954C34" w:rsidP="004B4175">
      <w:pPr>
        <w:pStyle w:val="a3"/>
        <w:snapToGrid w:val="0"/>
        <w:spacing w:line="360" w:lineRule="auto"/>
        <w:jc w:val="both"/>
        <w:rPr>
          <w:rFonts w:ascii="Book Antiqua" w:hAnsi="Book Antiqua" w:cs="Arial"/>
          <w:b/>
          <w:sz w:val="24"/>
          <w:szCs w:val="24"/>
          <w:lang w:eastAsia="zh-CN"/>
        </w:rPr>
      </w:pPr>
      <w:r w:rsidRPr="00C55E1F">
        <w:rPr>
          <w:rFonts w:ascii="Book Antiqua" w:hAnsi="Book Antiqua" w:cs="Arial"/>
          <w:b/>
          <w:sz w:val="24"/>
          <w:szCs w:val="24"/>
        </w:rPr>
        <w:t>REFERENCES</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 </w:t>
      </w:r>
      <w:r w:rsidRPr="00C55E1F">
        <w:rPr>
          <w:rFonts w:ascii="Book Antiqua" w:eastAsia="Times New Roman" w:hAnsi="Book Antiqua" w:cs="Simsun"/>
          <w:b/>
          <w:bCs/>
          <w:color w:val="000000"/>
          <w:sz w:val="24"/>
          <w:szCs w:val="24"/>
          <w:lang w:eastAsia="zh-CN"/>
        </w:rPr>
        <w:t>Maitra A</w:t>
      </w:r>
      <w:r w:rsidRPr="00C55E1F">
        <w:rPr>
          <w:rFonts w:ascii="Book Antiqua" w:eastAsia="Times New Roman" w:hAnsi="Book Antiqua" w:cs="Simsun"/>
          <w:color w:val="000000"/>
          <w:sz w:val="24"/>
          <w:szCs w:val="24"/>
          <w:lang w:eastAsia="zh-CN"/>
        </w:rPr>
        <w:t>, Hruban RH. Pancreatic cancer. </w:t>
      </w:r>
      <w:r w:rsidRPr="00C55E1F">
        <w:rPr>
          <w:rFonts w:ascii="Book Antiqua" w:eastAsia="Times New Roman" w:hAnsi="Book Antiqua" w:cs="Simsun"/>
          <w:i/>
          <w:iCs/>
          <w:color w:val="000000"/>
          <w:sz w:val="24"/>
          <w:szCs w:val="24"/>
          <w:lang w:eastAsia="zh-CN"/>
        </w:rPr>
        <w:t>Annu Rev Pathol</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3</w:t>
      </w:r>
      <w:r w:rsidRPr="00C55E1F">
        <w:rPr>
          <w:rFonts w:ascii="Book Antiqua" w:eastAsia="Times New Roman" w:hAnsi="Book Antiqua" w:cs="Simsun"/>
          <w:color w:val="000000"/>
          <w:sz w:val="24"/>
          <w:szCs w:val="24"/>
          <w:lang w:eastAsia="zh-CN"/>
        </w:rPr>
        <w:t>: 157-188 [PMID: 18039136 DOI: 10.1146/annurev.pathmechdis.3.121806.154305]</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Pr>
          <w:rFonts w:ascii="Book Antiqua" w:eastAsia="Times New Roman" w:hAnsi="Book Antiqua" w:cs="Simsun"/>
          <w:color w:val="000000"/>
          <w:sz w:val="24"/>
          <w:szCs w:val="24"/>
          <w:lang w:eastAsia="zh-CN"/>
        </w:rPr>
        <w:t xml:space="preserve">2 </w:t>
      </w:r>
      <w:r w:rsidRPr="00C55E1F">
        <w:rPr>
          <w:rFonts w:ascii="Book Antiqua" w:eastAsia="Times New Roman" w:hAnsi="Book Antiqua" w:cs="Simsun"/>
          <w:color w:val="000000"/>
          <w:sz w:val="24"/>
          <w:szCs w:val="24"/>
          <w:lang w:eastAsia="zh-CN"/>
        </w:rPr>
        <w:t>Surveillance, Epidemiology, and End Results Program. SEER Stat Fact Sheets: Pancreas, cited 2013 11</w:t>
      </w:r>
      <w:r>
        <w:rPr>
          <w:rFonts w:ascii="Book Antiqua" w:eastAsia="Times New Roman" w:hAnsi="Book Antiqua" w:cs="Simsun"/>
          <w:color w:val="000000"/>
          <w:sz w:val="24"/>
          <w:szCs w:val="24"/>
          <w:lang w:eastAsia="zh-CN"/>
        </w:rPr>
        <w:t>-02. Available from: URL: http:</w:t>
      </w:r>
      <w:r w:rsidRPr="00C55E1F">
        <w:rPr>
          <w:rFonts w:ascii="Book Antiqua" w:eastAsia="Times New Roman" w:hAnsi="Book Antiqua" w:cs="Simsun"/>
          <w:color w:val="000000"/>
          <w:sz w:val="24"/>
          <w:szCs w:val="24"/>
          <w:lang w:eastAsia="zh-CN"/>
        </w:rPr>
        <w:t>//seer.cancer.gov/statfacts/html/pancreas.html</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 </w:t>
      </w:r>
      <w:r w:rsidRPr="00C55E1F">
        <w:rPr>
          <w:rFonts w:ascii="Book Antiqua" w:eastAsia="Times New Roman" w:hAnsi="Book Antiqua" w:cs="Simsun"/>
          <w:b/>
          <w:bCs/>
          <w:color w:val="000000"/>
          <w:sz w:val="24"/>
          <w:szCs w:val="24"/>
          <w:lang w:eastAsia="zh-CN"/>
        </w:rPr>
        <w:t>Siegel R</w:t>
      </w:r>
      <w:r w:rsidRPr="00C55E1F">
        <w:rPr>
          <w:rFonts w:ascii="Book Antiqua" w:eastAsia="Times New Roman" w:hAnsi="Book Antiqua" w:cs="Simsun"/>
          <w:color w:val="000000"/>
          <w:sz w:val="24"/>
          <w:szCs w:val="24"/>
          <w:lang w:eastAsia="zh-CN"/>
        </w:rPr>
        <w:t>, Naishadham D, Jemal A. Cancer statistics, 2013. </w:t>
      </w:r>
      <w:r w:rsidRPr="00C55E1F">
        <w:rPr>
          <w:rFonts w:ascii="Book Antiqua" w:eastAsia="Times New Roman" w:hAnsi="Book Antiqua" w:cs="Simsun"/>
          <w:i/>
          <w:iCs/>
          <w:color w:val="000000"/>
          <w:sz w:val="24"/>
          <w:szCs w:val="24"/>
          <w:lang w:eastAsia="zh-CN"/>
        </w:rPr>
        <w:t>CA Cancer J Clin</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63</w:t>
      </w:r>
      <w:r w:rsidRPr="00C55E1F">
        <w:rPr>
          <w:rFonts w:ascii="Book Antiqua" w:eastAsia="Times New Roman" w:hAnsi="Book Antiqua" w:cs="Simsun"/>
          <w:color w:val="000000"/>
          <w:sz w:val="24"/>
          <w:szCs w:val="24"/>
          <w:lang w:eastAsia="zh-CN"/>
        </w:rPr>
        <w:t>: 11-30 [PMID: 23335087 DOI: 10.3322/caac.2116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8673D2">
        <w:rPr>
          <w:rFonts w:ascii="Book Antiqua" w:eastAsia="Times New Roman" w:hAnsi="Book Antiqua" w:cs="Simsun"/>
          <w:color w:val="000000"/>
          <w:sz w:val="24"/>
          <w:szCs w:val="24"/>
          <w:lang w:val="es-ES" w:eastAsia="zh-CN"/>
        </w:rPr>
        <w:t>4 </w:t>
      </w:r>
      <w:r w:rsidRPr="008673D2">
        <w:rPr>
          <w:rFonts w:ascii="Book Antiqua" w:eastAsia="Times New Roman" w:hAnsi="Book Antiqua" w:cs="Simsun"/>
          <w:b/>
          <w:bCs/>
          <w:color w:val="000000"/>
          <w:sz w:val="24"/>
          <w:szCs w:val="24"/>
          <w:lang w:val="es-ES" w:eastAsia="zh-CN"/>
        </w:rPr>
        <w:t>Muniraj T</w:t>
      </w:r>
      <w:r w:rsidRPr="008673D2">
        <w:rPr>
          <w:rFonts w:ascii="Book Antiqua" w:eastAsia="Times New Roman" w:hAnsi="Book Antiqua" w:cs="Simsun"/>
          <w:color w:val="000000"/>
          <w:sz w:val="24"/>
          <w:szCs w:val="24"/>
          <w:lang w:val="es-ES" w:eastAsia="zh-CN"/>
        </w:rPr>
        <w:t xml:space="preserve">, Jamidar PA, Aslanian HR. </w:t>
      </w:r>
      <w:r w:rsidRPr="00C55E1F">
        <w:rPr>
          <w:rFonts w:ascii="Book Antiqua" w:eastAsia="Times New Roman" w:hAnsi="Book Antiqua" w:cs="Simsun"/>
          <w:color w:val="000000"/>
          <w:sz w:val="24"/>
          <w:szCs w:val="24"/>
          <w:lang w:eastAsia="zh-CN"/>
        </w:rPr>
        <w:t>Pancreatic cancer: a comprehensive review and update. </w:t>
      </w:r>
      <w:r w:rsidRPr="00C55E1F">
        <w:rPr>
          <w:rFonts w:ascii="Book Antiqua" w:eastAsia="Times New Roman" w:hAnsi="Book Antiqua" w:cs="Simsun"/>
          <w:i/>
          <w:iCs/>
          <w:color w:val="000000"/>
          <w:sz w:val="24"/>
          <w:szCs w:val="24"/>
          <w:lang w:eastAsia="zh-CN"/>
        </w:rPr>
        <w:t>Dis Mon</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59</w:t>
      </w:r>
      <w:r w:rsidRPr="00C55E1F">
        <w:rPr>
          <w:rFonts w:ascii="Book Antiqua" w:eastAsia="Times New Roman" w:hAnsi="Book Antiqua" w:cs="Simsun"/>
          <w:color w:val="000000"/>
          <w:sz w:val="24"/>
          <w:szCs w:val="24"/>
          <w:lang w:eastAsia="zh-CN"/>
        </w:rPr>
        <w:t>: 368-402 [PMID: 24183261 DOI: 10.1016/j.disamonth.2013.08.00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 </w:t>
      </w:r>
      <w:r w:rsidRPr="00C55E1F">
        <w:rPr>
          <w:rFonts w:ascii="Book Antiqua" w:eastAsia="Times New Roman" w:hAnsi="Book Antiqua" w:cs="Simsun"/>
          <w:b/>
          <w:bCs/>
          <w:color w:val="000000"/>
          <w:sz w:val="24"/>
          <w:szCs w:val="24"/>
          <w:lang w:eastAsia="zh-CN"/>
        </w:rPr>
        <w:t>Stathis A</w:t>
      </w:r>
      <w:r w:rsidRPr="00C55E1F">
        <w:rPr>
          <w:rFonts w:ascii="Book Antiqua" w:eastAsia="Times New Roman" w:hAnsi="Book Antiqua" w:cs="Simsun"/>
          <w:color w:val="000000"/>
          <w:sz w:val="24"/>
          <w:szCs w:val="24"/>
          <w:lang w:eastAsia="zh-CN"/>
        </w:rPr>
        <w:t>, Moore MJ. Advanced pancreatic carcinoma: current treatment and future challenges. </w:t>
      </w:r>
      <w:r w:rsidRPr="00C55E1F">
        <w:rPr>
          <w:rFonts w:ascii="Book Antiqua" w:eastAsia="Times New Roman" w:hAnsi="Book Antiqua" w:cs="Simsun"/>
          <w:i/>
          <w:iCs/>
          <w:color w:val="000000"/>
          <w:sz w:val="24"/>
          <w:szCs w:val="24"/>
          <w:lang w:eastAsia="zh-CN"/>
        </w:rPr>
        <w:t>Nat Rev Clin Oncol</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7</w:t>
      </w:r>
      <w:r w:rsidRPr="00C55E1F">
        <w:rPr>
          <w:rFonts w:ascii="Book Antiqua" w:eastAsia="Times New Roman" w:hAnsi="Book Antiqua" w:cs="Simsun"/>
          <w:color w:val="000000"/>
          <w:sz w:val="24"/>
          <w:szCs w:val="24"/>
          <w:lang w:eastAsia="zh-CN"/>
        </w:rPr>
        <w:t>: 163-172 [PMID: 20101258 DOI: 10.1038/nrclinonc.2009.23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 </w:t>
      </w:r>
      <w:r w:rsidRPr="00C55E1F">
        <w:rPr>
          <w:rFonts w:ascii="Book Antiqua" w:eastAsia="Times New Roman" w:hAnsi="Book Antiqua" w:cs="Simsun"/>
          <w:b/>
          <w:bCs/>
          <w:color w:val="000000"/>
          <w:sz w:val="24"/>
          <w:szCs w:val="24"/>
          <w:lang w:eastAsia="zh-CN"/>
        </w:rPr>
        <w:t>Kern SE</w:t>
      </w:r>
      <w:r w:rsidRPr="00C55E1F">
        <w:rPr>
          <w:rFonts w:ascii="Book Antiqua" w:eastAsia="Times New Roman" w:hAnsi="Book Antiqua" w:cs="Simsun"/>
          <w:color w:val="000000"/>
          <w:sz w:val="24"/>
          <w:szCs w:val="24"/>
          <w:lang w:eastAsia="zh-CN"/>
        </w:rPr>
        <w:t>, Hruban RH, Hidalgo M, Yeo CJ. An introduction to pancreatic adenocarcinoma genetics, pathology and therapy. </w:t>
      </w:r>
      <w:r w:rsidRPr="00C55E1F">
        <w:rPr>
          <w:rFonts w:ascii="Book Antiqua" w:eastAsia="Times New Roman" w:hAnsi="Book Antiqua" w:cs="Simsun"/>
          <w:i/>
          <w:iCs/>
          <w:color w:val="000000"/>
          <w:sz w:val="24"/>
          <w:szCs w:val="24"/>
          <w:lang w:eastAsia="zh-CN"/>
        </w:rPr>
        <w:t>Cancer Biol Ther</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2002</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1</w:t>
      </w:r>
      <w:r w:rsidRPr="00C55E1F">
        <w:rPr>
          <w:rFonts w:ascii="Book Antiqua" w:eastAsia="Times New Roman" w:hAnsi="Book Antiqua" w:cs="Simsun"/>
          <w:color w:val="000000"/>
          <w:sz w:val="24"/>
          <w:szCs w:val="24"/>
          <w:lang w:eastAsia="zh-CN"/>
        </w:rPr>
        <w:t>: 607-613 [PMID: 1264268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 </w:t>
      </w:r>
      <w:r w:rsidRPr="00C55E1F">
        <w:rPr>
          <w:rFonts w:ascii="Book Antiqua" w:eastAsia="Times New Roman" w:hAnsi="Book Antiqua" w:cs="Simsun"/>
          <w:b/>
          <w:bCs/>
          <w:color w:val="000000"/>
          <w:sz w:val="24"/>
          <w:szCs w:val="24"/>
          <w:lang w:eastAsia="zh-CN"/>
        </w:rPr>
        <w:t>Nakamura T</w:t>
      </w:r>
      <w:r w:rsidRPr="00C55E1F">
        <w:rPr>
          <w:rFonts w:ascii="Book Antiqua" w:eastAsia="Times New Roman" w:hAnsi="Book Antiqua" w:cs="Simsun"/>
          <w:color w:val="000000"/>
          <w:sz w:val="24"/>
          <w:szCs w:val="24"/>
          <w:lang w:eastAsia="zh-CN"/>
        </w:rPr>
        <w:t>, Masuda K, Harada S, Akioka K, Sako H. Pancreatic cancer: Slow progression in the early stages. </w:t>
      </w:r>
      <w:r w:rsidRPr="00C55E1F">
        <w:rPr>
          <w:rFonts w:ascii="Book Antiqua" w:eastAsia="Times New Roman" w:hAnsi="Book Antiqua" w:cs="Simsun"/>
          <w:i/>
          <w:iCs/>
          <w:color w:val="000000"/>
          <w:sz w:val="24"/>
          <w:szCs w:val="24"/>
          <w:lang w:eastAsia="zh-CN"/>
        </w:rPr>
        <w:t>Int J Surg Case Rep</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4</w:t>
      </w:r>
      <w:r w:rsidRPr="00C55E1F">
        <w:rPr>
          <w:rFonts w:ascii="Book Antiqua" w:eastAsia="Times New Roman" w:hAnsi="Book Antiqua" w:cs="Simsun"/>
          <w:color w:val="000000"/>
          <w:sz w:val="24"/>
          <w:szCs w:val="24"/>
          <w:lang w:eastAsia="zh-CN"/>
        </w:rPr>
        <w:t>: 693-696 [PMID: 23792484 DOI: 10.1016/j.ijscr.2013.04.04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Pr>
          <w:rFonts w:ascii="Book Antiqua" w:eastAsia="Times New Roman" w:hAnsi="Book Antiqua" w:cs="Simsun"/>
          <w:color w:val="000000"/>
          <w:sz w:val="24"/>
          <w:szCs w:val="24"/>
          <w:lang w:eastAsia="zh-CN"/>
        </w:rPr>
        <w:t xml:space="preserve">8 </w:t>
      </w:r>
      <w:r w:rsidRPr="00892F6A">
        <w:rPr>
          <w:rFonts w:ascii="Book Antiqua" w:eastAsia="Times New Roman" w:hAnsi="Book Antiqua" w:cs="Simsun"/>
          <w:b/>
          <w:color w:val="000000"/>
          <w:sz w:val="24"/>
          <w:szCs w:val="24"/>
          <w:lang w:eastAsia="zh-CN"/>
        </w:rPr>
        <w:t>Dominguez-Bendala J.</w:t>
      </w:r>
      <w:r w:rsidRPr="00C55E1F">
        <w:rPr>
          <w:rFonts w:ascii="Book Antiqua" w:eastAsia="Times New Roman" w:hAnsi="Book Antiqua" w:cs="Simsun"/>
          <w:color w:val="000000"/>
          <w:sz w:val="24"/>
          <w:szCs w:val="24"/>
          <w:lang w:eastAsia="zh-CN"/>
        </w:rPr>
        <w:t xml:space="preserve"> Pancreatic Stem Cells. New York, NY: Humana Press, 2009: 11-3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9 </w:t>
      </w:r>
      <w:r w:rsidRPr="00C55E1F">
        <w:rPr>
          <w:rFonts w:ascii="Book Antiqua" w:eastAsia="Times New Roman" w:hAnsi="Book Antiqua" w:cs="Simsun"/>
          <w:b/>
          <w:bCs/>
          <w:color w:val="000000"/>
          <w:sz w:val="24"/>
          <w:szCs w:val="24"/>
          <w:lang w:eastAsia="zh-CN"/>
        </w:rPr>
        <w:t>Liszka L</w:t>
      </w:r>
      <w:r w:rsidRPr="00C55E1F">
        <w:rPr>
          <w:rFonts w:ascii="Book Antiqua" w:eastAsia="Times New Roman" w:hAnsi="Book Antiqua" w:cs="Simsun"/>
          <w:color w:val="000000"/>
          <w:sz w:val="24"/>
          <w:szCs w:val="24"/>
          <w:lang w:eastAsia="zh-CN"/>
        </w:rPr>
        <w:t>, Paj¹k J, Mrowiec S, Zieliñska-Paj¹k E, Go³ka D, Lampe P. Precursor lesions of early onset pancreatic cancer. </w:t>
      </w:r>
      <w:r w:rsidRPr="00C55E1F">
        <w:rPr>
          <w:rFonts w:ascii="Book Antiqua" w:eastAsia="Times New Roman" w:hAnsi="Book Antiqua" w:cs="Simsun"/>
          <w:i/>
          <w:iCs/>
          <w:color w:val="000000"/>
          <w:sz w:val="24"/>
          <w:szCs w:val="24"/>
          <w:lang w:eastAsia="zh-CN"/>
        </w:rPr>
        <w:t>Virchows Arch</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458</w:t>
      </w:r>
      <w:r w:rsidRPr="00C55E1F">
        <w:rPr>
          <w:rFonts w:ascii="Book Antiqua" w:eastAsia="Times New Roman" w:hAnsi="Book Antiqua" w:cs="Simsun"/>
          <w:color w:val="000000"/>
          <w:sz w:val="24"/>
          <w:szCs w:val="24"/>
          <w:lang w:eastAsia="zh-CN"/>
        </w:rPr>
        <w:t>: 439-451 [PMID: 21369801 DOI: 10.1007/s00428-011-1056-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0 </w:t>
      </w:r>
      <w:r w:rsidRPr="00C55E1F">
        <w:rPr>
          <w:rFonts w:ascii="Book Antiqua" w:eastAsia="Times New Roman" w:hAnsi="Book Antiqua" w:cs="Simsun"/>
          <w:b/>
          <w:bCs/>
          <w:color w:val="000000"/>
          <w:sz w:val="24"/>
          <w:szCs w:val="24"/>
          <w:lang w:eastAsia="zh-CN"/>
        </w:rPr>
        <w:t>Apte MV</w:t>
      </w:r>
      <w:r w:rsidRPr="00C55E1F">
        <w:rPr>
          <w:rFonts w:ascii="Book Antiqua" w:eastAsia="Times New Roman" w:hAnsi="Book Antiqua" w:cs="Simsun"/>
          <w:color w:val="000000"/>
          <w:sz w:val="24"/>
          <w:szCs w:val="24"/>
          <w:lang w:eastAsia="zh-CN"/>
        </w:rPr>
        <w:t>, Wilson JS, Lugea A, Pandol SJ. A starring role for stellate cells in the pancreatic cancer microenvironment. </w:t>
      </w:r>
      <w:r w:rsidRPr="00C55E1F">
        <w:rPr>
          <w:rFonts w:ascii="Book Antiqua" w:eastAsia="Times New Roman" w:hAnsi="Book Antiqua" w:cs="Simsun"/>
          <w:i/>
          <w:iCs/>
          <w:color w:val="000000"/>
          <w:sz w:val="24"/>
          <w:szCs w:val="24"/>
          <w:lang w:eastAsia="zh-CN"/>
        </w:rPr>
        <w:t>Gastroenterology</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144</w:t>
      </w:r>
      <w:r w:rsidRPr="00C55E1F">
        <w:rPr>
          <w:rFonts w:ascii="Book Antiqua" w:eastAsia="Times New Roman" w:hAnsi="Book Antiqua" w:cs="Simsun"/>
          <w:color w:val="000000"/>
          <w:sz w:val="24"/>
          <w:szCs w:val="24"/>
          <w:lang w:eastAsia="zh-CN"/>
        </w:rPr>
        <w:t>: 1210-1219 [PMID: 23622130 DOI: 10.1053/j.gastro.2012.11.03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1 </w:t>
      </w:r>
      <w:r w:rsidRPr="00C55E1F">
        <w:rPr>
          <w:rFonts w:ascii="Book Antiqua" w:eastAsia="Times New Roman" w:hAnsi="Book Antiqua" w:cs="Simsun"/>
          <w:b/>
          <w:bCs/>
          <w:color w:val="000000"/>
          <w:sz w:val="24"/>
          <w:szCs w:val="24"/>
          <w:lang w:eastAsia="zh-CN"/>
        </w:rPr>
        <w:t>Korc M</w:t>
      </w:r>
      <w:r w:rsidRPr="00C55E1F">
        <w:rPr>
          <w:rFonts w:ascii="Book Antiqua" w:eastAsia="Times New Roman" w:hAnsi="Book Antiqua" w:cs="Simsun"/>
          <w:color w:val="000000"/>
          <w:sz w:val="24"/>
          <w:szCs w:val="24"/>
          <w:lang w:eastAsia="zh-CN"/>
        </w:rPr>
        <w:t>. Driver mutations: a roadmap for getting close and personal in pancreatic cancer. </w:t>
      </w:r>
      <w:r w:rsidRPr="00C55E1F">
        <w:rPr>
          <w:rFonts w:ascii="Book Antiqua" w:eastAsia="Times New Roman" w:hAnsi="Book Antiqua" w:cs="Simsun"/>
          <w:i/>
          <w:iCs/>
          <w:color w:val="000000"/>
          <w:sz w:val="24"/>
          <w:szCs w:val="24"/>
          <w:lang w:eastAsia="zh-CN"/>
        </w:rPr>
        <w:t>Cancer Biol Ther</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588-591 [PMID: 20716952 DOI: 10.4161/cbt.10.6.1312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lastRenderedPageBreak/>
        <w:t>12 </w:t>
      </w:r>
      <w:r w:rsidRPr="00C55E1F">
        <w:rPr>
          <w:rFonts w:ascii="Book Antiqua" w:eastAsia="Times New Roman" w:hAnsi="Book Antiqua" w:cs="Simsun"/>
          <w:b/>
          <w:bCs/>
          <w:color w:val="000000"/>
          <w:sz w:val="24"/>
          <w:szCs w:val="24"/>
          <w:lang w:eastAsia="zh-CN"/>
        </w:rPr>
        <w:t>Morris JP</w:t>
      </w:r>
      <w:r w:rsidRPr="00C55E1F">
        <w:rPr>
          <w:rFonts w:ascii="Book Antiqua" w:eastAsia="Times New Roman" w:hAnsi="Book Antiqua" w:cs="Simsun"/>
          <w:color w:val="000000"/>
          <w:sz w:val="24"/>
          <w:szCs w:val="24"/>
          <w:lang w:eastAsia="zh-CN"/>
        </w:rPr>
        <w:t>, Wang SC, Hebrok M. KRAS, Hedgehog, Wnt and the twisted developmental biology of pancreatic ductal adenocarcinoma. </w:t>
      </w:r>
      <w:r w:rsidRPr="00C55E1F">
        <w:rPr>
          <w:rFonts w:ascii="Book Antiqua" w:eastAsia="Times New Roman" w:hAnsi="Book Antiqua" w:cs="Simsun"/>
          <w:i/>
          <w:iCs/>
          <w:color w:val="000000"/>
          <w:sz w:val="24"/>
          <w:szCs w:val="24"/>
          <w:lang w:eastAsia="zh-CN"/>
        </w:rPr>
        <w:t>Nat Rev Cancer</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683-695 [PMID: 20814421 DOI: 10.1038/nrc289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3 </w:t>
      </w:r>
      <w:r w:rsidRPr="00C55E1F">
        <w:rPr>
          <w:rFonts w:ascii="Book Antiqua" w:eastAsia="Times New Roman" w:hAnsi="Book Antiqua" w:cs="Simsun"/>
          <w:b/>
          <w:bCs/>
          <w:color w:val="000000"/>
          <w:sz w:val="24"/>
          <w:szCs w:val="24"/>
          <w:lang w:eastAsia="zh-CN"/>
        </w:rPr>
        <w:t>Oberstein PE</w:t>
      </w:r>
      <w:r w:rsidRPr="00C55E1F">
        <w:rPr>
          <w:rFonts w:ascii="Book Antiqua" w:eastAsia="Times New Roman" w:hAnsi="Book Antiqua" w:cs="Simsun"/>
          <w:color w:val="000000"/>
          <w:sz w:val="24"/>
          <w:szCs w:val="24"/>
          <w:lang w:eastAsia="zh-CN"/>
        </w:rPr>
        <w:t>, Olive KP. Pancreatic cancer: why is it so hard to treat? </w:t>
      </w:r>
      <w:r w:rsidRPr="00C55E1F">
        <w:rPr>
          <w:rFonts w:ascii="Book Antiqua" w:eastAsia="Times New Roman" w:hAnsi="Book Antiqua" w:cs="Simsun"/>
          <w:i/>
          <w:iCs/>
          <w:color w:val="000000"/>
          <w:sz w:val="24"/>
          <w:szCs w:val="24"/>
          <w:lang w:eastAsia="zh-CN"/>
        </w:rPr>
        <w:t>Therap Adv Gastroenterol</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6</w:t>
      </w:r>
      <w:r w:rsidRPr="00C55E1F">
        <w:rPr>
          <w:rFonts w:ascii="Book Antiqua" w:eastAsia="Times New Roman" w:hAnsi="Book Antiqua" w:cs="Simsun"/>
          <w:color w:val="000000"/>
          <w:sz w:val="24"/>
          <w:szCs w:val="24"/>
          <w:lang w:eastAsia="zh-CN"/>
        </w:rPr>
        <w:t>: 321-337 [PMID: 23814611 DOI: 10.1177/1756283X1347868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Pr>
          <w:rFonts w:ascii="Book Antiqua" w:eastAsia="Times New Roman" w:hAnsi="Book Antiqua" w:cs="Simsun"/>
          <w:color w:val="000000"/>
          <w:sz w:val="24"/>
          <w:szCs w:val="24"/>
          <w:lang w:eastAsia="zh-CN"/>
        </w:rPr>
        <w:t xml:space="preserve">14 </w:t>
      </w:r>
      <w:r w:rsidRPr="00892F6A">
        <w:rPr>
          <w:rFonts w:ascii="Book Antiqua" w:eastAsia="Times New Roman" w:hAnsi="Book Antiqua" w:cs="Simsun"/>
          <w:b/>
          <w:color w:val="000000"/>
          <w:sz w:val="24"/>
          <w:szCs w:val="24"/>
          <w:lang w:eastAsia="zh-CN"/>
        </w:rPr>
        <w:t>Cameron JL</w:t>
      </w:r>
      <w:r w:rsidRPr="00C55E1F">
        <w:rPr>
          <w:rFonts w:ascii="Book Antiqua" w:eastAsia="Times New Roman" w:hAnsi="Book Antiqua" w:cs="Simsun"/>
          <w:color w:val="000000"/>
          <w:sz w:val="24"/>
          <w:szCs w:val="24"/>
          <w:lang w:eastAsia="zh-CN"/>
        </w:rPr>
        <w:t>. Pancreatic Cancer. Canada: American Cancer Society, 2001: 67-8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5 </w:t>
      </w:r>
      <w:r w:rsidRPr="00C55E1F">
        <w:rPr>
          <w:rFonts w:ascii="Book Antiqua" w:eastAsia="Times New Roman" w:hAnsi="Book Antiqua" w:cs="Simsun"/>
          <w:b/>
          <w:bCs/>
          <w:color w:val="000000"/>
          <w:sz w:val="24"/>
          <w:szCs w:val="24"/>
          <w:lang w:eastAsia="zh-CN"/>
        </w:rPr>
        <w:t>Foley KM</w:t>
      </w:r>
      <w:r w:rsidRPr="00C55E1F">
        <w:rPr>
          <w:rFonts w:ascii="Book Antiqua" w:eastAsia="Times New Roman" w:hAnsi="Book Antiqua" w:cs="Simsun"/>
          <w:color w:val="000000"/>
          <w:sz w:val="24"/>
          <w:szCs w:val="24"/>
          <w:lang w:eastAsia="zh-CN"/>
        </w:rPr>
        <w:t>. Pain syndromes and pharmacologic management of pancreatic cancer pain. </w:t>
      </w:r>
      <w:r w:rsidRPr="00C55E1F">
        <w:rPr>
          <w:rFonts w:ascii="Book Antiqua" w:eastAsia="Times New Roman" w:hAnsi="Book Antiqua" w:cs="Simsun"/>
          <w:i/>
          <w:iCs/>
          <w:color w:val="000000"/>
          <w:sz w:val="24"/>
          <w:szCs w:val="24"/>
          <w:lang w:eastAsia="zh-CN"/>
        </w:rPr>
        <w:t>J Pain Symptom Manage</w:t>
      </w:r>
      <w:r w:rsidRPr="00C55E1F">
        <w:rPr>
          <w:rFonts w:ascii="Book Antiqua" w:eastAsia="Times New Roman" w:hAnsi="Book Antiqua" w:cs="Simsun"/>
          <w:color w:val="000000"/>
          <w:sz w:val="24"/>
          <w:szCs w:val="24"/>
          <w:lang w:eastAsia="zh-CN"/>
        </w:rPr>
        <w:t> 1988; </w:t>
      </w:r>
      <w:r w:rsidRPr="00C55E1F">
        <w:rPr>
          <w:rFonts w:ascii="Book Antiqua" w:eastAsia="Times New Roman" w:hAnsi="Book Antiqua" w:cs="Simsun"/>
          <w:b/>
          <w:bCs/>
          <w:color w:val="000000"/>
          <w:sz w:val="24"/>
          <w:szCs w:val="24"/>
          <w:lang w:eastAsia="zh-CN"/>
        </w:rPr>
        <w:t>3</w:t>
      </w:r>
      <w:r w:rsidRPr="00C55E1F">
        <w:rPr>
          <w:rFonts w:ascii="Book Antiqua" w:eastAsia="Times New Roman" w:hAnsi="Book Antiqua" w:cs="Simsun"/>
          <w:color w:val="000000"/>
          <w:sz w:val="24"/>
          <w:szCs w:val="24"/>
          <w:lang w:eastAsia="zh-CN"/>
        </w:rPr>
        <w:t>: 176-187 [PMID: 3192963 DOI: 10.1016/0885-3924(88)90028-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 xml:space="preserve">16 </w:t>
      </w:r>
      <w:r w:rsidRPr="00892F6A">
        <w:rPr>
          <w:rFonts w:ascii="Book Antiqua" w:eastAsia="Times New Roman" w:hAnsi="Book Antiqua" w:cs="Simsun"/>
          <w:b/>
          <w:color w:val="000000"/>
          <w:sz w:val="24"/>
          <w:szCs w:val="24"/>
          <w:lang w:eastAsia="zh-CN"/>
        </w:rPr>
        <w:t>American Diabetes Association</w:t>
      </w:r>
      <w:r w:rsidRPr="00892F6A">
        <w:rPr>
          <w:rFonts w:ascii="Book Antiqua" w:eastAsia="Times New Roman" w:hAnsi="Book Antiqua" w:cs="Simsun"/>
          <w:color w:val="000000"/>
          <w:sz w:val="24"/>
          <w:szCs w:val="24"/>
          <w:lang w:eastAsia="zh-CN"/>
        </w:rPr>
        <w:t>.</w:t>
      </w:r>
      <w:r>
        <w:rPr>
          <w:rFonts w:ascii="Simsun" w:hAnsi="Simsun"/>
          <w:color w:val="000000"/>
          <w:sz w:val="27"/>
          <w:szCs w:val="27"/>
          <w:lang w:eastAsia="zh-CN"/>
        </w:rPr>
        <w:t xml:space="preserve"> </w:t>
      </w:r>
      <w:r w:rsidRPr="00C55E1F">
        <w:rPr>
          <w:rFonts w:ascii="Book Antiqua" w:eastAsia="Times New Roman" w:hAnsi="Book Antiqua" w:cs="Simsun"/>
          <w:color w:val="000000"/>
          <w:sz w:val="24"/>
          <w:szCs w:val="24"/>
          <w:lang w:eastAsia="zh-CN"/>
        </w:rPr>
        <w:t>Diagnosis and classification of diabetes mellitus. </w:t>
      </w:r>
      <w:r w:rsidRPr="00C55E1F">
        <w:rPr>
          <w:rFonts w:ascii="Book Antiqua" w:eastAsia="Times New Roman" w:hAnsi="Book Antiqua" w:cs="Simsun"/>
          <w:i/>
          <w:iCs/>
          <w:color w:val="000000"/>
          <w:sz w:val="24"/>
          <w:szCs w:val="24"/>
          <w:lang w:eastAsia="zh-CN"/>
        </w:rPr>
        <w:t>Diabetes Care</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36 Suppl 1</w:t>
      </w:r>
      <w:r w:rsidRPr="00C55E1F">
        <w:rPr>
          <w:rFonts w:ascii="Book Antiqua" w:eastAsia="Times New Roman" w:hAnsi="Book Antiqua" w:cs="Simsun"/>
          <w:color w:val="000000"/>
          <w:sz w:val="24"/>
          <w:szCs w:val="24"/>
          <w:lang w:eastAsia="zh-CN"/>
        </w:rPr>
        <w:t>: S67-S74 [PMID: 23264425 DOI: 10.2337/dc13-S06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7 </w:t>
      </w:r>
      <w:r w:rsidRPr="00C55E1F">
        <w:rPr>
          <w:rFonts w:ascii="Book Antiqua" w:eastAsia="Times New Roman" w:hAnsi="Book Antiqua" w:cs="Simsun"/>
          <w:b/>
          <w:bCs/>
          <w:color w:val="000000"/>
          <w:sz w:val="24"/>
          <w:szCs w:val="24"/>
          <w:lang w:eastAsia="zh-CN"/>
        </w:rPr>
        <w:t>Sah RP</w:t>
      </w:r>
      <w:r w:rsidRPr="00C55E1F">
        <w:rPr>
          <w:rFonts w:ascii="Book Antiqua" w:eastAsia="Times New Roman" w:hAnsi="Book Antiqua" w:cs="Simsun"/>
          <w:color w:val="000000"/>
          <w:sz w:val="24"/>
          <w:szCs w:val="24"/>
          <w:lang w:eastAsia="zh-CN"/>
        </w:rPr>
        <w:t>, Nagpal SJ, Mukhopadhyay D, Chari ST. New insights into pancreatic cancer-induced paraneoplastic diabetes. </w:t>
      </w:r>
      <w:r w:rsidRPr="00C55E1F">
        <w:rPr>
          <w:rFonts w:ascii="Book Antiqua" w:eastAsia="Times New Roman" w:hAnsi="Book Antiqua" w:cs="Simsun"/>
          <w:i/>
          <w:iCs/>
          <w:color w:val="000000"/>
          <w:sz w:val="24"/>
          <w:szCs w:val="24"/>
          <w:lang w:eastAsia="zh-CN"/>
        </w:rPr>
        <w:t>Nat Rev Gastroenterol Hepatol</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423-433 [PMID: 23528347 DOI: 10.1038/nrgastro.2013.4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8 </w:t>
      </w:r>
      <w:r w:rsidRPr="00C55E1F">
        <w:rPr>
          <w:rFonts w:ascii="Book Antiqua" w:eastAsia="Times New Roman" w:hAnsi="Book Antiqua" w:cs="Simsun"/>
          <w:b/>
          <w:bCs/>
          <w:color w:val="000000"/>
          <w:sz w:val="24"/>
          <w:szCs w:val="24"/>
          <w:lang w:eastAsia="zh-CN"/>
        </w:rPr>
        <w:t>Pannala R</w:t>
      </w:r>
      <w:r w:rsidRPr="00C55E1F">
        <w:rPr>
          <w:rFonts w:ascii="Book Antiqua" w:eastAsia="Times New Roman" w:hAnsi="Book Antiqua" w:cs="Simsun"/>
          <w:color w:val="000000"/>
          <w:sz w:val="24"/>
          <w:szCs w:val="24"/>
          <w:lang w:eastAsia="zh-CN"/>
        </w:rPr>
        <w:t>, Basu A, Petersen GM, Chari ST. New-onset diabetes: a potential clue to the early diagnosis of pancreatic cancer. </w:t>
      </w:r>
      <w:r w:rsidRPr="00C55E1F">
        <w:rPr>
          <w:rFonts w:ascii="Book Antiqua" w:eastAsia="Times New Roman" w:hAnsi="Book Antiqua" w:cs="Simsun"/>
          <w:i/>
          <w:iCs/>
          <w:color w:val="000000"/>
          <w:sz w:val="24"/>
          <w:szCs w:val="24"/>
          <w:lang w:eastAsia="zh-CN"/>
        </w:rPr>
        <w:t>Lancet Oncol</w:t>
      </w:r>
      <w:r w:rsidRPr="00C55E1F">
        <w:rPr>
          <w:rFonts w:ascii="Book Antiqua" w:eastAsia="Times New Roman" w:hAnsi="Book Antiqua" w:cs="Simsun"/>
          <w:color w:val="000000"/>
          <w:sz w:val="24"/>
          <w:szCs w:val="24"/>
          <w:lang w:eastAsia="zh-CN"/>
        </w:rPr>
        <w:t> 2009;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88-95 [PMID: 19111249 DOI: 10.1016/S1470-2045(08)70337-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19 </w:t>
      </w:r>
      <w:r w:rsidRPr="00C55E1F">
        <w:rPr>
          <w:rFonts w:ascii="Book Antiqua" w:eastAsia="Times New Roman" w:hAnsi="Book Antiqua" w:cs="Simsun"/>
          <w:b/>
          <w:bCs/>
          <w:color w:val="000000"/>
          <w:sz w:val="24"/>
          <w:szCs w:val="24"/>
          <w:lang w:eastAsia="zh-CN"/>
        </w:rPr>
        <w:t>Gregor MF</w:t>
      </w:r>
      <w:r w:rsidRPr="00C55E1F">
        <w:rPr>
          <w:rFonts w:ascii="Book Antiqua" w:eastAsia="Times New Roman" w:hAnsi="Book Antiqua" w:cs="Simsun"/>
          <w:color w:val="000000"/>
          <w:sz w:val="24"/>
          <w:szCs w:val="24"/>
          <w:lang w:eastAsia="zh-CN"/>
        </w:rPr>
        <w:t>, Hotamisligil GS. Inflammatory mechanisms in obesity. </w:t>
      </w:r>
      <w:r w:rsidRPr="00C55E1F">
        <w:rPr>
          <w:rFonts w:ascii="Book Antiqua" w:eastAsia="Times New Roman" w:hAnsi="Book Antiqua" w:cs="Simsun"/>
          <w:i/>
          <w:iCs/>
          <w:color w:val="000000"/>
          <w:sz w:val="24"/>
          <w:szCs w:val="24"/>
          <w:lang w:eastAsia="zh-CN"/>
        </w:rPr>
        <w:t>Annu Rev Immunol</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29</w:t>
      </w:r>
      <w:r w:rsidRPr="00C55E1F">
        <w:rPr>
          <w:rFonts w:ascii="Book Antiqua" w:eastAsia="Times New Roman" w:hAnsi="Book Antiqua" w:cs="Simsun"/>
          <w:color w:val="000000"/>
          <w:sz w:val="24"/>
          <w:szCs w:val="24"/>
          <w:lang w:eastAsia="zh-CN"/>
        </w:rPr>
        <w:t>: 415-445 [PMID: 21219177 DOI: 10.1146/annurev-immunol-031210-10132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0 </w:t>
      </w:r>
      <w:r w:rsidRPr="00C55E1F">
        <w:rPr>
          <w:rFonts w:ascii="Book Antiqua" w:eastAsia="Times New Roman" w:hAnsi="Book Antiqua" w:cs="Simsun"/>
          <w:b/>
          <w:bCs/>
          <w:color w:val="000000"/>
          <w:sz w:val="24"/>
          <w:szCs w:val="24"/>
          <w:lang w:eastAsia="zh-CN"/>
        </w:rPr>
        <w:t>Kahn SE</w:t>
      </w:r>
      <w:r w:rsidRPr="00C55E1F">
        <w:rPr>
          <w:rFonts w:ascii="Book Antiqua" w:eastAsia="Times New Roman" w:hAnsi="Book Antiqua" w:cs="Simsun"/>
          <w:color w:val="000000"/>
          <w:sz w:val="24"/>
          <w:szCs w:val="24"/>
          <w:lang w:eastAsia="zh-CN"/>
        </w:rPr>
        <w:t>, Hull RL, Utzschneider KM. Mechanisms linking obesity to insulin resistance and type 2 diabetes. </w:t>
      </w:r>
      <w:r w:rsidRPr="00C55E1F">
        <w:rPr>
          <w:rFonts w:ascii="Book Antiqua" w:eastAsia="Times New Roman" w:hAnsi="Book Antiqua" w:cs="Simsun"/>
          <w:i/>
          <w:iCs/>
          <w:color w:val="000000"/>
          <w:sz w:val="24"/>
          <w:szCs w:val="24"/>
          <w:lang w:eastAsia="zh-CN"/>
        </w:rPr>
        <w:t>Nature</w:t>
      </w:r>
      <w:r w:rsidRPr="00C55E1F">
        <w:rPr>
          <w:rFonts w:ascii="Book Antiqua" w:eastAsia="Times New Roman" w:hAnsi="Book Antiqua" w:cs="Simsun"/>
          <w:color w:val="000000"/>
          <w:sz w:val="24"/>
          <w:szCs w:val="24"/>
          <w:lang w:eastAsia="zh-CN"/>
        </w:rPr>
        <w:t> 2006; </w:t>
      </w:r>
      <w:r w:rsidRPr="00C55E1F">
        <w:rPr>
          <w:rFonts w:ascii="Book Antiqua" w:eastAsia="Times New Roman" w:hAnsi="Book Antiqua" w:cs="Simsun"/>
          <w:b/>
          <w:bCs/>
          <w:color w:val="000000"/>
          <w:sz w:val="24"/>
          <w:szCs w:val="24"/>
          <w:lang w:eastAsia="zh-CN"/>
        </w:rPr>
        <w:t>444</w:t>
      </w:r>
      <w:r w:rsidRPr="00C55E1F">
        <w:rPr>
          <w:rFonts w:ascii="Book Antiqua" w:eastAsia="Times New Roman" w:hAnsi="Book Antiqua" w:cs="Simsun"/>
          <w:color w:val="000000"/>
          <w:sz w:val="24"/>
          <w:szCs w:val="24"/>
          <w:lang w:eastAsia="zh-CN"/>
        </w:rPr>
        <w:t>: 840-846 [PMID: 17167471 DOI: 10.1038/nature0548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1 </w:t>
      </w:r>
      <w:r w:rsidRPr="00C55E1F">
        <w:rPr>
          <w:rFonts w:ascii="Book Antiqua" w:eastAsia="Times New Roman" w:hAnsi="Book Antiqua" w:cs="Simsun"/>
          <w:b/>
          <w:bCs/>
          <w:color w:val="000000"/>
          <w:sz w:val="24"/>
          <w:szCs w:val="24"/>
          <w:lang w:eastAsia="zh-CN"/>
        </w:rPr>
        <w:t>Myers MG</w:t>
      </w:r>
      <w:r w:rsidRPr="00C55E1F">
        <w:rPr>
          <w:rFonts w:ascii="Book Antiqua" w:eastAsia="Times New Roman" w:hAnsi="Book Antiqua" w:cs="Simsun"/>
          <w:color w:val="000000"/>
          <w:sz w:val="24"/>
          <w:szCs w:val="24"/>
          <w:lang w:eastAsia="zh-CN"/>
        </w:rPr>
        <w:t>, Leibel RL, Seeley RJ, Schwartz MW. Obesity and leptin resistance: distinguishing cause from effect. </w:t>
      </w:r>
      <w:r w:rsidRPr="00C55E1F">
        <w:rPr>
          <w:rFonts w:ascii="Book Antiqua" w:eastAsia="Times New Roman" w:hAnsi="Book Antiqua" w:cs="Simsun"/>
          <w:i/>
          <w:iCs/>
          <w:color w:val="000000"/>
          <w:sz w:val="24"/>
          <w:szCs w:val="24"/>
          <w:lang w:eastAsia="zh-CN"/>
        </w:rPr>
        <w:t>Trends Endocrinol Metab</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21</w:t>
      </w:r>
      <w:r w:rsidRPr="00C55E1F">
        <w:rPr>
          <w:rFonts w:ascii="Book Antiqua" w:eastAsia="Times New Roman" w:hAnsi="Book Antiqua" w:cs="Simsun"/>
          <w:color w:val="000000"/>
          <w:sz w:val="24"/>
          <w:szCs w:val="24"/>
          <w:lang w:eastAsia="zh-CN"/>
        </w:rPr>
        <w:t>: 643-651 [PMID: 20846876 DOI: 10.1016/j.tem.2010.08.00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2 </w:t>
      </w:r>
      <w:r w:rsidRPr="00C55E1F">
        <w:rPr>
          <w:rFonts w:ascii="Book Antiqua" w:eastAsia="Times New Roman" w:hAnsi="Book Antiqua" w:cs="Simsun"/>
          <w:b/>
          <w:bCs/>
          <w:color w:val="000000"/>
          <w:sz w:val="24"/>
          <w:szCs w:val="24"/>
          <w:lang w:eastAsia="zh-CN"/>
        </w:rPr>
        <w:t>Biddinger SB</w:t>
      </w:r>
      <w:r w:rsidRPr="00C55E1F">
        <w:rPr>
          <w:rFonts w:ascii="Book Antiqua" w:eastAsia="Times New Roman" w:hAnsi="Book Antiqua" w:cs="Simsun"/>
          <w:color w:val="000000"/>
          <w:sz w:val="24"/>
          <w:szCs w:val="24"/>
          <w:lang w:eastAsia="zh-CN"/>
        </w:rPr>
        <w:t>, Kahn CR. From mice to men: insights into the insulin resistance syndromes. </w:t>
      </w:r>
      <w:r w:rsidRPr="00C55E1F">
        <w:rPr>
          <w:rFonts w:ascii="Book Antiqua" w:eastAsia="Times New Roman" w:hAnsi="Book Antiqua" w:cs="Simsun"/>
          <w:i/>
          <w:iCs/>
          <w:color w:val="000000"/>
          <w:sz w:val="24"/>
          <w:szCs w:val="24"/>
          <w:lang w:eastAsia="zh-CN"/>
        </w:rPr>
        <w:t>Annu Rev Physiol</w:t>
      </w:r>
      <w:r w:rsidRPr="00C55E1F">
        <w:rPr>
          <w:rFonts w:ascii="Book Antiqua" w:eastAsia="Times New Roman" w:hAnsi="Book Antiqua" w:cs="Simsun"/>
          <w:color w:val="000000"/>
          <w:sz w:val="24"/>
          <w:szCs w:val="24"/>
          <w:lang w:eastAsia="zh-CN"/>
        </w:rPr>
        <w:t> 2006; </w:t>
      </w:r>
      <w:r w:rsidRPr="00C55E1F">
        <w:rPr>
          <w:rFonts w:ascii="Book Antiqua" w:eastAsia="Times New Roman" w:hAnsi="Book Antiqua" w:cs="Simsun"/>
          <w:b/>
          <w:bCs/>
          <w:color w:val="000000"/>
          <w:sz w:val="24"/>
          <w:szCs w:val="24"/>
          <w:lang w:eastAsia="zh-CN"/>
        </w:rPr>
        <w:t>68</w:t>
      </w:r>
      <w:r w:rsidRPr="00C55E1F">
        <w:rPr>
          <w:rFonts w:ascii="Book Antiqua" w:eastAsia="Times New Roman" w:hAnsi="Book Antiqua" w:cs="Simsun"/>
          <w:color w:val="000000"/>
          <w:sz w:val="24"/>
          <w:szCs w:val="24"/>
          <w:lang w:eastAsia="zh-CN"/>
        </w:rPr>
        <w:t>: 123-158 [PMID: 16460269 DOI: 10.1146/annurev.physiol.68.040104.12472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3 </w:t>
      </w:r>
      <w:r w:rsidRPr="00C55E1F">
        <w:rPr>
          <w:rFonts w:ascii="Book Antiqua" w:eastAsia="Times New Roman" w:hAnsi="Book Antiqua" w:cs="Simsun"/>
          <w:b/>
          <w:bCs/>
          <w:color w:val="000000"/>
          <w:sz w:val="24"/>
          <w:szCs w:val="24"/>
          <w:lang w:eastAsia="zh-CN"/>
        </w:rPr>
        <w:t>Cui Y</w:t>
      </w:r>
      <w:r w:rsidRPr="00C55E1F">
        <w:rPr>
          <w:rFonts w:ascii="Book Antiqua" w:eastAsia="Times New Roman" w:hAnsi="Book Antiqua" w:cs="Simsun"/>
          <w:color w:val="000000"/>
          <w:sz w:val="24"/>
          <w:szCs w:val="24"/>
          <w:lang w:eastAsia="zh-CN"/>
        </w:rPr>
        <w:t>, Andersen DK. Pancreatogenic diabetes: special considerations for management. </w:t>
      </w:r>
      <w:r w:rsidRPr="00C55E1F">
        <w:rPr>
          <w:rFonts w:ascii="Book Antiqua" w:eastAsia="Times New Roman" w:hAnsi="Book Antiqua" w:cs="Simsun"/>
          <w:i/>
          <w:iCs/>
          <w:color w:val="000000"/>
          <w:sz w:val="24"/>
          <w:szCs w:val="24"/>
          <w:lang w:eastAsia="zh-CN"/>
        </w:rPr>
        <w:t>Pancreatology</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11</w:t>
      </w:r>
      <w:r w:rsidRPr="00C55E1F">
        <w:rPr>
          <w:rFonts w:ascii="Book Antiqua" w:eastAsia="Times New Roman" w:hAnsi="Book Antiqua" w:cs="Simsun"/>
          <w:color w:val="000000"/>
          <w:sz w:val="24"/>
          <w:szCs w:val="24"/>
          <w:lang w:eastAsia="zh-CN"/>
        </w:rPr>
        <w:t>: 279-294 [PMID: 21757968 DOI: 10.1159/00032918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4 </w:t>
      </w:r>
      <w:r w:rsidRPr="00C55E1F">
        <w:rPr>
          <w:rFonts w:ascii="Book Antiqua" w:eastAsia="Times New Roman" w:hAnsi="Book Antiqua" w:cs="Simsun"/>
          <w:b/>
          <w:bCs/>
          <w:color w:val="000000"/>
          <w:sz w:val="24"/>
          <w:szCs w:val="24"/>
          <w:lang w:eastAsia="zh-CN"/>
        </w:rPr>
        <w:t>Tisdale MJ</w:t>
      </w:r>
      <w:r w:rsidRPr="00C55E1F">
        <w:rPr>
          <w:rFonts w:ascii="Book Antiqua" w:eastAsia="Times New Roman" w:hAnsi="Book Antiqua" w:cs="Simsun"/>
          <w:color w:val="000000"/>
          <w:sz w:val="24"/>
          <w:szCs w:val="24"/>
          <w:lang w:eastAsia="zh-CN"/>
        </w:rPr>
        <w:t>. Cancer cachexia. </w:t>
      </w:r>
      <w:r w:rsidRPr="00C55E1F">
        <w:rPr>
          <w:rFonts w:ascii="Book Antiqua" w:eastAsia="Times New Roman" w:hAnsi="Book Antiqua" w:cs="Simsun"/>
          <w:i/>
          <w:iCs/>
          <w:color w:val="000000"/>
          <w:sz w:val="24"/>
          <w:szCs w:val="24"/>
          <w:lang w:eastAsia="zh-CN"/>
        </w:rPr>
        <w:t>Langenbecks Arch Surg</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389</w:t>
      </w:r>
      <w:r w:rsidRPr="00C55E1F">
        <w:rPr>
          <w:rFonts w:ascii="Book Antiqua" w:eastAsia="Times New Roman" w:hAnsi="Book Antiqua" w:cs="Simsun"/>
          <w:color w:val="000000"/>
          <w:sz w:val="24"/>
          <w:szCs w:val="24"/>
          <w:lang w:eastAsia="zh-CN"/>
        </w:rPr>
        <w:t>: 299-305 [PMID: 15168125 DOI: 10.1007/s00423-004-0486-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5 </w:t>
      </w:r>
      <w:r w:rsidRPr="00C55E1F">
        <w:rPr>
          <w:rFonts w:ascii="Book Antiqua" w:eastAsia="Times New Roman" w:hAnsi="Book Antiqua" w:cs="Simsun"/>
          <w:b/>
          <w:bCs/>
          <w:color w:val="000000"/>
          <w:sz w:val="24"/>
          <w:szCs w:val="24"/>
          <w:lang w:eastAsia="zh-CN"/>
        </w:rPr>
        <w:t>Montgomery RC</w:t>
      </w:r>
      <w:r w:rsidRPr="00C55E1F">
        <w:rPr>
          <w:rFonts w:ascii="Book Antiqua" w:eastAsia="Times New Roman" w:hAnsi="Book Antiqua" w:cs="Simsun"/>
          <w:color w:val="000000"/>
          <w:sz w:val="24"/>
          <w:szCs w:val="24"/>
          <w:lang w:eastAsia="zh-CN"/>
        </w:rPr>
        <w:t>, Hoffman JP, Riley LB, Rogatko A, Ridge JA, Eisenberg BL. Prediction of recurrence and survival by post-resection CA 19-9 values in patients with adenocarcinoma of the pancreas. </w:t>
      </w:r>
      <w:r w:rsidRPr="00C55E1F">
        <w:rPr>
          <w:rFonts w:ascii="Book Antiqua" w:eastAsia="Times New Roman" w:hAnsi="Book Antiqua" w:cs="Simsun"/>
          <w:i/>
          <w:iCs/>
          <w:color w:val="000000"/>
          <w:sz w:val="24"/>
          <w:szCs w:val="24"/>
          <w:lang w:eastAsia="zh-CN"/>
        </w:rPr>
        <w:t>Ann Surg Oncol</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1997</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4</w:t>
      </w:r>
      <w:r w:rsidRPr="00C55E1F">
        <w:rPr>
          <w:rFonts w:ascii="Book Antiqua" w:eastAsia="Times New Roman" w:hAnsi="Book Antiqua" w:cs="Simsun"/>
          <w:color w:val="000000"/>
          <w:sz w:val="24"/>
          <w:szCs w:val="24"/>
          <w:lang w:eastAsia="zh-CN"/>
        </w:rPr>
        <w:t>: 551-556 [PMID: 9367020 DOI: 10.1007/BF02305535]</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6 </w:t>
      </w:r>
      <w:r w:rsidRPr="00C55E1F">
        <w:rPr>
          <w:rFonts w:ascii="Book Antiqua" w:eastAsia="Times New Roman" w:hAnsi="Book Antiqua" w:cs="Simsun"/>
          <w:b/>
          <w:bCs/>
          <w:color w:val="000000"/>
          <w:sz w:val="24"/>
          <w:szCs w:val="24"/>
          <w:lang w:eastAsia="zh-CN"/>
        </w:rPr>
        <w:t>Louhimo J</w:t>
      </w:r>
      <w:r w:rsidRPr="00C55E1F">
        <w:rPr>
          <w:rFonts w:ascii="Book Antiqua" w:eastAsia="Times New Roman" w:hAnsi="Book Antiqua" w:cs="Simsun"/>
          <w:color w:val="000000"/>
          <w:sz w:val="24"/>
          <w:szCs w:val="24"/>
          <w:lang w:eastAsia="zh-CN"/>
        </w:rPr>
        <w:t>, Alfthan H, Stenman UH, Haglund C. Serum HCG beta and CA 72-4 are stronger prognostic factors than CEA, CA 19-9 and CA 242 in pancreatic cancer. </w:t>
      </w:r>
      <w:r w:rsidRPr="00C55E1F">
        <w:rPr>
          <w:rFonts w:ascii="Book Antiqua" w:eastAsia="Times New Roman" w:hAnsi="Book Antiqua" w:cs="Simsun"/>
          <w:i/>
          <w:iCs/>
          <w:color w:val="000000"/>
          <w:sz w:val="24"/>
          <w:szCs w:val="24"/>
          <w:lang w:eastAsia="zh-CN"/>
        </w:rPr>
        <w:t>Oncology</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66</w:t>
      </w:r>
      <w:r w:rsidRPr="00C55E1F">
        <w:rPr>
          <w:rFonts w:ascii="Book Antiqua" w:eastAsia="Times New Roman" w:hAnsi="Book Antiqua" w:cs="Simsun"/>
          <w:color w:val="000000"/>
          <w:sz w:val="24"/>
          <w:szCs w:val="24"/>
          <w:lang w:eastAsia="zh-CN"/>
        </w:rPr>
        <w:t>: 126-131 [PMID: 15138364 DOI: 10.1159/00007743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7 </w:t>
      </w:r>
      <w:r w:rsidRPr="00C55E1F">
        <w:rPr>
          <w:rFonts w:ascii="Book Antiqua" w:eastAsia="Times New Roman" w:hAnsi="Book Antiqua" w:cs="Simsun"/>
          <w:b/>
          <w:bCs/>
          <w:color w:val="000000"/>
          <w:sz w:val="24"/>
          <w:szCs w:val="24"/>
          <w:lang w:eastAsia="zh-CN"/>
        </w:rPr>
        <w:t>Koopmann J</w:t>
      </w:r>
      <w:r w:rsidRPr="00C55E1F">
        <w:rPr>
          <w:rFonts w:ascii="Book Antiqua" w:eastAsia="Times New Roman" w:hAnsi="Book Antiqua" w:cs="Simsun"/>
          <w:color w:val="000000"/>
          <w:sz w:val="24"/>
          <w:szCs w:val="24"/>
          <w:lang w:eastAsia="zh-CN"/>
        </w:rPr>
        <w:t xml:space="preserve">, Buckhaults P, Brown DA, Zahurak ML, Sato N, Fukushima N, Sokoll LJ, Chan DW, Yeo CJ, Hruban RH, Breit SN, Kinzler KW, Vogelstein B, Goggins M. </w:t>
      </w:r>
      <w:r w:rsidRPr="00C55E1F">
        <w:rPr>
          <w:rFonts w:ascii="Book Antiqua" w:eastAsia="Times New Roman" w:hAnsi="Book Antiqua" w:cs="Simsun"/>
          <w:color w:val="000000"/>
          <w:sz w:val="24"/>
          <w:szCs w:val="24"/>
          <w:lang w:eastAsia="zh-CN"/>
        </w:rPr>
        <w:lastRenderedPageBreak/>
        <w:t>Serum macrophage inhibitory cytokine 1 as a marker of pancreatic and other periampullary cancers. </w:t>
      </w:r>
      <w:r w:rsidRPr="00C55E1F">
        <w:rPr>
          <w:rFonts w:ascii="Book Antiqua" w:eastAsia="Times New Roman" w:hAnsi="Book Antiqua" w:cs="Simsun"/>
          <w:i/>
          <w:iCs/>
          <w:color w:val="000000"/>
          <w:sz w:val="24"/>
          <w:szCs w:val="24"/>
          <w:lang w:eastAsia="zh-CN"/>
        </w:rPr>
        <w:t>Clin Cancer Res</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2386-2392 [PMID: 15073115 DOI: Doi]</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8 </w:t>
      </w:r>
      <w:r w:rsidRPr="00C55E1F">
        <w:rPr>
          <w:rFonts w:ascii="Book Antiqua" w:eastAsia="Times New Roman" w:hAnsi="Book Antiqua" w:cs="Simsun"/>
          <w:b/>
          <w:bCs/>
          <w:color w:val="000000"/>
          <w:sz w:val="24"/>
          <w:szCs w:val="24"/>
          <w:lang w:eastAsia="zh-CN"/>
        </w:rPr>
        <w:t>Smith JP</w:t>
      </w:r>
      <w:r w:rsidRPr="00C55E1F">
        <w:rPr>
          <w:rFonts w:ascii="Book Antiqua" w:eastAsia="Times New Roman" w:hAnsi="Book Antiqua" w:cs="Simsun"/>
          <w:color w:val="000000"/>
          <w:sz w:val="24"/>
          <w:szCs w:val="24"/>
          <w:lang w:eastAsia="zh-CN"/>
        </w:rPr>
        <w:t>, Harms JF, Matters GL, McGovern CO, Ruggiero FM, Liao J, Fino KK, Ortega EE, Gilius EL, Phillips JA. A single nucleotide polymorphism of the cholecystokinin-B receptor predicts risk for pancreatic cancer. </w:t>
      </w:r>
      <w:r w:rsidRPr="00C55E1F">
        <w:rPr>
          <w:rFonts w:ascii="Book Antiqua" w:eastAsia="Times New Roman" w:hAnsi="Book Antiqua" w:cs="Simsun"/>
          <w:i/>
          <w:iCs/>
          <w:color w:val="000000"/>
          <w:sz w:val="24"/>
          <w:szCs w:val="24"/>
          <w:lang w:eastAsia="zh-CN"/>
        </w:rPr>
        <w:t>Cancer Biol Ther</w:t>
      </w:r>
      <w:r w:rsidRPr="00C55E1F">
        <w:rPr>
          <w:rFonts w:ascii="Book Antiqua" w:eastAsia="Times New Roman" w:hAnsi="Book Antiqua" w:cs="Simsun"/>
          <w:color w:val="000000"/>
          <w:sz w:val="24"/>
          <w:szCs w:val="24"/>
          <w:lang w:eastAsia="zh-CN"/>
        </w:rPr>
        <w:t> 2012; </w:t>
      </w:r>
      <w:r w:rsidRPr="00C55E1F">
        <w:rPr>
          <w:rFonts w:ascii="Book Antiqua" w:eastAsia="Times New Roman" w:hAnsi="Book Antiqua" w:cs="Simsun"/>
          <w:b/>
          <w:bCs/>
          <w:color w:val="000000"/>
          <w:sz w:val="24"/>
          <w:szCs w:val="24"/>
          <w:lang w:eastAsia="zh-CN"/>
        </w:rPr>
        <w:t>13</w:t>
      </w:r>
      <w:r w:rsidRPr="00C55E1F">
        <w:rPr>
          <w:rFonts w:ascii="Book Antiqua" w:eastAsia="Times New Roman" w:hAnsi="Book Antiqua" w:cs="Simsun"/>
          <w:color w:val="000000"/>
          <w:sz w:val="24"/>
          <w:szCs w:val="24"/>
          <w:lang w:eastAsia="zh-CN"/>
        </w:rPr>
        <w:t>: 164-174 [PMID: 22277584 DOI: 10.4161/cbt.13.3.1869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29 </w:t>
      </w:r>
      <w:r w:rsidRPr="00C55E1F">
        <w:rPr>
          <w:rFonts w:ascii="Book Antiqua" w:eastAsia="Times New Roman" w:hAnsi="Book Antiqua" w:cs="Simsun"/>
          <w:b/>
          <w:bCs/>
          <w:color w:val="000000"/>
          <w:sz w:val="24"/>
          <w:szCs w:val="24"/>
          <w:lang w:eastAsia="zh-CN"/>
        </w:rPr>
        <w:t>Nath S</w:t>
      </w:r>
      <w:r w:rsidRPr="00C55E1F">
        <w:rPr>
          <w:rFonts w:ascii="Book Antiqua" w:eastAsia="Times New Roman" w:hAnsi="Book Antiqua" w:cs="Simsun"/>
          <w:color w:val="000000"/>
          <w:sz w:val="24"/>
          <w:szCs w:val="24"/>
          <w:lang w:eastAsia="zh-CN"/>
        </w:rPr>
        <w:t>, Daneshvar K, Roy LD, Grover P, Kidiyoor A, Mosley L, Sahraei M, Mukherjee P. MUC1 induces drug resistance in pancreatic cancer cells via upregulation of multidrug resistance genes. </w:t>
      </w:r>
      <w:r w:rsidRPr="00C55E1F">
        <w:rPr>
          <w:rFonts w:ascii="Book Antiqua" w:eastAsia="Times New Roman" w:hAnsi="Book Antiqua" w:cs="Simsun"/>
          <w:i/>
          <w:iCs/>
          <w:color w:val="000000"/>
          <w:sz w:val="24"/>
          <w:szCs w:val="24"/>
          <w:lang w:eastAsia="zh-CN"/>
        </w:rPr>
        <w:t>Oncogenesis</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2</w:t>
      </w:r>
      <w:r w:rsidRPr="00C55E1F">
        <w:rPr>
          <w:rFonts w:ascii="Book Antiqua" w:eastAsia="Times New Roman" w:hAnsi="Book Antiqua" w:cs="Simsun"/>
          <w:color w:val="000000"/>
          <w:sz w:val="24"/>
          <w:szCs w:val="24"/>
          <w:lang w:eastAsia="zh-CN"/>
        </w:rPr>
        <w:t>: e51 [PMID: 23774063 DOI: 10.1038/oncsis.2013.1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0 </w:t>
      </w:r>
      <w:r w:rsidRPr="00C55E1F">
        <w:rPr>
          <w:rFonts w:ascii="Book Antiqua" w:eastAsia="Times New Roman" w:hAnsi="Book Antiqua" w:cs="Simsun"/>
          <w:b/>
          <w:bCs/>
          <w:color w:val="000000"/>
          <w:sz w:val="24"/>
          <w:szCs w:val="24"/>
          <w:lang w:eastAsia="zh-CN"/>
        </w:rPr>
        <w:t>Batra SK</w:t>
      </w:r>
      <w:r w:rsidRPr="00C55E1F">
        <w:rPr>
          <w:rFonts w:ascii="Book Antiqua" w:eastAsia="Times New Roman" w:hAnsi="Book Antiqua" w:cs="Simsun"/>
          <w:color w:val="000000"/>
          <w:sz w:val="24"/>
          <w:szCs w:val="24"/>
          <w:lang w:eastAsia="zh-CN"/>
        </w:rPr>
        <w:t>, Hollingsworth MA. Expression of the human mucin gene, Muc 1, in normal tissues and metastatic pancreatic tumors. </w:t>
      </w:r>
      <w:r w:rsidRPr="00C55E1F">
        <w:rPr>
          <w:rFonts w:ascii="Book Antiqua" w:eastAsia="Times New Roman" w:hAnsi="Book Antiqua" w:cs="Simsun"/>
          <w:i/>
          <w:iCs/>
          <w:color w:val="000000"/>
          <w:sz w:val="24"/>
          <w:szCs w:val="24"/>
          <w:lang w:eastAsia="zh-CN"/>
        </w:rPr>
        <w:t>Int J Pancreatol</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1991</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10</w:t>
      </w:r>
      <w:r w:rsidRPr="00C55E1F">
        <w:rPr>
          <w:rFonts w:ascii="Book Antiqua" w:eastAsia="Times New Roman" w:hAnsi="Book Antiqua" w:cs="Simsun"/>
          <w:color w:val="000000"/>
          <w:sz w:val="24"/>
          <w:szCs w:val="24"/>
          <w:lang w:eastAsia="zh-CN"/>
        </w:rPr>
        <w:t>: 287-292 [PMID: 1787340 DOI: 10.1007/BF0292416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1 </w:t>
      </w:r>
      <w:r w:rsidRPr="00C55E1F">
        <w:rPr>
          <w:rFonts w:ascii="Book Antiqua" w:eastAsia="Times New Roman" w:hAnsi="Book Antiqua" w:cs="Simsun"/>
          <w:b/>
          <w:bCs/>
          <w:color w:val="000000"/>
          <w:sz w:val="24"/>
          <w:szCs w:val="24"/>
          <w:lang w:eastAsia="zh-CN"/>
        </w:rPr>
        <w:t>Siroy A</w:t>
      </w:r>
      <w:r w:rsidRPr="00C55E1F">
        <w:rPr>
          <w:rFonts w:ascii="Book Antiqua" w:eastAsia="Times New Roman" w:hAnsi="Book Antiqua" w:cs="Simsun"/>
          <w:color w:val="000000"/>
          <w:sz w:val="24"/>
          <w:szCs w:val="24"/>
          <w:lang w:eastAsia="zh-CN"/>
        </w:rPr>
        <w:t>, Abdul-Karim FW, Miedler J, Fong N, Fu P, Gilmore H, Baar J. MUC1 is expressed at high frequency in early-stage basal-like triple-negative breast cancer. </w:t>
      </w:r>
      <w:r w:rsidRPr="00C55E1F">
        <w:rPr>
          <w:rFonts w:ascii="Book Antiqua" w:eastAsia="Times New Roman" w:hAnsi="Book Antiqua" w:cs="Simsun"/>
          <w:i/>
          <w:iCs/>
          <w:color w:val="000000"/>
          <w:sz w:val="24"/>
          <w:szCs w:val="24"/>
          <w:lang w:eastAsia="zh-CN"/>
        </w:rPr>
        <w:t>Hum Pathol</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44</w:t>
      </w:r>
      <w:r w:rsidRPr="00C55E1F">
        <w:rPr>
          <w:rFonts w:ascii="Book Antiqua" w:eastAsia="Times New Roman" w:hAnsi="Book Antiqua" w:cs="Simsun"/>
          <w:color w:val="000000"/>
          <w:sz w:val="24"/>
          <w:szCs w:val="24"/>
          <w:lang w:eastAsia="zh-CN"/>
        </w:rPr>
        <w:t>: 2159-2166 [PMID: 23845471 DOI: 10.1016/j.humpath.2013.04.01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2 </w:t>
      </w:r>
      <w:r w:rsidRPr="00C55E1F">
        <w:rPr>
          <w:rFonts w:ascii="Book Antiqua" w:eastAsia="Times New Roman" w:hAnsi="Book Antiqua" w:cs="Simsun"/>
          <w:b/>
          <w:bCs/>
          <w:color w:val="000000"/>
          <w:sz w:val="24"/>
          <w:szCs w:val="24"/>
          <w:lang w:eastAsia="zh-CN"/>
        </w:rPr>
        <w:t>Zhang D</w:t>
      </w:r>
      <w:r w:rsidRPr="00C55E1F">
        <w:rPr>
          <w:rFonts w:ascii="Book Antiqua" w:eastAsia="Times New Roman" w:hAnsi="Book Antiqua" w:cs="Simsun"/>
          <w:color w:val="000000"/>
          <w:sz w:val="24"/>
          <w:szCs w:val="24"/>
          <w:lang w:eastAsia="zh-CN"/>
        </w:rPr>
        <w:t>, Gao J, Zhu L, Hu Z, Hou R, Liu S, Tan M, Liu J, Lin B. Chemoresistance Is Associated with MUC1 and Lewis y Antigen Expression in Ovarian Epithelial Cancers. </w:t>
      </w:r>
      <w:r w:rsidRPr="00C55E1F">
        <w:rPr>
          <w:rFonts w:ascii="Book Antiqua" w:eastAsia="Times New Roman" w:hAnsi="Book Antiqua" w:cs="Simsun"/>
          <w:i/>
          <w:iCs/>
          <w:color w:val="000000"/>
          <w:sz w:val="24"/>
          <w:szCs w:val="24"/>
          <w:lang w:eastAsia="zh-CN"/>
        </w:rPr>
        <w:t>Int J Mol Sci</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14</w:t>
      </w:r>
      <w:r w:rsidRPr="00C55E1F">
        <w:rPr>
          <w:rFonts w:ascii="Book Antiqua" w:eastAsia="Times New Roman" w:hAnsi="Book Antiqua" w:cs="Simsun"/>
          <w:color w:val="000000"/>
          <w:sz w:val="24"/>
          <w:szCs w:val="24"/>
          <w:lang w:eastAsia="zh-CN"/>
        </w:rPr>
        <w:t>: 11024-11033 [PMID: 23708102 DOI: 10.3390/ijms140611024]</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3 </w:t>
      </w:r>
      <w:r w:rsidRPr="00C55E1F">
        <w:rPr>
          <w:rFonts w:ascii="Book Antiqua" w:eastAsia="Times New Roman" w:hAnsi="Book Antiqua" w:cs="Simsun"/>
          <w:b/>
          <w:bCs/>
          <w:color w:val="000000"/>
          <w:sz w:val="24"/>
          <w:szCs w:val="24"/>
          <w:lang w:eastAsia="zh-CN"/>
        </w:rPr>
        <w:t>Lin JD</w:t>
      </w:r>
      <w:r w:rsidRPr="00C55E1F">
        <w:rPr>
          <w:rFonts w:ascii="Book Antiqua" w:eastAsia="Times New Roman" w:hAnsi="Book Antiqua" w:cs="Simsun"/>
          <w:color w:val="000000"/>
          <w:sz w:val="24"/>
          <w:szCs w:val="24"/>
          <w:lang w:eastAsia="zh-CN"/>
        </w:rPr>
        <w:t>, Hsueh C, Huang BY. Papillary thyroid carcinoma with different histological patterns. </w:t>
      </w:r>
      <w:r w:rsidRPr="00C55E1F">
        <w:rPr>
          <w:rFonts w:ascii="Book Antiqua" w:eastAsia="Times New Roman" w:hAnsi="Book Antiqua" w:cs="Simsun"/>
          <w:i/>
          <w:iCs/>
          <w:color w:val="000000"/>
          <w:sz w:val="24"/>
          <w:szCs w:val="24"/>
          <w:lang w:eastAsia="zh-CN"/>
        </w:rPr>
        <w:t>Chang Gung Med J</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2011</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34</w:t>
      </w:r>
      <w:r w:rsidRPr="00C55E1F">
        <w:rPr>
          <w:rFonts w:ascii="Book Antiqua" w:eastAsia="Times New Roman" w:hAnsi="Book Antiqua" w:cs="Simsun"/>
          <w:color w:val="000000"/>
          <w:sz w:val="24"/>
          <w:szCs w:val="24"/>
          <w:lang w:eastAsia="zh-CN"/>
        </w:rPr>
        <w:t>: 23-34 [PMID: 2139247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4 </w:t>
      </w:r>
      <w:r w:rsidRPr="00C55E1F">
        <w:rPr>
          <w:rFonts w:ascii="Book Antiqua" w:eastAsia="Times New Roman" w:hAnsi="Book Antiqua" w:cs="Simsun"/>
          <w:b/>
          <w:bCs/>
          <w:color w:val="000000"/>
          <w:sz w:val="24"/>
          <w:szCs w:val="24"/>
          <w:lang w:eastAsia="zh-CN"/>
        </w:rPr>
        <w:t>Lee JT</w:t>
      </w:r>
      <w:r w:rsidRPr="00C55E1F">
        <w:rPr>
          <w:rFonts w:ascii="Book Antiqua" w:eastAsia="Times New Roman" w:hAnsi="Book Antiqua" w:cs="Simsun"/>
          <w:color w:val="000000"/>
          <w:sz w:val="24"/>
          <w:szCs w:val="24"/>
          <w:lang w:eastAsia="zh-CN"/>
        </w:rPr>
        <w:t>, Steelman LS, McCubrey JA. Phosphatidylinositol 3'-kinase activation leads to multidrug resistance protein-1 expression and subsequent chemoresistance in advanced prostate cancer cells. </w:t>
      </w:r>
      <w:r w:rsidRPr="00C55E1F">
        <w:rPr>
          <w:rFonts w:ascii="Book Antiqua" w:eastAsia="Times New Roman" w:hAnsi="Book Antiqua" w:cs="Simsun"/>
          <w:i/>
          <w:iCs/>
          <w:color w:val="000000"/>
          <w:sz w:val="24"/>
          <w:szCs w:val="24"/>
          <w:lang w:eastAsia="zh-CN"/>
        </w:rPr>
        <w:t>Cancer Res</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64</w:t>
      </w:r>
      <w:r w:rsidRPr="00C55E1F">
        <w:rPr>
          <w:rFonts w:ascii="Book Antiqua" w:eastAsia="Times New Roman" w:hAnsi="Book Antiqua" w:cs="Simsun"/>
          <w:color w:val="000000"/>
          <w:sz w:val="24"/>
          <w:szCs w:val="24"/>
          <w:lang w:eastAsia="zh-CN"/>
        </w:rPr>
        <w:t>: 8397-8404 [PMID: 15548710 DOI: 10.1158/0008-5472.CAN-04-161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5 </w:t>
      </w:r>
      <w:r w:rsidRPr="00C55E1F">
        <w:rPr>
          <w:rFonts w:ascii="Book Antiqua" w:eastAsia="Times New Roman" w:hAnsi="Book Antiqua" w:cs="Simsun"/>
          <w:b/>
          <w:bCs/>
          <w:color w:val="000000"/>
          <w:sz w:val="24"/>
          <w:szCs w:val="24"/>
          <w:lang w:eastAsia="zh-CN"/>
        </w:rPr>
        <w:t>Hidalgo M</w:t>
      </w:r>
      <w:r w:rsidRPr="00C55E1F">
        <w:rPr>
          <w:rFonts w:ascii="Book Antiqua" w:eastAsia="Times New Roman" w:hAnsi="Book Antiqua" w:cs="Simsun"/>
          <w:color w:val="000000"/>
          <w:sz w:val="24"/>
          <w:szCs w:val="24"/>
          <w:lang w:eastAsia="zh-CN"/>
        </w:rPr>
        <w:t>. Pancreatic cancer. </w:t>
      </w:r>
      <w:r w:rsidRPr="00C55E1F">
        <w:rPr>
          <w:rFonts w:ascii="Book Antiqua" w:eastAsia="Times New Roman" w:hAnsi="Book Antiqua" w:cs="Simsun"/>
          <w:i/>
          <w:iCs/>
          <w:color w:val="000000"/>
          <w:sz w:val="24"/>
          <w:szCs w:val="24"/>
          <w:lang w:eastAsia="zh-CN"/>
        </w:rPr>
        <w:t>N Engl J Med</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362</w:t>
      </w:r>
      <w:r w:rsidRPr="00C55E1F">
        <w:rPr>
          <w:rFonts w:ascii="Book Antiqua" w:eastAsia="Times New Roman" w:hAnsi="Book Antiqua" w:cs="Simsun"/>
          <w:color w:val="000000"/>
          <w:sz w:val="24"/>
          <w:szCs w:val="24"/>
          <w:lang w:eastAsia="zh-CN"/>
        </w:rPr>
        <w:t>: 1605-1617 [PMID: 20427809 DOI: 10.1056/NEJMra090155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6 </w:t>
      </w:r>
      <w:r w:rsidRPr="00C55E1F">
        <w:rPr>
          <w:rFonts w:ascii="Book Antiqua" w:eastAsia="Times New Roman" w:hAnsi="Book Antiqua" w:cs="Simsun"/>
          <w:b/>
          <w:bCs/>
          <w:color w:val="000000"/>
          <w:sz w:val="24"/>
          <w:szCs w:val="24"/>
          <w:lang w:eastAsia="zh-CN"/>
        </w:rPr>
        <w:t>Dayem Ullah AZ</w:t>
      </w:r>
      <w:r w:rsidRPr="00C55E1F">
        <w:rPr>
          <w:rFonts w:ascii="Book Antiqua" w:eastAsia="Times New Roman" w:hAnsi="Book Antiqua" w:cs="Simsun"/>
          <w:color w:val="000000"/>
          <w:sz w:val="24"/>
          <w:szCs w:val="24"/>
          <w:lang w:eastAsia="zh-CN"/>
        </w:rPr>
        <w:t>, Cutts RJ, Ghetia M, Gadaleta E, Hahn SA, Crnogorac-Jurcevic T, Lemoine NR, Chelala C. The pancreatic expression database: recent extensions and updates. </w:t>
      </w:r>
      <w:r w:rsidRPr="00C55E1F">
        <w:rPr>
          <w:rFonts w:ascii="Book Antiqua" w:eastAsia="Times New Roman" w:hAnsi="Book Antiqua" w:cs="Simsun"/>
          <w:i/>
          <w:iCs/>
          <w:color w:val="000000"/>
          <w:sz w:val="24"/>
          <w:szCs w:val="24"/>
          <w:lang w:eastAsia="zh-CN"/>
        </w:rPr>
        <w:t>Nucleic Acids Res</w:t>
      </w:r>
      <w:r w:rsidRPr="00C55E1F">
        <w:rPr>
          <w:rFonts w:ascii="Book Antiqua" w:eastAsia="Times New Roman" w:hAnsi="Book Antiqua" w:cs="Simsun"/>
          <w:color w:val="000000"/>
          <w:sz w:val="24"/>
          <w:szCs w:val="24"/>
          <w:lang w:eastAsia="zh-CN"/>
        </w:rPr>
        <w:t> 2014; </w:t>
      </w:r>
      <w:r w:rsidRPr="00C55E1F">
        <w:rPr>
          <w:rFonts w:ascii="Book Antiqua" w:eastAsia="Times New Roman" w:hAnsi="Book Antiqua" w:cs="Simsun"/>
          <w:b/>
          <w:bCs/>
          <w:color w:val="000000"/>
          <w:sz w:val="24"/>
          <w:szCs w:val="24"/>
          <w:lang w:eastAsia="zh-CN"/>
        </w:rPr>
        <w:t>42</w:t>
      </w:r>
      <w:r w:rsidRPr="00C55E1F">
        <w:rPr>
          <w:rFonts w:ascii="Book Antiqua" w:eastAsia="Times New Roman" w:hAnsi="Book Antiqua" w:cs="Simsun"/>
          <w:color w:val="000000"/>
          <w:sz w:val="24"/>
          <w:szCs w:val="24"/>
          <w:lang w:eastAsia="zh-CN"/>
        </w:rPr>
        <w:t>: D944-D949 [PMID: 24163255 DOI: 10.1093/nar/gkt95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7 </w:t>
      </w:r>
      <w:r w:rsidRPr="00C55E1F">
        <w:rPr>
          <w:rFonts w:ascii="Book Antiqua" w:eastAsia="Times New Roman" w:hAnsi="Book Antiqua" w:cs="Simsun"/>
          <w:b/>
          <w:bCs/>
          <w:color w:val="000000"/>
          <w:sz w:val="24"/>
          <w:szCs w:val="24"/>
          <w:lang w:eastAsia="zh-CN"/>
        </w:rPr>
        <w:t>Schaeffer HJ</w:t>
      </w:r>
      <w:r w:rsidRPr="00C55E1F">
        <w:rPr>
          <w:rFonts w:ascii="Book Antiqua" w:eastAsia="Times New Roman" w:hAnsi="Book Antiqua" w:cs="Simsun"/>
          <w:color w:val="000000"/>
          <w:sz w:val="24"/>
          <w:szCs w:val="24"/>
          <w:lang w:eastAsia="zh-CN"/>
        </w:rPr>
        <w:t>, Weber MJ. Mitogen-activated protein kinases: specific messages from ubiquitous messengers. </w:t>
      </w:r>
      <w:r w:rsidRPr="00C55E1F">
        <w:rPr>
          <w:rFonts w:ascii="Book Antiqua" w:eastAsia="Times New Roman" w:hAnsi="Book Antiqua" w:cs="Simsun"/>
          <w:i/>
          <w:iCs/>
          <w:color w:val="000000"/>
          <w:sz w:val="24"/>
          <w:szCs w:val="24"/>
          <w:lang w:eastAsia="zh-CN"/>
        </w:rPr>
        <w:t>Mol Cell Biol</w:t>
      </w:r>
      <w:r w:rsidRPr="00C55E1F">
        <w:rPr>
          <w:rFonts w:ascii="Book Antiqua" w:eastAsia="Times New Roman" w:hAnsi="Book Antiqua" w:cs="Simsun"/>
          <w:color w:val="000000"/>
          <w:sz w:val="24"/>
          <w:szCs w:val="24"/>
          <w:lang w:eastAsia="zh-CN"/>
        </w:rPr>
        <w:t> 1999; </w:t>
      </w:r>
      <w:r w:rsidRPr="00C55E1F">
        <w:rPr>
          <w:rFonts w:ascii="Book Antiqua" w:eastAsia="Times New Roman" w:hAnsi="Book Antiqua" w:cs="Simsun"/>
          <w:b/>
          <w:bCs/>
          <w:color w:val="000000"/>
          <w:sz w:val="24"/>
          <w:szCs w:val="24"/>
          <w:lang w:eastAsia="zh-CN"/>
        </w:rPr>
        <w:t>19</w:t>
      </w:r>
      <w:r w:rsidRPr="00C55E1F">
        <w:rPr>
          <w:rFonts w:ascii="Book Antiqua" w:eastAsia="Times New Roman" w:hAnsi="Book Antiqua" w:cs="Simsun"/>
          <w:color w:val="000000"/>
          <w:sz w:val="24"/>
          <w:szCs w:val="24"/>
          <w:lang w:eastAsia="zh-CN"/>
        </w:rPr>
        <w:t>: 2435-2444 [PMID: 1008250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8 </w:t>
      </w:r>
      <w:r w:rsidRPr="00C55E1F">
        <w:rPr>
          <w:rFonts w:ascii="Book Antiqua" w:eastAsia="Times New Roman" w:hAnsi="Book Antiqua" w:cs="Simsun"/>
          <w:b/>
          <w:bCs/>
          <w:color w:val="000000"/>
          <w:sz w:val="24"/>
          <w:szCs w:val="24"/>
          <w:lang w:eastAsia="zh-CN"/>
        </w:rPr>
        <w:t>Sweet-Cordero A</w:t>
      </w:r>
      <w:r w:rsidRPr="00C55E1F">
        <w:rPr>
          <w:rFonts w:ascii="Book Antiqua" w:eastAsia="Times New Roman" w:hAnsi="Book Antiqua" w:cs="Simsun"/>
          <w:color w:val="000000"/>
          <w:sz w:val="24"/>
          <w:szCs w:val="24"/>
          <w:lang w:eastAsia="zh-CN"/>
        </w:rPr>
        <w:t>, Mukherjee S, Subramanian A, You H, Roix JJ, Ladd-Acosta C, Mesirov J, Golub TR, Jacks T. An oncogenic KRAS2 expression signature identified by cross-species gene-expression analysis. </w:t>
      </w:r>
      <w:r w:rsidRPr="00C55E1F">
        <w:rPr>
          <w:rFonts w:ascii="Book Antiqua" w:eastAsia="Times New Roman" w:hAnsi="Book Antiqua" w:cs="Simsun"/>
          <w:i/>
          <w:iCs/>
          <w:color w:val="000000"/>
          <w:sz w:val="24"/>
          <w:szCs w:val="24"/>
          <w:lang w:eastAsia="zh-CN"/>
        </w:rPr>
        <w:t>Nat Genet</w:t>
      </w:r>
      <w:r w:rsidRPr="00C55E1F">
        <w:rPr>
          <w:rFonts w:ascii="Book Antiqua" w:eastAsia="Times New Roman" w:hAnsi="Book Antiqua" w:cs="Simsun"/>
          <w:color w:val="000000"/>
          <w:sz w:val="24"/>
          <w:szCs w:val="24"/>
          <w:lang w:eastAsia="zh-CN"/>
        </w:rPr>
        <w:t> 2005; </w:t>
      </w:r>
      <w:r w:rsidRPr="00C55E1F">
        <w:rPr>
          <w:rFonts w:ascii="Book Antiqua" w:eastAsia="Times New Roman" w:hAnsi="Book Antiqua" w:cs="Simsun"/>
          <w:b/>
          <w:bCs/>
          <w:color w:val="000000"/>
          <w:sz w:val="24"/>
          <w:szCs w:val="24"/>
          <w:lang w:eastAsia="zh-CN"/>
        </w:rPr>
        <w:t>37</w:t>
      </w:r>
      <w:r w:rsidRPr="00C55E1F">
        <w:rPr>
          <w:rFonts w:ascii="Book Antiqua" w:eastAsia="Times New Roman" w:hAnsi="Book Antiqua" w:cs="Simsun"/>
          <w:color w:val="000000"/>
          <w:sz w:val="24"/>
          <w:szCs w:val="24"/>
          <w:lang w:eastAsia="zh-CN"/>
        </w:rPr>
        <w:t>: 48-55 [PMID: 15608639 DOI: 10.1038/ng149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39 </w:t>
      </w:r>
      <w:r w:rsidRPr="00C55E1F">
        <w:rPr>
          <w:rFonts w:ascii="Book Antiqua" w:eastAsia="Times New Roman" w:hAnsi="Book Antiqua" w:cs="Simsun"/>
          <w:b/>
          <w:bCs/>
          <w:color w:val="000000"/>
          <w:sz w:val="24"/>
          <w:szCs w:val="24"/>
          <w:lang w:eastAsia="zh-CN"/>
        </w:rPr>
        <w:t>Vakiani E</w:t>
      </w:r>
      <w:r w:rsidRPr="00C55E1F">
        <w:rPr>
          <w:rFonts w:ascii="Book Antiqua" w:eastAsia="Times New Roman" w:hAnsi="Book Antiqua" w:cs="Simsun"/>
          <w:color w:val="000000"/>
          <w:sz w:val="24"/>
          <w:szCs w:val="24"/>
          <w:lang w:eastAsia="zh-CN"/>
        </w:rPr>
        <w:t>, Solit DB. KRAS and BRAF: drug targets and predictive biomarkers. </w:t>
      </w:r>
      <w:r w:rsidRPr="00C55E1F">
        <w:rPr>
          <w:rFonts w:ascii="Book Antiqua" w:eastAsia="Times New Roman" w:hAnsi="Book Antiqua" w:cs="Simsun"/>
          <w:i/>
          <w:iCs/>
          <w:color w:val="000000"/>
          <w:sz w:val="24"/>
          <w:szCs w:val="24"/>
          <w:lang w:eastAsia="zh-CN"/>
        </w:rPr>
        <w:t>J Pathol</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223</w:t>
      </w:r>
      <w:r w:rsidRPr="00C55E1F">
        <w:rPr>
          <w:rFonts w:ascii="Book Antiqua" w:eastAsia="Times New Roman" w:hAnsi="Book Antiqua" w:cs="Simsun"/>
          <w:color w:val="000000"/>
          <w:sz w:val="24"/>
          <w:szCs w:val="24"/>
          <w:lang w:eastAsia="zh-CN"/>
        </w:rPr>
        <w:t>: 219-229 [PMID: 21125676 DOI: 10.1002/path.279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0 </w:t>
      </w:r>
      <w:r w:rsidRPr="00C55E1F">
        <w:rPr>
          <w:rFonts w:ascii="Book Antiqua" w:eastAsia="Times New Roman" w:hAnsi="Book Antiqua" w:cs="Simsun"/>
          <w:b/>
          <w:bCs/>
          <w:color w:val="000000"/>
          <w:sz w:val="24"/>
          <w:szCs w:val="24"/>
          <w:lang w:eastAsia="zh-CN"/>
        </w:rPr>
        <w:t>Sandra F</w:t>
      </w:r>
      <w:r w:rsidRPr="00C55E1F">
        <w:rPr>
          <w:rFonts w:ascii="Book Antiqua" w:eastAsia="Times New Roman" w:hAnsi="Book Antiqua" w:cs="Simsun"/>
          <w:color w:val="000000"/>
          <w:sz w:val="24"/>
          <w:szCs w:val="24"/>
          <w:lang w:eastAsia="zh-CN"/>
        </w:rPr>
        <w:t>, Hendarmin L, Nakamura S. Osteoprotegerin (OPG) binds with tumor necrosis factor-related apoptosis-inducing ligand (TRAIL): suppression of TRAIL-</w:t>
      </w:r>
      <w:r w:rsidRPr="00C55E1F">
        <w:rPr>
          <w:rFonts w:ascii="Book Antiqua" w:eastAsia="Times New Roman" w:hAnsi="Book Antiqua" w:cs="Simsun"/>
          <w:color w:val="000000"/>
          <w:sz w:val="24"/>
          <w:szCs w:val="24"/>
          <w:lang w:eastAsia="zh-CN"/>
        </w:rPr>
        <w:lastRenderedPageBreak/>
        <w:t>induced apoptosis in ameloblastomas. </w:t>
      </w:r>
      <w:r w:rsidRPr="00C55E1F">
        <w:rPr>
          <w:rFonts w:ascii="Book Antiqua" w:eastAsia="Times New Roman" w:hAnsi="Book Antiqua" w:cs="Simsun"/>
          <w:i/>
          <w:iCs/>
          <w:color w:val="000000"/>
          <w:sz w:val="24"/>
          <w:szCs w:val="24"/>
          <w:lang w:eastAsia="zh-CN"/>
        </w:rPr>
        <w:t>Oral Oncol</w:t>
      </w:r>
      <w:r w:rsidRPr="00C55E1F">
        <w:rPr>
          <w:rFonts w:ascii="Book Antiqua" w:eastAsia="Times New Roman" w:hAnsi="Book Antiqua" w:cs="Simsun"/>
          <w:color w:val="000000"/>
          <w:sz w:val="24"/>
          <w:szCs w:val="24"/>
          <w:lang w:eastAsia="zh-CN"/>
        </w:rPr>
        <w:t> 2006; </w:t>
      </w:r>
      <w:r w:rsidRPr="00C55E1F">
        <w:rPr>
          <w:rFonts w:ascii="Book Antiqua" w:eastAsia="Times New Roman" w:hAnsi="Book Antiqua" w:cs="Simsun"/>
          <w:b/>
          <w:bCs/>
          <w:color w:val="000000"/>
          <w:sz w:val="24"/>
          <w:szCs w:val="24"/>
          <w:lang w:eastAsia="zh-CN"/>
        </w:rPr>
        <w:t>42</w:t>
      </w:r>
      <w:r w:rsidRPr="00C55E1F">
        <w:rPr>
          <w:rFonts w:ascii="Book Antiqua" w:eastAsia="Times New Roman" w:hAnsi="Book Antiqua" w:cs="Simsun"/>
          <w:color w:val="000000"/>
          <w:sz w:val="24"/>
          <w:szCs w:val="24"/>
          <w:lang w:eastAsia="zh-CN"/>
        </w:rPr>
        <w:t>: 415-420 [PMID: 16413220 DOI: 10.1016/j.oraloncology.2005.09.00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1 </w:t>
      </w:r>
      <w:r w:rsidRPr="00C55E1F">
        <w:rPr>
          <w:rFonts w:ascii="Book Antiqua" w:eastAsia="Times New Roman" w:hAnsi="Book Antiqua" w:cs="Simsun"/>
          <w:b/>
          <w:bCs/>
          <w:color w:val="000000"/>
          <w:sz w:val="24"/>
          <w:szCs w:val="24"/>
          <w:lang w:eastAsia="zh-CN"/>
        </w:rPr>
        <w:t>Kanzaki H</w:t>
      </w:r>
      <w:r w:rsidRPr="00C55E1F">
        <w:rPr>
          <w:rFonts w:ascii="Book Antiqua" w:eastAsia="Times New Roman" w:hAnsi="Book Antiqua" w:cs="Simsun"/>
          <w:color w:val="000000"/>
          <w:sz w:val="24"/>
          <w:szCs w:val="24"/>
          <w:lang w:eastAsia="zh-CN"/>
        </w:rPr>
        <w:t>, Ohtaki A, Merchant FK, Greene MI, Murali R. Mutations in K-Ras linked to levels of osteoprotegerin and sensitivity to TRAIL-induced cell death in pancreatic ductal adenocarcinoma cells. </w:t>
      </w:r>
      <w:r w:rsidRPr="00C55E1F">
        <w:rPr>
          <w:rFonts w:ascii="Book Antiqua" w:eastAsia="Times New Roman" w:hAnsi="Book Antiqua" w:cs="Simsun"/>
          <w:i/>
          <w:iCs/>
          <w:color w:val="000000"/>
          <w:sz w:val="24"/>
          <w:szCs w:val="24"/>
          <w:lang w:eastAsia="zh-CN"/>
        </w:rPr>
        <w:t>Exp Mol Pathol</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94</w:t>
      </w:r>
      <w:r w:rsidRPr="00C55E1F">
        <w:rPr>
          <w:rFonts w:ascii="Book Antiqua" w:eastAsia="Times New Roman" w:hAnsi="Book Antiqua" w:cs="Simsun"/>
          <w:color w:val="000000"/>
          <w:sz w:val="24"/>
          <w:szCs w:val="24"/>
          <w:lang w:eastAsia="zh-CN"/>
        </w:rPr>
        <w:t>: 372-379 [PMID: 23219833 DOI: 10.1016/j.yexmp.2012.11.00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2 </w:t>
      </w:r>
      <w:r w:rsidRPr="00C55E1F">
        <w:rPr>
          <w:rFonts w:ascii="Book Antiqua" w:eastAsia="Times New Roman" w:hAnsi="Book Antiqua" w:cs="Simsun"/>
          <w:b/>
          <w:bCs/>
          <w:color w:val="000000"/>
          <w:sz w:val="24"/>
          <w:szCs w:val="24"/>
          <w:lang w:eastAsia="zh-CN"/>
        </w:rPr>
        <w:t>Chang YH</w:t>
      </w:r>
      <w:r w:rsidRPr="00C55E1F">
        <w:rPr>
          <w:rFonts w:ascii="Book Antiqua" w:eastAsia="Times New Roman" w:hAnsi="Book Antiqua" w:cs="Simsun"/>
          <w:color w:val="000000"/>
          <w:sz w:val="24"/>
          <w:szCs w:val="24"/>
          <w:lang w:eastAsia="zh-CN"/>
        </w:rPr>
        <w:t>, Lin KD, He SR, Hsieh MC, Hsiao JY, Shin SJ. Serum osteoprotegerin and tumor necrosis factor related apoptosis inducing-ligand (TRAIL) are elevated in type 2 diabetic patients with albuminuria and serum osteoprotegerin is independently associated with the severity of diabetic nephropathy. </w:t>
      </w:r>
      <w:r w:rsidRPr="00C55E1F">
        <w:rPr>
          <w:rFonts w:ascii="Book Antiqua" w:eastAsia="Times New Roman" w:hAnsi="Book Antiqua" w:cs="Simsun"/>
          <w:i/>
          <w:iCs/>
          <w:color w:val="000000"/>
          <w:sz w:val="24"/>
          <w:szCs w:val="24"/>
          <w:lang w:eastAsia="zh-CN"/>
        </w:rPr>
        <w:t>Metabolism</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60</w:t>
      </w:r>
      <w:r w:rsidRPr="00C55E1F">
        <w:rPr>
          <w:rFonts w:ascii="Book Antiqua" w:eastAsia="Times New Roman" w:hAnsi="Book Antiqua" w:cs="Simsun"/>
          <w:color w:val="000000"/>
          <w:sz w:val="24"/>
          <w:szCs w:val="24"/>
          <w:lang w:eastAsia="zh-CN"/>
        </w:rPr>
        <w:t>: 1064-1069 [PMID: 21251686 DOI: 10.1016/j.metabol.2010.11.00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3 </w:t>
      </w:r>
      <w:r w:rsidRPr="00C55E1F">
        <w:rPr>
          <w:rFonts w:ascii="Book Antiqua" w:eastAsia="Times New Roman" w:hAnsi="Book Antiqua" w:cs="Simsun"/>
          <w:b/>
          <w:bCs/>
          <w:color w:val="000000"/>
          <w:sz w:val="24"/>
          <w:szCs w:val="24"/>
          <w:lang w:eastAsia="zh-CN"/>
        </w:rPr>
        <w:t>Philip PA</w:t>
      </w:r>
      <w:r w:rsidRPr="00C55E1F">
        <w:rPr>
          <w:rFonts w:ascii="Book Antiqua" w:eastAsia="Times New Roman" w:hAnsi="Book Antiqua" w:cs="Simsun"/>
          <w:color w:val="000000"/>
          <w:sz w:val="24"/>
          <w:szCs w:val="24"/>
          <w:lang w:eastAsia="zh-CN"/>
        </w:rPr>
        <w:t>. Development of targeted therapies for pancreatic cancer. </w:t>
      </w:r>
      <w:r w:rsidRPr="00C55E1F">
        <w:rPr>
          <w:rFonts w:ascii="Book Antiqua" w:eastAsia="Times New Roman" w:hAnsi="Book Antiqua" w:cs="Simsun"/>
          <w:i/>
          <w:iCs/>
          <w:color w:val="000000"/>
          <w:sz w:val="24"/>
          <w:szCs w:val="24"/>
          <w:lang w:eastAsia="zh-CN"/>
        </w:rPr>
        <w:t>Lancet Oncol</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12</w:t>
      </w:r>
      <w:r w:rsidRPr="00C55E1F">
        <w:rPr>
          <w:rFonts w:ascii="Book Antiqua" w:eastAsia="Times New Roman" w:hAnsi="Book Antiqua" w:cs="Simsun"/>
          <w:color w:val="000000"/>
          <w:sz w:val="24"/>
          <w:szCs w:val="24"/>
          <w:lang w:eastAsia="zh-CN"/>
        </w:rPr>
        <w:t>: 206-207 [PMID: 21306954 DOI: 10.1016/S1470-2045(11)70029-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4 </w:t>
      </w:r>
      <w:r w:rsidRPr="00C55E1F">
        <w:rPr>
          <w:rFonts w:ascii="Book Antiqua" w:eastAsia="Times New Roman" w:hAnsi="Book Antiqua" w:cs="Simsun"/>
          <w:b/>
          <w:bCs/>
          <w:color w:val="000000"/>
          <w:sz w:val="24"/>
          <w:szCs w:val="24"/>
          <w:lang w:eastAsia="zh-CN"/>
        </w:rPr>
        <w:t>Yabuuchi S</w:t>
      </w:r>
      <w:r w:rsidRPr="00C55E1F">
        <w:rPr>
          <w:rFonts w:ascii="Book Antiqua" w:eastAsia="Times New Roman" w:hAnsi="Book Antiqua" w:cs="Simsun"/>
          <w:color w:val="000000"/>
          <w:sz w:val="24"/>
          <w:szCs w:val="24"/>
          <w:lang w:eastAsia="zh-CN"/>
        </w:rPr>
        <w:t>, Pai SG, Campbell NR, de Wilde RF, De Oliveira E, Korangath P, Streppel MM, Rasheed ZA, Hidalgo M, Maitra A, Rajeshkumar NV. Notch signaling pathway targeted therapy suppresses tumor progression and metastatic spread in pancreatic cancer. </w:t>
      </w:r>
      <w:r w:rsidRPr="00C55E1F">
        <w:rPr>
          <w:rFonts w:ascii="Book Antiqua" w:eastAsia="Times New Roman" w:hAnsi="Book Antiqua" w:cs="Simsun"/>
          <w:i/>
          <w:iCs/>
          <w:color w:val="000000"/>
          <w:sz w:val="24"/>
          <w:szCs w:val="24"/>
          <w:lang w:eastAsia="zh-CN"/>
        </w:rPr>
        <w:t>Cancer Lett</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335</w:t>
      </w:r>
      <w:r w:rsidRPr="00C55E1F">
        <w:rPr>
          <w:rFonts w:ascii="Book Antiqua" w:eastAsia="Times New Roman" w:hAnsi="Book Antiqua" w:cs="Simsun"/>
          <w:color w:val="000000"/>
          <w:sz w:val="24"/>
          <w:szCs w:val="24"/>
          <w:lang w:eastAsia="zh-CN"/>
        </w:rPr>
        <w:t>: 41-51 [PMID: 23402814 DOI: 10.1016/j.canlet.2013.01.054]</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5 </w:t>
      </w:r>
      <w:r w:rsidRPr="00C55E1F">
        <w:rPr>
          <w:rFonts w:ascii="Book Antiqua" w:eastAsia="Times New Roman" w:hAnsi="Book Antiqua" w:cs="Simsun"/>
          <w:b/>
          <w:bCs/>
          <w:color w:val="000000"/>
          <w:sz w:val="24"/>
          <w:szCs w:val="24"/>
          <w:lang w:eastAsia="zh-CN"/>
        </w:rPr>
        <w:t>Esni F</w:t>
      </w:r>
      <w:r w:rsidRPr="00C55E1F">
        <w:rPr>
          <w:rFonts w:ascii="Book Antiqua" w:eastAsia="Times New Roman" w:hAnsi="Book Antiqua" w:cs="Simsun"/>
          <w:color w:val="000000"/>
          <w:sz w:val="24"/>
          <w:szCs w:val="24"/>
          <w:lang w:eastAsia="zh-CN"/>
        </w:rPr>
        <w:t>, Ghosh B, Biankin AV, Lin JW, Albert MA, Yu X, MacDonald RJ, Civin CI, Real FX, Pack MA, Ball DW, Leach SD. Notch inhibits Ptf1 function and acinar cell differentiation in developing mouse and zebrafish pancreas. </w:t>
      </w:r>
      <w:r w:rsidRPr="00C55E1F">
        <w:rPr>
          <w:rFonts w:ascii="Book Antiqua" w:eastAsia="Times New Roman" w:hAnsi="Book Antiqua" w:cs="Simsun"/>
          <w:i/>
          <w:iCs/>
          <w:color w:val="000000"/>
          <w:sz w:val="24"/>
          <w:szCs w:val="24"/>
          <w:lang w:eastAsia="zh-CN"/>
        </w:rPr>
        <w:t>Development</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131</w:t>
      </w:r>
      <w:r w:rsidRPr="00C55E1F">
        <w:rPr>
          <w:rFonts w:ascii="Book Antiqua" w:eastAsia="Times New Roman" w:hAnsi="Book Antiqua" w:cs="Simsun"/>
          <w:color w:val="000000"/>
          <w:sz w:val="24"/>
          <w:szCs w:val="24"/>
          <w:lang w:eastAsia="zh-CN"/>
        </w:rPr>
        <w:t>: 4213-4224 [PMID: 15280211 DOI: 10.1242/dev.01280]</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6 </w:t>
      </w:r>
      <w:r w:rsidRPr="00C55E1F">
        <w:rPr>
          <w:rFonts w:ascii="Book Antiqua" w:eastAsia="Times New Roman" w:hAnsi="Book Antiqua" w:cs="Simsun"/>
          <w:b/>
          <w:bCs/>
          <w:color w:val="000000"/>
          <w:sz w:val="24"/>
          <w:szCs w:val="24"/>
          <w:lang w:eastAsia="zh-CN"/>
        </w:rPr>
        <w:t>Avila JL</w:t>
      </w:r>
      <w:r w:rsidRPr="00C55E1F">
        <w:rPr>
          <w:rFonts w:ascii="Book Antiqua" w:eastAsia="Times New Roman" w:hAnsi="Book Antiqua" w:cs="Simsun"/>
          <w:color w:val="000000"/>
          <w:sz w:val="24"/>
          <w:szCs w:val="24"/>
          <w:lang w:eastAsia="zh-CN"/>
        </w:rPr>
        <w:t>, Kissil JL. Notch signaling in pancreatic cancer: oncogene or tumor suppressor? </w:t>
      </w:r>
      <w:r w:rsidRPr="00C55E1F">
        <w:rPr>
          <w:rFonts w:ascii="Book Antiqua" w:eastAsia="Times New Roman" w:hAnsi="Book Antiqua" w:cs="Simsun"/>
          <w:i/>
          <w:iCs/>
          <w:color w:val="000000"/>
          <w:sz w:val="24"/>
          <w:szCs w:val="24"/>
          <w:lang w:eastAsia="zh-CN"/>
        </w:rPr>
        <w:t>Trends Mol Med</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19</w:t>
      </w:r>
      <w:r w:rsidRPr="00C55E1F">
        <w:rPr>
          <w:rFonts w:ascii="Book Antiqua" w:eastAsia="Times New Roman" w:hAnsi="Book Antiqua" w:cs="Simsun"/>
          <w:color w:val="000000"/>
          <w:sz w:val="24"/>
          <w:szCs w:val="24"/>
          <w:lang w:eastAsia="zh-CN"/>
        </w:rPr>
        <w:t>: 320-327 [PMID: 23545339 DOI: 10.1016/j.molmed.2013.03.00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7 </w:t>
      </w:r>
      <w:r w:rsidRPr="00C55E1F">
        <w:rPr>
          <w:rFonts w:ascii="Book Antiqua" w:eastAsia="Times New Roman" w:hAnsi="Book Antiqua" w:cs="Simsun"/>
          <w:b/>
          <w:bCs/>
          <w:color w:val="000000"/>
          <w:sz w:val="24"/>
          <w:szCs w:val="24"/>
          <w:lang w:eastAsia="zh-CN"/>
        </w:rPr>
        <w:t>Agrawal N</w:t>
      </w:r>
      <w:r w:rsidRPr="00C55E1F">
        <w:rPr>
          <w:rFonts w:ascii="Book Antiqua" w:eastAsia="Times New Roman" w:hAnsi="Book Antiqua" w:cs="Simsun"/>
          <w:color w:val="000000"/>
          <w:sz w:val="24"/>
          <w:szCs w:val="24"/>
          <w:lang w:eastAsia="zh-CN"/>
        </w:rPr>
        <w:t>, Frederick MJ, Pickering CR, Bettegowda C, Chang K, Li RJ, Fakhry C, Xie TX, Zhang J, Wang J, Zhang N, El-Naggar AK, Jasser SA, Weinstein JN, Treviño L, Drummond JA, Muzny DM, Wu Y, Wood LD, Hruban RH, Westra WH, Koch WM, Califano JA, Gibbs RA, Sidransky D, Vogelstein B, Velculescu VE, Papadopoulos N, Wheeler DA, Kinzler KW, Myers JN. Exome sequencing of head and neck squamous cell carcinoma reveals inactivating mutations in NOTCH1. </w:t>
      </w:r>
      <w:r w:rsidRPr="00C55E1F">
        <w:rPr>
          <w:rFonts w:ascii="Book Antiqua" w:eastAsia="Times New Roman" w:hAnsi="Book Antiqua" w:cs="Simsun"/>
          <w:i/>
          <w:iCs/>
          <w:color w:val="000000"/>
          <w:sz w:val="24"/>
          <w:szCs w:val="24"/>
          <w:lang w:eastAsia="zh-CN"/>
        </w:rPr>
        <w:t>Science</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333</w:t>
      </w:r>
      <w:r w:rsidRPr="00C55E1F">
        <w:rPr>
          <w:rFonts w:ascii="Book Antiqua" w:eastAsia="Times New Roman" w:hAnsi="Book Antiqua" w:cs="Simsun"/>
          <w:color w:val="000000"/>
          <w:sz w:val="24"/>
          <w:szCs w:val="24"/>
          <w:lang w:eastAsia="zh-CN"/>
        </w:rPr>
        <w:t>: 1154-1157 [PMID: 21798897 DOI: 10.1126/science.120692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48 </w:t>
      </w:r>
      <w:r w:rsidRPr="00C55E1F">
        <w:rPr>
          <w:rFonts w:ascii="Book Antiqua" w:eastAsia="Times New Roman" w:hAnsi="Book Antiqua" w:cs="Simsun"/>
          <w:b/>
          <w:bCs/>
          <w:color w:val="000000"/>
          <w:sz w:val="24"/>
          <w:szCs w:val="24"/>
          <w:lang w:eastAsia="zh-CN"/>
        </w:rPr>
        <w:t>Nakhai H</w:t>
      </w:r>
      <w:r w:rsidRPr="00C55E1F">
        <w:rPr>
          <w:rFonts w:ascii="Book Antiqua" w:eastAsia="Times New Roman" w:hAnsi="Book Antiqua" w:cs="Simsun"/>
          <w:color w:val="000000"/>
          <w:sz w:val="24"/>
          <w:szCs w:val="24"/>
          <w:lang w:eastAsia="zh-CN"/>
        </w:rPr>
        <w:t>, Siveke JT, Klein B, Mendoza-Torres L, Mazur PK, Algül H, Radtke F, Strobl L, Zimber-Strobl U, Schmid RM. Conditional ablation of Notch signaling in pancreatic development. </w:t>
      </w:r>
      <w:r w:rsidRPr="00C55E1F">
        <w:rPr>
          <w:rFonts w:ascii="Book Antiqua" w:eastAsia="Times New Roman" w:hAnsi="Book Antiqua" w:cs="Simsun"/>
          <w:i/>
          <w:iCs/>
          <w:color w:val="000000"/>
          <w:sz w:val="24"/>
          <w:szCs w:val="24"/>
          <w:lang w:eastAsia="zh-CN"/>
        </w:rPr>
        <w:t>Development</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135</w:t>
      </w:r>
      <w:r w:rsidRPr="00C55E1F">
        <w:rPr>
          <w:rFonts w:ascii="Book Antiqua" w:eastAsia="Times New Roman" w:hAnsi="Book Antiqua" w:cs="Simsun"/>
          <w:color w:val="000000"/>
          <w:sz w:val="24"/>
          <w:szCs w:val="24"/>
          <w:lang w:eastAsia="zh-CN"/>
        </w:rPr>
        <w:t>: 2757-2765 [PMID: 18635610 DOI: 10.1242/dev.013722]</w:t>
      </w:r>
    </w:p>
    <w:p w:rsidR="00954C34" w:rsidRPr="008673D2" w:rsidRDefault="00954C34" w:rsidP="00C55E1F">
      <w:pPr>
        <w:spacing w:after="0" w:line="240" w:lineRule="auto"/>
        <w:rPr>
          <w:rFonts w:ascii="Book Antiqua" w:eastAsia="Times New Roman" w:hAnsi="Book Antiqua" w:cs="Simsun"/>
          <w:color w:val="000000"/>
          <w:sz w:val="24"/>
          <w:szCs w:val="24"/>
          <w:lang w:val="es-ES" w:eastAsia="zh-CN"/>
        </w:rPr>
      </w:pPr>
      <w:r w:rsidRPr="00C55E1F">
        <w:rPr>
          <w:rFonts w:ascii="Book Antiqua" w:eastAsia="Times New Roman" w:hAnsi="Book Antiqua" w:cs="Simsun"/>
          <w:color w:val="000000"/>
          <w:sz w:val="24"/>
          <w:szCs w:val="24"/>
          <w:lang w:eastAsia="zh-CN"/>
        </w:rPr>
        <w:t>49 </w:t>
      </w:r>
      <w:r w:rsidRPr="00C55E1F">
        <w:rPr>
          <w:rFonts w:ascii="Book Antiqua" w:eastAsia="Times New Roman" w:hAnsi="Book Antiqua" w:cs="Simsun"/>
          <w:b/>
          <w:bCs/>
          <w:color w:val="000000"/>
          <w:sz w:val="24"/>
          <w:szCs w:val="24"/>
          <w:lang w:eastAsia="zh-CN"/>
        </w:rPr>
        <w:t>Hanlon L</w:t>
      </w:r>
      <w:r w:rsidRPr="00C55E1F">
        <w:rPr>
          <w:rFonts w:ascii="Book Antiqua" w:eastAsia="Times New Roman" w:hAnsi="Book Antiqua" w:cs="Simsun"/>
          <w:color w:val="000000"/>
          <w:sz w:val="24"/>
          <w:szCs w:val="24"/>
          <w:lang w:eastAsia="zh-CN"/>
        </w:rPr>
        <w:t>, Avila JL, Demarest RM, Troutman S, Allen M, Ratti F, Rustgi AK, Stanger BZ, Radtke F, Adsay V, Long F, Capobianco AJ, Kissil JL. Notch1 functions as a tumor suppressor in a model of K-ras-induced pancreatic ductal adenocarcinoma. </w:t>
      </w:r>
      <w:r w:rsidRPr="008673D2">
        <w:rPr>
          <w:rFonts w:ascii="Book Antiqua" w:eastAsia="Times New Roman" w:hAnsi="Book Antiqua" w:cs="Simsun"/>
          <w:i/>
          <w:iCs/>
          <w:color w:val="000000"/>
          <w:sz w:val="24"/>
          <w:szCs w:val="24"/>
          <w:lang w:val="es-ES" w:eastAsia="zh-CN"/>
        </w:rPr>
        <w:t>Cancer Res</w:t>
      </w:r>
      <w:r w:rsidRPr="008673D2">
        <w:rPr>
          <w:rFonts w:ascii="Book Antiqua" w:eastAsia="Times New Roman" w:hAnsi="Book Antiqua" w:cs="Simsun"/>
          <w:color w:val="000000"/>
          <w:sz w:val="24"/>
          <w:szCs w:val="24"/>
          <w:lang w:val="es-ES" w:eastAsia="zh-CN"/>
        </w:rPr>
        <w:t> 2010; </w:t>
      </w:r>
      <w:r w:rsidRPr="008673D2">
        <w:rPr>
          <w:rFonts w:ascii="Book Antiqua" w:eastAsia="Times New Roman" w:hAnsi="Book Antiqua" w:cs="Simsun"/>
          <w:b/>
          <w:bCs/>
          <w:color w:val="000000"/>
          <w:sz w:val="24"/>
          <w:szCs w:val="24"/>
          <w:lang w:val="es-ES" w:eastAsia="zh-CN"/>
        </w:rPr>
        <w:t>70</w:t>
      </w:r>
      <w:r w:rsidRPr="008673D2">
        <w:rPr>
          <w:rFonts w:ascii="Book Antiqua" w:eastAsia="Times New Roman" w:hAnsi="Book Antiqua" w:cs="Simsun"/>
          <w:color w:val="000000"/>
          <w:sz w:val="24"/>
          <w:szCs w:val="24"/>
          <w:lang w:val="es-ES" w:eastAsia="zh-CN"/>
        </w:rPr>
        <w:t>: 4280-4286 [PMID: 20484026 DOI: 10.1158/0008-5472.CAN-09-4645]</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8673D2">
        <w:rPr>
          <w:rFonts w:ascii="Book Antiqua" w:eastAsia="Times New Roman" w:hAnsi="Book Antiqua" w:cs="Simsun"/>
          <w:color w:val="000000"/>
          <w:sz w:val="24"/>
          <w:szCs w:val="24"/>
          <w:lang w:val="es-ES" w:eastAsia="zh-CN"/>
        </w:rPr>
        <w:t>50 </w:t>
      </w:r>
      <w:r w:rsidRPr="008673D2">
        <w:rPr>
          <w:rFonts w:ascii="Book Antiqua" w:eastAsia="Times New Roman" w:hAnsi="Book Antiqua" w:cs="Simsun"/>
          <w:b/>
          <w:bCs/>
          <w:color w:val="000000"/>
          <w:sz w:val="24"/>
          <w:szCs w:val="24"/>
          <w:lang w:val="es-ES" w:eastAsia="zh-CN"/>
        </w:rPr>
        <w:t>Bolós V</w:t>
      </w:r>
      <w:r w:rsidRPr="008673D2">
        <w:rPr>
          <w:rFonts w:ascii="Book Antiqua" w:eastAsia="Times New Roman" w:hAnsi="Book Antiqua" w:cs="Simsun"/>
          <w:color w:val="000000"/>
          <w:sz w:val="24"/>
          <w:szCs w:val="24"/>
          <w:lang w:val="es-ES" w:eastAsia="zh-CN"/>
        </w:rPr>
        <w:t xml:space="preserve">, Grego-Bessa J, de la Pompa JL. </w:t>
      </w:r>
      <w:r w:rsidRPr="00C55E1F">
        <w:rPr>
          <w:rFonts w:ascii="Book Antiqua" w:eastAsia="Times New Roman" w:hAnsi="Book Antiqua" w:cs="Simsun"/>
          <w:color w:val="000000"/>
          <w:sz w:val="24"/>
          <w:szCs w:val="24"/>
          <w:lang w:eastAsia="zh-CN"/>
        </w:rPr>
        <w:t>Notch signaling in development and cancer. </w:t>
      </w:r>
      <w:r w:rsidRPr="00C55E1F">
        <w:rPr>
          <w:rFonts w:ascii="Book Antiqua" w:eastAsia="Times New Roman" w:hAnsi="Book Antiqua" w:cs="Simsun"/>
          <w:i/>
          <w:iCs/>
          <w:color w:val="000000"/>
          <w:sz w:val="24"/>
          <w:szCs w:val="24"/>
          <w:lang w:eastAsia="zh-CN"/>
        </w:rPr>
        <w:t>Endocr Rev</w:t>
      </w:r>
      <w:r w:rsidRPr="00C55E1F">
        <w:rPr>
          <w:rFonts w:ascii="Book Antiqua" w:eastAsia="Times New Roman" w:hAnsi="Book Antiqua" w:cs="Simsun"/>
          <w:color w:val="000000"/>
          <w:sz w:val="24"/>
          <w:szCs w:val="24"/>
          <w:lang w:eastAsia="zh-CN"/>
        </w:rPr>
        <w:t> 2007; </w:t>
      </w:r>
      <w:r w:rsidRPr="00C55E1F">
        <w:rPr>
          <w:rFonts w:ascii="Book Antiqua" w:eastAsia="Times New Roman" w:hAnsi="Book Antiqua" w:cs="Simsun"/>
          <w:b/>
          <w:bCs/>
          <w:color w:val="000000"/>
          <w:sz w:val="24"/>
          <w:szCs w:val="24"/>
          <w:lang w:eastAsia="zh-CN"/>
        </w:rPr>
        <w:t>28</w:t>
      </w:r>
      <w:r w:rsidRPr="00C55E1F">
        <w:rPr>
          <w:rFonts w:ascii="Book Antiqua" w:eastAsia="Times New Roman" w:hAnsi="Book Antiqua" w:cs="Simsun"/>
          <w:color w:val="000000"/>
          <w:sz w:val="24"/>
          <w:szCs w:val="24"/>
          <w:lang w:eastAsia="zh-CN"/>
        </w:rPr>
        <w:t>: 339-363 [PMID: 17409286 DOI: 10.1210/er.2006-004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lastRenderedPageBreak/>
        <w:t>51 </w:t>
      </w:r>
      <w:r w:rsidRPr="00C55E1F">
        <w:rPr>
          <w:rFonts w:ascii="Book Antiqua" w:eastAsia="Times New Roman" w:hAnsi="Book Antiqua" w:cs="Simsun"/>
          <w:b/>
          <w:bCs/>
          <w:color w:val="000000"/>
          <w:sz w:val="24"/>
          <w:szCs w:val="24"/>
          <w:lang w:eastAsia="zh-CN"/>
        </w:rPr>
        <w:t>Kim W</w:t>
      </w:r>
      <w:r w:rsidRPr="00C55E1F">
        <w:rPr>
          <w:rFonts w:ascii="Book Antiqua" w:eastAsia="Times New Roman" w:hAnsi="Book Antiqua" w:cs="Simsun"/>
          <w:color w:val="000000"/>
          <w:sz w:val="24"/>
          <w:szCs w:val="24"/>
          <w:lang w:eastAsia="zh-CN"/>
        </w:rPr>
        <w:t>, Shin YK, Kim BJ, Egan JM. Notch signaling in pancreatic endocrine cell and diabetes. </w:t>
      </w:r>
      <w:r w:rsidRPr="00C55E1F">
        <w:rPr>
          <w:rFonts w:ascii="Book Antiqua" w:eastAsia="Times New Roman" w:hAnsi="Book Antiqua" w:cs="Simsun"/>
          <w:i/>
          <w:iCs/>
          <w:color w:val="000000"/>
          <w:sz w:val="24"/>
          <w:szCs w:val="24"/>
          <w:lang w:eastAsia="zh-CN"/>
        </w:rPr>
        <w:t>Biochem Biophys Res Commun</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392</w:t>
      </w:r>
      <w:r w:rsidRPr="00C55E1F">
        <w:rPr>
          <w:rFonts w:ascii="Book Antiqua" w:eastAsia="Times New Roman" w:hAnsi="Book Antiqua" w:cs="Simsun"/>
          <w:color w:val="000000"/>
          <w:sz w:val="24"/>
          <w:szCs w:val="24"/>
          <w:lang w:eastAsia="zh-CN"/>
        </w:rPr>
        <w:t>: 247-251 [PMID: 20035712 DOI: 10.1016/j.bbrc.2009.12.115]</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2 </w:t>
      </w:r>
      <w:r w:rsidRPr="00C55E1F">
        <w:rPr>
          <w:rFonts w:ascii="Book Antiqua" w:eastAsia="Times New Roman" w:hAnsi="Book Antiqua" w:cs="Simsun"/>
          <w:b/>
          <w:bCs/>
          <w:color w:val="000000"/>
          <w:sz w:val="24"/>
          <w:szCs w:val="24"/>
          <w:lang w:eastAsia="zh-CN"/>
        </w:rPr>
        <w:t>Wei P</w:t>
      </w:r>
      <w:r w:rsidRPr="00C55E1F">
        <w:rPr>
          <w:rFonts w:ascii="Book Antiqua" w:eastAsia="Times New Roman" w:hAnsi="Book Antiqua" w:cs="Simsun"/>
          <w:color w:val="000000"/>
          <w:sz w:val="24"/>
          <w:szCs w:val="24"/>
          <w:lang w:eastAsia="zh-CN"/>
        </w:rPr>
        <w:t>, Tang H, Li D. Insights into pancreatic cancer etiology from pathway analysis of genome-wide association study data. </w:t>
      </w:r>
      <w:r w:rsidRPr="00C55E1F">
        <w:rPr>
          <w:rFonts w:ascii="Book Antiqua" w:eastAsia="Times New Roman" w:hAnsi="Book Antiqua" w:cs="Simsun"/>
          <w:i/>
          <w:iCs/>
          <w:color w:val="000000"/>
          <w:sz w:val="24"/>
          <w:szCs w:val="24"/>
          <w:lang w:eastAsia="zh-CN"/>
        </w:rPr>
        <w:t>PLoS One</w:t>
      </w:r>
      <w:r w:rsidRPr="00C55E1F">
        <w:rPr>
          <w:rFonts w:ascii="Book Antiqua" w:eastAsia="Times New Roman" w:hAnsi="Book Antiqua" w:cs="Simsun"/>
          <w:color w:val="000000"/>
          <w:sz w:val="24"/>
          <w:szCs w:val="24"/>
          <w:lang w:eastAsia="zh-CN"/>
        </w:rPr>
        <w:t> 2012; </w:t>
      </w:r>
      <w:r w:rsidRPr="00C55E1F">
        <w:rPr>
          <w:rFonts w:ascii="Book Antiqua" w:eastAsia="Times New Roman" w:hAnsi="Book Antiqua" w:cs="Simsun"/>
          <w:b/>
          <w:bCs/>
          <w:color w:val="000000"/>
          <w:sz w:val="24"/>
          <w:szCs w:val="24"/>
          <w:lang w:eastAsia="zh-CN"/>
        </w:rPr>
        <w:t>7</w:t>
      </w:r>
      <w:r w:rsidRPr="00C55E1F">
        <w:rPr>
          <w:rFonts w:ascii="Book Antiqua" w:eastAsia="Times New Roman" w:hAnsi="Book Antiqua" w:cs="Simsun"/>
          <w:color w:val="000000"/>
          <w:sz w:val="24"/>
          <w:szCs w:val="24"/>
          <w:lang w:eastAsia="zh-CN"/>
        </w:rPr>
        <w:t>: e46887 [PMID: 23056513 DOI: 10.1371/journal.pone.004688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3 </w:t>
      </w:r>
      <w:r w:rsidRPr="00C55E1F">
        <w:rPr>
          <w:rFonts w:ascii="Book Antiqua" w:eastAsia="Times New Roman" w:hAnsi="Book Antiqua" w:cs="Simsun"/>
          <w:b/>
          <w:bCs/>
          <w:color w:val="000000"/>
          <w:sz w:val="24"/>
          <w:szCs w:val="24"/>
          <w:lang w:eastAsia="zh-CN"/>
        </w:rPr>
        <w:t>Smith JP</w:t>
      </w:r>
      <w:r w:rsidRPr="00C55E1F">
        <w:rPr>
          <w:rFonts w:ascii="Book Antiqua" w:eastAsia="Times New Roman" w:hAnsi="Book Antiqua" w:cs="Simsun"/>
          <w:color w:val="000000"/>
          <w:sz w:val="24"/>
          <w:szCs w:val="24"/>
          <w:lang w:eastAsia="zh-CN"/>
        </w:rPr>
        <w:t>, Solomon TE. Cholecystokinin and pancreatic cancer: the chicken or the egg? </w:t>
      </w:r>
      <w:r w:rsidRPr="00C55E1F">
        <w:rPr>
          <w:rFonts w:ascii="Book Antiqua" w:eastAsia="Times New Roman" w:hAnsi="Book Antiqua" w:cs="Simsun"/>
          <w:i/>
          <w:iCs/>
          <w:color w:val="000000"/>
          <w:sz w:val="24"/>
          <w:szCs w:val="24"/>
          <w:lang w:eastAsia="zh-CN"/>
        </w:rPr>
        <w:t>Am J Physiol Gastrointest Liver Physiol</w:t>
      </w:r>
      <w:r w:rsidRPr="00C55E1F">
        <w:rPr>
          <w:rFonts w:ascii="Book Antiqua" w:eastAsia="Times New Roman" w:hAnsi="Book Antiqua" w:cs="Simsun"/>
          <w:color w:val="000000"/>
          <w:sz w:val="24"/>
          <w:szCs w:val="24"/>
          <w:lang w:eastAsia="zh-CN"/>
        </w:rPr>
        <w:t> 2014; </w:t>
      </w:r>
      <w:r w:rsidRPr="00C55E1F">
        <w:rPr>
          <w:rFonts w:ascii="Book Antiqua" w:eastAsia="Times New Roman" w:hAnsi="Book Antiqua" w:cs="Simsun"/>
          <w:b/>
          <w:bCs/>
          <w:color w:val="000000"/>
          <w:sz w:val="24"/>
          <w:szCs w:val="24"/>
          <w:lang w:eastAsia="zh-CN"/>
        </w:rPr>
        <w:t>306</w:t>
      </w:r>
      <w:r w:rsidRPr="00C55E1F">
        <w:rPr>
          <w:rFonts w:ascii="Book Antiqua" w:eastAsia="Times New Roman" w:hAnsi="Book Antiqua" w:cs="Simsun"/>
          <w:color w:val="000000"/>
          <w:sz w:val="24"/>
          <w:szCs w:val="24"/>
          <w:lang w:eastAsia="zh-CN"/>
        </w:rPr>
        <w:t>: G91-G101 [PMID: 24177032 DOI: 10.1152/ajpgi.00301.201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4 </w:t>
      </w:r>
      <w:r w:rsidRPr="00C55E1F">
        <w:rPr>
          <w:rFonts w:ascii="Book Antiqua" w:eastAsia="Times New Roman" w:hAnsi="Book Antiqua" w:cs="Simsun"/>
          <w:b/>
          <w:bCs/>
          <w:color w:val="000000"/>
          <w:sz w:val="24"/>
          <w:szCs w:val="24"/>
          <w:lang w:eastAsia="zh-CN"/>
        </w:rPr>
        <w:t>Carrière C</w:t>
      </w:r>
      <w:r w:rsidRPr="00C55E1F">
        <w:rPr>
          <w:rFonts w:ascii="Book Antiqua" w:eastAsia="Times New Roman" w:hAnsi="Book Antiqua" w:cs="Simsun"/>
          <w:color w:val="000000"/>
          <w:sz w:val="24"/>
          <w:szCs w:val="24"/>
          <w:lang w:eastAsia="zh-CN"/>
        </w:rPr>
        <w:t>, Young AL, Gunn JR, Longnecker DS, Korc M. Acute pancreatitis markedly accelerates pancreatic cancer progression in mice expressing oncogenic Kras. </w:t>
      </w:r>
      <w:r w:rsidRPr="00C55E1F">
        <w:rPr>
          <w:rFonts w:ascii="Book Antiqua" w:eastAsia="Times New Roman" w:hAnsi="Book Antiqua" w:cs="Simsun"/>
          <w:i/>
          <w:iCs/>
          <w:color w:val="000000"/>
          <w:sz w:val="24"/>
          <w:szCs w:val="24"/>
          <w:lang w:eastAsia="zh-CN"/>
        </w:rPr>
        <w:t>Biochem Biophys Res Commun</w:t>
      </w:r>
      <w:r w:rsidRPr="00C55E1F">
        <w:rPr>
          <w:rFonts w:ascii="Book Antiqua" w:eastAsia="Times New Roman" w:hAnsi="Book Antiqua" w:cs="Simsun"/>
          <w:color w:val="000000"/>
          <w:sz w:val="24"/>
          <w:szCs w:val="24"/>
          <w:lang w:eastAsia="zh-CN"/>
        </w:rPr>
        <w:t> 2009; </w:t>
      </w:r>
      <w:r w:rsidRPr="00C55E1F">
        <w:rPr>
          <w:rFonts w:ascii="Book Antiqua" w:eastAsia="Times New Roman" w:hAnsi="Book Antiqua" w:cs="Simsun"/>
          <w:b/>
          <w:bCs/>
          <w:color w:val="000000"/>
          <w:sz w:val="24"/>
          <w:szCs w:val="24"/>
          <w:lang w:eastAsia="zh-CN"/>
        </w:rPr>
        <w:t>382</w:t>
      </w:r>
      <w:r w:rsidRPr="00C55E1F">
        <w:rPr>
          <w:rFonts w:ascii="Book Antiqua" w:eastAsia="Times New Roman" w:hAnsi="Book Antiqua" w:cs="Simsun"/>
          <w:color w:val="000000"/>
          <w:sz w:val="24"/>
          <w:szCs w:val="24"/>
          <w:lang w:eastAsia="zh-CN"/>
        </w:rPr>
        <w:t>: 561-565 [PMID: 19292977 DOI: 10.1016/j.bbrc.2009.03.06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5 </w:t>
      </w:r>
      <w:r w:rsidRPr="00C55E1F">
        <w:rPr>
          <w:rFonts w:ascii="Book Antiqua" w:eastAsia="Times New Roman" w:hAnsi="Book Antiqua" w:cs="Simsun"/>
          <w:b/>
          <w:bCs/>
          <w:color w:val="000000"/>
          <w:sz w:val="24"/>
          <w:szCs w:val="24"/>
          <w:lang w:eastAsia="zh-CN"/>
        </w:rPr>
        <w:t>Fino KK</w:t>
      </w:r>
      <w:r w:rsidRPr="00C55E1F">
        <w:rPr>
          <w:rFonts w:ascii="Book Antiqua" w:eastAsia="Times New Roman" w:hAnsi="Book Antiqua" w:cs="Simsun"/>
          <w:color w:val="000000"/>
          <w:sz w:val="24"/>
          <w:szCs w:val="24"/>
          <w:lang w:eastAsia="zh-CN"/>
        </w:rPr>
        <w:t>, Matters GL, McGovern CO, Gilius EL, Smith JP. Downregulation of the CCK-B receptor in pancreatic cancer cells blocks proliferation and promotes apoptosis. </w:t>
      </w:r>
      <w:r w:rsidRPr="00C55E1F">
        <w:rPr>
          <w:rFonts w:ascii="Book Antiqua" w:eastAsia="Times New Roman" w:hAnsi="Book Antiqua" w:cs="Simsun"/>
          <w:i/>
          <w:iCs/>
          <w:color w:val="000000"/>
          <w:sz w:val="24"/>
          <w:szCs w:val="24"/>
          <w:lang w:eastAsia="zh-CN"/>
        </w:rPr>
        <w:t>Am J Physiol Gastrointest Liver Physiol</w:t>
      </w:r>
      <w:r w:rsidRPr="00C55E1F">
        <w:rPr>
          <w:rFonts w:ascii="Book Antiqua" w:eastAsia="Times New Roman" w:hAnsi="Book Antiqua" w:cs="Simsun"/>
          <w:color w:val="000000"/>
          <w:sz w:val="24"/>
          <w:szCs w:val="24"/>
          <w:lang w:eastAsia="zh-CN"/>
        </w:rPr>
        <w:t> 2012; </w:t>
      </w:r>
      <w:r w:rsidRPr="00C55E1F">
        <w:rPr>
          <w:rFonts w:ascii="Book Antiqua" w:eastAsia="Times New Roman" w:hAnsi="Book Antiqua" w:cs="Simsun"/>
          <w:b/>
          <w:bCs/>
          <w:color w:val="000000"/>
          <w:sz w:val="24"/>
          <w:szCs w:val="24"/>
          <w:lang w:eastAsia="zh-CN"/>
        </w:rPr>
        <w:t>302</w:t>
      </w:r>
      <w:r w:rsidRPr="00C55E1F">
        <w:rPr>
          <w:rFonts w:ascii="Book Antiqua" w:eastAsia="Times New Roman" w:hAnsi="Book Antiqua" w:cs="Simsun"/>
          <w:color w:val="000000"/>
          <w:sz w:val="24"/>
          <w:szCs w:val="24"/>
          <w:lang w:eastAsia="zh-CN"/>
        </w:rPr>
        <w:t>: G1244-G1252 [PMID: 22442157 DOI: 10.1152/ajpgi.00460.201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6 </w:t>
      </w:r>
      <w:r w:rsidRPr="00C55E1F">
        <w:rPr>
          <w:rFonts w:ascii="Book Antiqua" w:eastAsia="Times New Roman" w:hAnsi="Book Antiqua" w:cs="Simsun"/>
          <w:b/>
          <w:bCs/>
          <w:color w:val="000000"/>
          <w:sz w:val="24"/>
          <w:szCs w:val="24"/>
          <w:lang w:eastAsia="zh-CN"/>
        </w:rPr>
        <w:t>Burris HA</w:t>
      </w:r>
      <w:r w:rsidRPr="00C55E1F">
        <w:rPr>
          <w:rFonts w:ascii="Book Antiqua" w:eastAsia="Times New Roman" w:hAnsi="Book Antiqua" w:cs="Simsun"/>
          <w:color w:val="000000"/>
          <w:sz w:val="24"/>
          <w:szCs w:val="24"/>
          <w:lang w:eastAsia="zh-CN"/>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C55E1F">
        <w:rPr>
          <w:rFonts w:ascii="Book Antiqua" w:eastAsia="Times New Roman" w:hAnsi="Book Antiqua" w:cs="Simsun"/>
          <w:i/>
          <w:iCs/>
          <w:color w:val="000000"/>
          <w:sz w:val="24"/>
          <w:szCs w:val="24"/>
          <w:lang w:eastAsia="zh-CN"/>
        </w:rPr>
        <w:t>J Clin Oncol</w:t>
      </w:r>
      <w:r w:rsidRPr="00C55E1F">
        <w:rPr>
          <w:rFonts w:ascii="Book Antiqua" w:eastAsia="Times New Roman" w:hAnsi="Book Antiqua" w:cs="Simsun"/>
          <w:color w:val="000000"/>
          <w:sz w:val="24"/>
          <w:szCs w:val="24"/>
          <w:lang w:eastAsia="zh-CN"/>
        </w:rPr>
        <w:t> 1997; </w:t>
      </w:r>
      <w:r w:rsidRPr="00C55E1F">
        <w:rPr>
          <w:rFonts w:ascii="Book Antiqua" w:eastAsia="Times New Roman" w:hAnsi="Book Antiqua" w:cs="Simsun"/>
          <w:b/>
          <w:bCs/>
          <w:color w:val="000000"/>
          <w:sz w:val="24"/>
          <w:szCs w:val="24"/>
          <w:lang w:eastAsia="zh-CN"/>
        </w:rPr>
        <w:t>15</w:t>
      </w:r>
      <w:r w:rsidRPr="00C55E1F">
        <w:rPr>
          <w:rFonts w:ascii="Book Antiqua" w:eastAsia="Times New Roman" w:hAnsi="Book Antiqua" w:cs="Simsun"/>
          <w:color w:val="000000"/>
          <w:sz w:val="24"/>
          <w:szCs w:val="24"/>
          <w:lang w:eastAsia="zh-CN"/>
        </w:rPr>
        <w:t>: 2403-2413 [PMID: 919615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7 </w:t>
      </w:r>
      <w:r w:rsidRPr="00C55E1F">
        <w:rPr>
          <w:rFonts w:ascii="Book Antiqua" w:eastAsia="Times New Roman" w:hAnsi="Book Antiqua" w:cs="Simsun"/>
          <w:b/>
          <w:bCs/>
          <w:color w:val="000000"/>
          <w:sz w:val="24"/>
          <w:szCs w:val="24"/>
          <w:lang w:eastAsia="zh-CN"/>
        </w:rPr>
        <w:t>Di Marco M</w:t>
      </w:r>
      <w:r w:rsidRPr="00C55E1F">
        <w:rPr>
          <w:rFonts w:ascii="Book Antiqua" w:eastAsia="Times New Roman" w:hAnsi="Book Antiqua" w:cs="Simsun"/>
          <w:color w:val="000000"/>
          <w:sz w:val="24"/>
          <w:szCs w:val="24"/>
          <w:lang w:eastAsia="zh-CN"/>
        </w:rPr>
        <w:t>, Di Cicilia R, Macchini M, Nobili E, Vecchiarelli S, Brandi G, Biasco G. Metastatic pancreatic cancer: is gemcitabine still the best standard treatment? (Review). </w:t>
      </w:r>
      <w:r w:rsidRPr="00C55E1F">
        <w:rPr>
          <w:rFonts w:ascii="Book Antiqua" w:eastAsia="Times New Roman" w:hAnsi="Book Antiqua" w:cs="Simsun"/>
          <w:i/>
          <w:iCs/>
          <w:color w:val="000000"/>
          <w:sz w:val="24"/>
          <w:szCs w:val="24"/>
          <w:lang w:eastAsia="zh-CN"/>
        </w:rPr>
        <w:t>Oncol Rep</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23</w:t>
      </w:r>
      <w:r w:rsidRPr="00C55E1F">
        <w:rPr>
          <w:rFonts w:ascii="Book Antiqua" w:eastAsia="Times New Roman" w:hAnsi="Book Antiqua" w:cs="Simsun"/>
          <w:color w:val="000000"/>
          <w:sz w:val="24"/>
          <w:szCs w:val="24"/>
          <w:lang w:eastAsia="zh-CN"/>
        </w:rPr>
        <w:t>: 1183-1192 [PMID: 20372829 DOI: 10.3892/or_0000074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8 </w:t>
      </w:r>
      <w:r w:rsidRPr="00C55E1F">
        <w:rPr>
          <w:rFonts w:ascii="Book Antiqua" w:eastAsia="Times New Roman" w:hAnsi="Book Antiqua" w:cs="Simsun"/>
          <w:b/>
          <w:bCs/>
          <w:color w:val="000000"/>
          <w:sz w:val="24"/>
          <w:szCs w:val="24"/>
          <w:lang w:eastAsia="zh-CN"/>
        </w:rPr>
        <w:t>Von Hoff DD</w:t>
      </w:r>
      <w:r w:rsidRPr="00C55E1F">
        <w:rPr>
          <w:rFonts w:ascii="Book Antiqua" w:eastAsia="Times New Roman" w:hAnsi="Book Antiqua" w:cs="Simsun"/>
          <w:color w:val="000000"/>
          <w:sz w:val="24"/>
          <w:szCs w:val="24"/>
          <w:lang w:eastAsia="zh-CN"/>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C55E1F">
        <w:rPr>
          <w:rFonts w:ascii="Book Antiqua" w:eastAsia="Times New Roman" w:hAnsi="Book Antiqua" w:cs="Simsun"/>
          <w:i/>
          <w:iCs/>
          <w:color w:val="000000"/>
          <w:sz w:val="24"/>
          <w:szCs w:val="24"/>
          <w:lang w:eastAsia="zh-CN"/>
        </w:rPr>
        <w:t>N Engl J Med</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369</w:t>
      </w:r>
      <w:r w:rsidRPr="00C55E1F">
        <w:rPr>
          <w:rFonts w:ascii="Book Antiqua" w:eastAsia="Times New Roman" w:hAnsi="Book Antiqua" w:cs="Simsun"/>
          <w:color w:val="000000"/>
          <w:sz w:val="24"/>
          <w:szCs w:val="24"/>
          <w:lang w:eastAsia="zh-CN"/>
        </w:rPr>
        <w:t>: 1691-1703 [PMID: 24131140 DOI: 10.1056/NEJMoa130436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59 </w:t>
      </w:r>
      <w:r w:rsidRPr="00C55E1F">
        <w:rPr>
          <w:rFonts w:ascii="Book Antiqua" w:eastAsia="Times New Roman" w:hAnsi="Book Antiqua" w:cs="Simsun"/>
          <w:b/>
          <w:bCs/>
          <w:color w:val="000000"/>
          <w:sz w:val="24"/>
          <w:szCs w:val="24"/>
          <w:lang w:eastAsia="zh-CN"/>
        </w:rPr>
        <w:t>Longley DB</w:t>
      </w:r>
      <w:r w:rsidRPr="00C55E1F">
        <w:rPr>
          <w:rFonts w:ascii="Book Antiqua" w:eastAsia="Times New Roman" w:hAnsi="Book Antiqua" w:cs="Simsun"/>
          <w:color w:val="000000"/>
          <w:sz w:val="24"/>
          <w:szCs w:val="24"/>
          <w:lang w:eastAsia="zh-CN"/>
        </w:rPr>
        <w:t>, Harkin DP, Johnston PG. 5-fluorouracil: mechanisms of action and clinical strategies. </w:t>
      </w:r>
      <w:r w:rsidRPr="00C55E1F">
        <w:rPr>
          <w:rFonts w:ascii="Book Antiqua" w:eastAsia="Times New Roman" w:hAnsi="Book Antiqua" w:cs="Simsun"/>
          <w:i/>
          <w:iCs/>
          <w:color w:val="000000"/>
          <w:sz w:val="24"/>
          <w:szCs w:val="24"/>
          <w:lang w:eastAsia="zh-CN"/>
        </w:rPr>
        <w:t>Nat Rev Cancer</w:t>
      </w:r>
      <w:r w:rsidRPr="00C55E1F">
        <w:rPr>
          <w:rFonts w:ascii="Book Antiqua" w:eastAsia="Times New Roman" w:hAnsi="Book Antiqua" w:cs="Simsun"/>
          <w:color w:val="000000"/>
          <w:sz w:val="24"/>
          <w:szCs w:val="24"/>
          <w:lang w:eastAsia="zh-CN"/>
        </w:rPr>
        <w:t> 2003; </w:t>
      </w:r>
      <w:r w:rsidRPr="00C55E1F">
        <w:rPr>
          <w:rFonts w:ascii="Book Antiqua" w:eastAsia="Times New Roman" w:hAnsi="Book Antiqua" w:cs="Simsun"/>
          <w:b/>
          <w:bCs/>
          <w:color w:val="000000"/>
          <w:sz w:val="24"/>
          <w:szCs w:val="24"/>
          <w:lang w:eastAsia="zh-CN"/>
        </w:rPr>
        <w:t>3</w:t>
      </w:r>
      <w:r w:rsidRPr="00C55E1F">
        <w:rPr>
          <w:rFonts w:ascii="Book Antiqua" w:eastAsia="Times New Roman" w:hAnsi="Book Antiqua" w:cs="Simsun"/>
          <w:color w:val="000000"/>
          <w:sz w:val="24"/>
          <w:szCs w:val="24"/>
          <w:lang w:eastAsia="zh-CN"/>
        </w:rPr>
        <w:t>: 330-338 [PMID: 12724731 DOI: 10.1038/nrc1074]</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0 </w:t>
      </w:r>
      <w:r w:rsidRPr="00C55E1F">
        <w:rPr>
          <w:rFonts w:ascii="Book Antiqua" w:eastAsia="Times New Roman" w:hAnsi="Book Antiqua" w:cs="Simsun"/>
          <w:b/>
          <w:bCs/>
          <w:color w:val="000000"/>
          <w:sz w:val="24"/>
          <w:szCs w:val="24"/>
          <w:lang w:eastAsia="zh-CN"/>
        </w:rPr>
        <w:t>Diasio RB</w:t>
      </w:r>
      <w:r w:rsidRPr="00C55E1F">
        <w:rPr>
          <w:rFonts w:ascii="Book Antiqua" w:eastAsia="Times New Roman" w:hAnsi="Book Antiqua" w:cs="Simsun"/>
          <w:color w:val="000000"/>
          <w:sz w:val="24"/>
          <w:szCs w:val="24"/>
          <w:lang w:eastAsia="zh-CN"/>
        </w:rPr>
        <w:t>, Harris BE. Clinical pharmacology of 5-fluorouracil. </w:t>
      </w:r>
      <w:r w:rsidRPr="00C55E1F">
        <w:rPr>
          <w:rFonts w:ascii="Book Antiqua" w:eastAsia="Times New Roman" w:hAnsi="Book Antiqua" w:cs="Simsun"/>
          <w:i/>
          <w:iCs/>
          <w:color w:val="000000"/>
          <w:sz w:val="24"/>
          <w:szCs w:val="24"/>
          <w:lang w:eastAsia="zh-CN"/>
        </w:rPr>
        <w:t>Clin Pharmacokinet</w:t>
      </w:r>
      <w:r w:rsidRPr="00C55E1F">
        <w:rPr>
          <w:rFonts w:ascii="Book Antiqua" w:eastAsia="Times New Roman" w:hAnsi="Book Antiqua" w:cs="Simsun"/>
          <w:color w:val="000000"/>
          <w:sz w:val="24"/>
          <w:szCs w:val="24"/>
          <w:lang w:eastAsia="zh-CN"/>
        </w:rPr>
        <w:t> 1989; </w:t>
      </w:r>
      <w:r w:rsidRPr="00C55E1F">
        <w:rPr>
          <w:rFonts w:ascii="Book Antiqua" w:eastAsia="Times New Roman" w:hAnsi="Book Antiqua" w:cs="Simsun"/>
          <w:b/>
          <w:bCs/>
          <w:color w:val="000000"/>
          <w:sz w:val="24"/>
          <w:szCs w:val="24"/>
          <w:lang w:eastAsia="zh-CN"/>
        </w:rPr>
        <w:t>16</w:t>
      </w:r>
      <w:r w:rsidRPr="00C55E1F">
        <w:rPr>
          <w:rFonts w:ascii="Book Antiqua" w:eastAsia="Times New Roman" w:hAnsi="Book Antiqua" w:cs="Simsun"/>
          <w:color w:val="000000"/>
          <w:sz w:val="24"/>
          <w:szCs w:val="24"/>
          <w:lang w:eastAsia="zh-CN"/>
        </w:rPr>
        <w:t>: 215-237 [PMID: 2656050 DOI: 10.2165/00003088-198916040-0000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1 </w:t>
      </w:r>
      <w:r w:rsidRPr="00C55E1F">
        <w:rPr>
          <w:rFonts w:ascii="Book Antiqua" w:eastAsia="Times New Roman" w:hAnsi="Book Antiqua" w:cs="Simsun"/>
          <w:b/>
          <w:bCs/>
          <w:color w:val="000000"/>
          <w:sz w:val="24"/>
          <w:szCs w:val="24"/>
          <w:lang w:eastAsia="zh-CN"/>
        </w:rPr>
        <w:t>McKenna S</w:t>
      </w:r>
      <w:r w:rsidRPr="00C55E1F">
        <w:rPr>
          <w:rFonts w:ascii="Book Antiqua" w:eastAsia="Times New Roman" w:hAnsi="Book Antiqua" w:cs="Simsun"/>
          <w:color w:val="000000"/>
          <w:sz w:val="24"/>
          <w:szCs w:val="24"/>
          <w:lang w:eastAsia="zh-CN"/>
        </w:rPr>
        <w:t>, Eatock M. The medical management of pancreatic cancer: a review. </w:t>
      </w:r>
      <w:r w:rsidRPr="00C55E1F">
        <w:rPr>
          <w:rFonts w:ascii="Book Antiqua" w:eastAsia="Times New Roman" w:hAnsi="Book Antiqua" w:cs="Simsun"/>
          <w:i/>
          <w:iCs/>
          <w:color w:val="000000"/>
          <w:sz w:val="24"/>
          <w:szCs w:val="24"/>
          <w:lang w:eastAsia="zh-CN"/>
        </w:rPr>
        <w:t>Oncologist</w:t>
      </w:r>
      <w:r w:rsidRPr="00C55E1F">
        <w:rPr>
          <w:rFonts w:ascii="Book Antiqua" w:eastAsia="Times New Roman" w:hAnsi="Book Antiqua" w:cs="Simsun"/>
          <w:color w:val="000000"/>
          <w:sz w:val="24"/>
          <w:szCs w:val="24"/>
          <w:lang w:eastAsia="zh-CN"/>
        </w:rPr>
        <w:t> 2003; </w:t>
      </w:r>
      <w:r w:rsidRPr="00C55E1F">
        <w:rPr>
          <w:rFonts w:ascii="Book Antiqua" w:eastAsia="Times New Roman" w:hAnsi="Book Antiqua" w:cs="Simsun"/>
          <w:b/>
          <w:bCs/>
          <w:color w:val="000000"/>
          <w:sz w:val="24"/>
          <w:szCs w:val="24"/>
          <w:lang w:eastAsia="zh-CN"/>
        </w:rPr>
        <w:t>8</w:t>
      </w:r>
      <w:r w:rsidRPr="00C55E1F">
        <w:rPr>
          <w:rFonts w:ascii="Book Antiqua" w:eastAsia="Times New Roman" w:hAnsi="Book Antiqua" w:cs="Simsun"/>
          <w:color w:val="000000"/>
          <w:sz w:val="24"/>
          <w:szCs w:val="24"/>
          <w:lang w:eastAsia="zh-CN"/>
        </w:rPr>
        <w:t>: 149-160 [PMID: 12697940 DOI: 10.1634/theoncologist.8-2-14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2 </w:t>
      </w:r>
      <w:r w:rsidRPr="00C55E1F">
        <w:rPr>
          <w:rFonts w:ascii="Book Antiqua" w:eastAsia="Times New Roman" w:hAnsi="Book Antiqua" w:cs="Simsun"/>
          <w:b/>
          <w:bCs/>
          <w:color w:val="000000"/>
          <w:sz w:val="24"/>
          <w:szCs w:val="24"/>
          <w:lang w:eastAsia="zh-CN"/>
        </w:rPr>
        <w:t>Wang F</w:t>
      </w:r>
      <w:r w:rsidRPr="00C55E1F">
        <w:rPr>
          <w:rFonts w:ascii="Book Antiqua" w:eastAsia="Times New Roman" w:hAnsi="Book Antiqua" w:cs="Simsun"/>
          <w:color w:val="000000"/>
          <w:sz w:val="24"/>
          <w:szCs w:val="24"/>
          <w:lang w:eastAsia="zh-CN"/>
        </w:rPr>
        <w:t>, Kumar P. The role of radiotherapy in management of pancreatic cancer. </w:t>
      </w:r>
      <w:r w:rsidRPr="00C55E1F">
        <w:rPr>
          <w:rFonts w:ascii="Book Antiqua" w:eastAsia="Times New Roman" w:hAnsi="Book Antiqua" w:cs="Simsun"/>
          <w:i/>
          <w:iCs/>
          <w:color w:val="000000"/>
          <w:sz w:val="24"/>
          <w:szCs w:val="24"/>
          <w:lang w:eastAsia="zh-CN"/>
        </w:rPr>
        <w:t>J Gastrointest Oncol</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2</w:t>
      </w:r>
      <w:r w:rsidRPr="00C55E1F">
        <w:rPr>
          <w:rFonts w:ascii="Book Antiqua" w:eastAsia="Times New Roman" w:hAnsi="Book Antiqua" w:cs="Simsun"/>
          <w:color w:val="000000"/>
          <w:sz w:val="24"/>
          <w:szCs w:val="24"/>
          <w:lang w:eastAsia="zh-CN"/>
        </w:rPr>
        <w:t>: 157-167 [PMID: 22811846 DOI: 10.3978/j.issn.2078-6891.2011.03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lastRenderedPageBreak/>
        <w:t>63 </w:t>
      </w:r>
      <w:r w:rsidRPr="00C55E1F">
        <w:rPr>
          <w:rFonts w:ascii="Book Antiqua" w:eastAsia="Times New Roman" w:hAnsi="Book Antiqua" w:cs="Simsun"/>
          <w:b/>
          <w:bCs/>
          <w:color w:val="000000"/>
          <w:sz w:val="24"/>
          <w:szCs w:val="24"/>
          <w:lang w:eastAsia="zh-CN"/>
        </w:rPr>
        <w:t>Hazard L</w:t>
      </w:r>
      <w:r w:rsidRPr="00C55E1F">
        <w:rPr>
          <w:rFonts w:ascii="Book Antiqua" w:eastAsia="Times New Roman" w:hAnsi="Book Antiqua" w:cs="Simsun"/>
          <w:color w:val="000000"/>
          <w:sz w:val="24"/>
          <w:szCs w:val="24"/>
          <w:lang w:eastAsia="zh-CN"/>
        </w:rPr>
        <w:t>. The role of radiation therapy in pancreas cancer. </w:t>
      </w:r>
      <w:r w:rsidRPr="00C55E1F">
        <w:rPr>
          <w:rFonts w:ascii="Book Antiqua" w:eastAsia="Times New Roman" w:hAnsi="Book Antiqua" w:cs="Simsun"/>
          <w:i/>
          <w:iCs/>
          <w:color w:val="000000"/>
          <w:sz w:val="24"/>
          <w:szCs w:val="24"/>
          <w:lang w:eastAsia="zh-CN"/>
        </w:rPr>
        <w:t>Gastrointest Cancer Res</w:t>
      </w:r>
      <w:r w:rsidRPr="00C55E1F">
        <w:rPr>
          <w:rFonts w:ascii="Book Antiqua" w:eastAsia="Times New Roman" w:hAnsi="Book Antiqua" w:cs="Simsun"/>
          <w:color w:val="000000"/>
          <w:sz w:val="24"/>
          <w:szCs w:val="24"/>
          <w:lang w:eastAsia="zh-CN"/>
        </w:rPr>
        <w:t> 2009; </w:t>
      </w:r>
      <w:r w:rsidRPr="00C55E1F">
        <w:rPr>
          <w:rFonts w:ascii="Book Antiqua" w:eastAsia="Times New Roman" w:hAnsi="Book Antiqua" w:cs="Simsun"/>
          <w:b/>
          <w:bCs/>
          <w:color w:val="000000"/>
          <w:sz w:val="24"/>
          <w:szCs w:val="24"/>
          <w:lang w:eastAsia="zh-CN"/>
        </w:rPr>
        <w:t>3</w:t>
      </w:r>
      <w:r w:rsidRPr="00C55E1F">
        <w:rPr>
          <w:rFonts w:ascii="Book Antiqua" w:eastAsia="Times New Roman" w:hAnsi="Book Antiqua" w:cs="Simsun"/>
          <w:color w:val="000000"/>
          <w:sz w:val="24"/>
          <w:szCs w:val="24"/>
          <w:lang w:eastAsia="zh-CN"/>
        </w:rPr>
        <w:t>: 20-28 [PMID: 19343134]</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 xml:space="preserve">64 </w:t>
      </w:r>
      <w:r w:rsidRPr="00124C3A">
        <w:rPr>
          <w:rFonts w:ascii="Book Antiqua" w:eastAsia="Times New Roman" w:hAnsi="Book Antiqua" w:cs="Simsun"/>
          <w:b/>
          <w:color w:val="000000"/>
          <w:sz w:val="24"/>
          <w:szCs w:val="24"/>
          <w:lang w:eastAsia="zh-CN"/>
        </w:rPr>
        <w:t>Joseph R</w:t>
      </w:r>
      <w:r w:rsidRPr="00124C3A">
        <w:rPr>
          <w:rFonts w:ascii="Book Antiqua" w:eastAsia="Times New Roman" w:hAnsi="Book Antiqua" w:cs="Simsun"/>
          <w:color w:val="000000"/>
          <w:sz w:val="24"/>
          <w:szCs w:val="24"/>
          <w:lang w:eastAsia="zh-CN"/>
        </w:rPr>
        <w:t>, Dasanu CA.</w:t>
      </w:r>
      <w:r w:rsidRPr="00C55E1F">
        <w:rPr>
          <w:rFonts w:ascii="Book Antiqua" w:eastAsia="Times New Roman" w:hAnsi="Book Antiqua" w:cs="Simsun"/>
          <w:color w:val="000000"/>
          <w:sz w:val="24"/>
          <w:szCs w:val="24"/>
          <w:lang w:eastAsia="zh-CN"/>
        </w:rPr>
        <w:t xml:space="preserve"> A curious case of oxaliplatin-induced neurotoxicity: Recurrent, self-limiting dysarthria. </w:t>
      </w:r>
      <w:r w:rsidRPr="00C55E1F">
        <w:rPr>
          <w:rFonts w:ascii="Book Antiqua" w:eastAsia="Times New Roman" w:hAnsi="Book Antiqua" w:cs="Simsun"/>
          <w:i/>
          <w:iCs/>
          <w:color w:val="000000"/>
          <w:sz w:val="24"/>
          <w:szCs w:val="24"/>
          <w:lang w:eastAsia="zh-CN"/>
        </w:rPr>
        <w:t>J Oncol Pharm Pract</w:t>
      </w:r>
      <w:r w:rsidRPr="00C55E1F">
        <w:rPr>
          <w:rFonts w:ascii="Book Antiqua" w:eastAsia="Times New Roman" w:hAnsi="Book Antiqua" w:cs="Simsun"/>
          <w:color w:val="000000"/>
          <w:sz w:val="24"/>
          <w:szCs w:val="24"/>
          <w:lang w:eastAsia="zh-CN"/>
        </w:rPr>
        <w:t> 2013;</w:t>
      </w:r>
      <w:r>
        <w:rPr>
          <w:rFonts w:ascii="Book Antiqua" w:eastAsia="Times New Roman" w:hAnsi="Book Antiqua" w:cs="Simsun"/>
          <w:color w:val="000000"/>
          <w:sz w:val="24"/>
          <w:szCs w:val="24"/>
          <w:lang w:eastAsia="zh-CN"/>
        </w:rPr>
        <w:t xml:space="preserve"> In press</w:t>
      </w:r>
      <w:r w:rsidRPr="00C55E1F">
        <w:rPr>
          <w:rFonts w:ascii="Book Antiqua" w:eastAsia="Times New Roman" w:hAnsi="Book Antiqua" w:cs="Simsun"/>
          <w:color w:val="000000"/>
          <w:sz w:val="24"/>
          <w:szCs w:val="24"/>
          <w:lang w:eastAsia="zh-CN"/>
        </w:rPr>
        <w:t xml:space="preserve"> [PMID: 24103898 DOI: 10.1177/107815521350647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5 </w:t>
      </w:r>
      <w:r w:rsidRPr="00C55E1F">
        <w:rPr>
          <w:rFonts w:ascii="Book Antiqua" w:eastAsia="Times New Roman" w:hAnsi="Book Antiqua" w:cs="Simsun"/>
          <w:b/>
          <w:bCs/>
          <w:color w:val="000000"/>
          <w:sz w:val="24"/>
          <w:szCs w:val="24"/>
          <w:lang w:eastAsia="zh-CN"/>
        </w:rPr>
        <w:t>Vaccaro V</w:t>
      </w:r>
      <w:r w:rsidRPr="00C55E1F">
        <w:rPr>
          <w:rFonts w:ascii="Book Antiqua" w:eastAsia="Times New Roman" w:hAnsi="Book Antiqua" w:cs="Simsun"/>
          <w:color w:val="000000"/>
          <w:sz w:val="24"/>
          <w:szCs w:val="24"/>
          <w:lang w:eastAsia="zh-CN"/>
        </w:rPr>
        <w:t>, Sperduti I, Milella M. FOLFIRINOX versus gemcitabine for metastatic pancreatic cancer. </w:t>
      </w:r>
      <w:r w:rsidRPr="00C55E1F">
        <w:rPr>
          <w:rFonts w:ascii="Book Antiqua" w:eastAsia="Times New Roman" w:hAnsi="Book Antiqua" w:cs="Simsun"/>
          <w:i/>
          <w:iCs/>
          <w:color w:val="000000"/>
          <w:sz w:val="24"/>
          <w:szCs w:val="24"/>
          <w:lang w:eastAsia="zh-CN"/>
        </w:rPr>
        <w:t>N Engl J Med</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365</w:t>
      </w:r>
      <w:r w:rsidRPr="00C55E1F">
        <w:rPr>
          <w:rFonts w:ascii="Book Antiqua" w:eastAsia="Times New Roman" w:hAnsi="Book Antiqua" w:cs="Simsun"/>
          <w:color w:val="000000"/>
          <w:sz w:val="24"/>
          <w:szCs w:val="24"/>
          <w:lang w:eastAsia="zh-CN"/>
        </w:rPr>
        <w:t>: 768-79; author reply 769 [PMID: 21864184 DOI: 10.1056/NEJMc1107627#SA1]</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6 </w:t>
      </w:r>
      <w:r w:rsidRPr="00C55E1F">
        <w:rPr>
          <w:rFonts w:ascii="Book Antiqua" w:eastAsia="Times New Roman" w:hAnsi="Book Antiqua" w:cs="Simsun"/>
          <w:b/>
          <w:bCs/>
          <w:color w:val="000000"/>
          <w:sz w:val="24"/>
          <w:szCs w:val="24"/>
          <w:lang w:eastAsia="zh-CN"/>
        </w:rPr>
        <w:t>Gourgou-Bourgade S</w:t>
      </w:r>
      <w:r w:rsidRPr="00C55E1F">
        <w:rPr>
          <w:rFonts w:ascii="Book Antiqua" w:eastAsia="Times New Roman" w:hAnsi="Book Antiqua" w:cs="Simsun"/>
          <w:color w:val="000000"/>
          <w:sz w:val="24"/>
          <w:szCs w:val="24"/>
          <w:lang w:eastAsia="zh-CN"/>
        </w:rPr>
        <w:t>, Bascoul-Mollevi C, Desseigne F, Ychou M, Bouché O, Guimbaud R, Bécouarn Y, Adenis A, Raoul JL, Boige V, Bérille J, Conroy T. Impact of FOLFIRINOX compared with gemcitabine on quality of life in patients with metastatic pancreatic cancer: results from the PRODIGE 4/ACCORD 11 randomized trial. </w:t>
      </w:r>
      <w:r w:rsidRPr="00C55E1F">
        <w:rPr>
          <w:rFonts w:ascii="Book Antiqua" w:eastAsia="Times New Roman" w:hAnsi="Book Antiqua" w:cs="Simsun"/>
          <w:i/>
          <w:iCs/>
          <w:color w:val="000000"/>
          <w:sz w:val="24"/>
          <w:szCs w:val="24"/>
          <w:lang w:eastAsia="zh-CN"/>
        </w:rPr>
        <w:t>J Clin Oncol</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31</w:t>
      </w:r>
      <w:r w:rsidRPr="00C55E1F">
        <w:rPr>
          <w:rFonts w:ascii="Book Antiqua" w:eastAsia="Times New Roman" w:hAnsi="Book Antiqua" w:cs="Simsun"/>
          <w:color w:val="000000"/>
          <w:sz w:val="24"/>
          <w:szCs w:val="24"/>
          <w:lang w:eastAsia="zh-CN"/>
        </w:rPr>
        <w:t>: 23-29 [PMID: 23213101 DOI: 10.1200/JCO.2012.44.486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7 </w:t>
      </w:r>
      <w:r w:rsidRPr="00C55E1F">
        <w:rPr>
          <w:rFonts w:ascii="Book Antiqua" w:eastAsia="Times New Roman" w:hAnsi="Book Antiqua" w:cs="Simsun"/>
          <w:b/>
          <w:bCs/>
          <w:color w:val="000000"/>
          <w:sz w:val="24"/>
          <w:szCs w:val="24"/>
          <w:lang w:eastAsia="zh-CN"/>
        </w:rPr>
        <w:t>Conroy T</w:t>
      </w:r>
      <w:r w:rsidRPr="00C55E1F">
        <w:rPr>
          <w:rFonts w:ascii="Book Antiqua" w:eastAsia="Times New Roman" w:hAnsi="Book Antiqua" w:cs="Simsun"/>
          <w:color w:val="000000"/>
          <w:sz w:val="24"/>
          <w:szCs w:val="24"/>
          <w:lang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C55E1F">
        <w:rPr>
          <w:rFonts w:ascii="Book Antiqua" w:eastAsia="Times New Roman" w:hAnsi="Book Antiqua" w:cs="Simsun"/>
          <w:i/>
          <w:iCs/>
          <w:color w:val="000000"/>
          <w:sz w:val="24"/>
          <w:szCs w:val="24"/>
          <w:lang w:eastAsia="zh-CN"/>
        </w:rPr>
        <w:t>N Engl J Med</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364</w:t>
      </w:r>
      <w:r w:rsidRPr="00C55E1F">
        <w:rPr>
          <w:rFonts w:ascii="Book Antiqua" w:eastAsia="Times New Roman" w:hAnsi="Book Antiqua" w:cs="Simsun"/>
          <w:color w:val="000000"/>
          <w:sz w:val="24"/>
          <w:szCs w:val="24"/>
          <w:lang w:eastAsia="zh-CN"/>
        </w:rPr>
        <w:t>: 1817-1825 [PMID: 21561347 DOI: 10.1056/NEJMoa101192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8 </w:t>
      </w:r>
      <w:r w:rsidRPr="00C55E1F">
        <w:rPr>
          <w:rFonts w:ascii="Book Antiqua" w:eastAsia="Times New Roman" w:hAnsi="Book Antiqua" w:cs="Simsun"/>
          <w:b/>
          <w:bCs/>
          <w:color w:val="000000"/>
          <w:sz w:val="24"/>
          <w:szCs w:val="24"/>
          <w:lang w:eastAsia="zh-CN"/>
        </w:rPr>
        <w:t>Shrikhande SV</w:t>
      </w:r>
      <w:r w:rsidRPr="00C55E1F">
        <w:rPr>
          <w:rFonts w:ascii="Book Antiqua" w:eastAsia="Times New Roman" w:hAnsi="Book Antiqua" w:cs="Simsun"/>
          <w:color w:val="000000"/>
          <w:sz w:val="24"/>
          <w:szCs w:val="24"/>
          <w:lang w:eastAsia="zh-CN"/>
        </w:rPr>
        <w:t>, Barreto SG. Surgery for pancreatic carcinoma: state of the art. </w:t>
      </w:r>
      <w:r w:rsidRPr="00C55E1F">
        <w:rPr>
          <w:rFonts w:ascii="Book Antiqua" w:eastAsia="Times New Roman" w:hAnsi="Book Antiqua" w:cs="Simsun"/>
          <w:i/>
          <w:iCs/>
          <w:color w:val="000000"/>
          <w:sz w:val="24"/>
          <w:szCs w:val="24"/>
          <w:lang w:eastAsia="zh-CN"/>
        </w:rPr>
        <w:t>Indian J Surg</w:t>
      </w:r>
      <w:r w:rsidRPr="00C55E1F">
        <w:rPr>
          <w:rFonts w:ascii="Book Antiqua" w:eastAsia="Times New Roman" w:hAnsi="Book Antiqua" w:cs="Simsun"/>
          <w:color w:val="000000"/>
          <w:sz w:val="24"/>
          <w:szCs w:val="24"/>
          <w:lang w:eastAsia="zh-CN"/>
        </w:rPr>
        <w:t> 2012; </w:t>
      </w:r>
      <w:r w:rsidRPr="00C55E1F">
        <w:rPr>
          <w:rFonts w:ascii="Book Antiqua" w:eastAsia="Times New Roman" w:hAnsi="Book Antiqua" w:cs="Simsun"/>
          <w:b/>
          <w:bCs/>
          <w:color w:val="000000"/>
          <w:sz w:val="24"/>
          <w:szCs w:val="24"/>
          <w:lang w:eastAsia="zh-CN"/>
        </w:rPr>
        <w:t>74</w:t>
      </w:r>
      <w:r w:rsidRPr="00C55E1F">
        <w:rPr>
          <w:rFonts w:ascii="Book Antiqua" w:eastAsia="Times New Roman" w:hAnsi="Book Antiqua" w:cs="Simsun"/>
          <w:color w:val="000000"/>
          <w:sz w:val="24"/>
          <w:szCs w:val="24"/>
          <w:lang w:eastAsia="zh-CN"/>
        </w:rPr>
        <w:t>: 79-86 [PMID: 23372311 DOI: 10.1007/s12262-011-0373-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69 </w:t>
      </w:r>
      <w:r w:rsidRPr="00C55E1F">
        <w:rPr>
          <w:rFonts w:ascii="Book Antiqua" w:eastAsia="Times New Roman" w:hAnsi="Book Antiqua" w:cs="Simsun"/>
          <w:b/>
          <w:bCs/>
          <w:color w:val="000000"/>
          <w:sz w:val="24"/>
          <w:szCs w:val="24"/>
          <w:lang w:eastAsia="zh-CN"/>
        </w:rPr>
        <w:t>Falconi M</w:t>
      </w:r>
      <w:r w:rsidRPr="00C55E1F">
        <w:rPr>
          <w:rFonts w:ascii="Book Antiqua" w:eastAsia="Times New Roman" w:hAnsi="Book Antiqua" w:cs="Simsun"/>
          <w:color w:val="000000"/>
          <w:sz w:val="24"/>
          <w:szCs w:val="24"/>
          <w:lang w:eastAsia="zh-CN"/>
        </w:rPr>
        <w:t>, Mantovani W, Bettini R, Talamini G, Bassi C, Cascinu S, Oliani C, Pederzoli P. Carcinoma of pancreatic body and tail: are there improvements in diagnosis and treatment modalities over the past decade? </w:t>
      </w:r>
      <w:r w:rsidRPr="00C55E1F">
        <w:rPr>
          <w:rFonts w:ascii="Book Antiqua" w:eastAsia="Times New Roman" w:hAnsi="Book Antiqua" w:cs="Simsun"/>
          <w:i/>
          <w:iCs/>
          <w:color w:val="000000"/>
          <w:sz w:val="24"/>
          <w:szCs w:val="24"/>
          <w:lang w:eastAsia="zh-CN"/>
        </w:rPr>
        <w:t>Dig Liver Dis</w:t>
      </w:r>
      <w:r w:rsidRPr="00C55E1F">
        <w:rPr>
          <w:rFonts w:ascii="Book Antiqua" w:eastAsia="Times New Roman" w:hAnsi="Book Antiqua" w:cs="Simsun"/>
          <w:color w:val="000000"/>
          <w:sz w:val="24"/>
          <w:szCs w:val="24"/>
          <w:lang w:eastAsia="zh-CN"/>
        </w:rPr>
        <w:t> 2003; </w:t>
      </w:r>
      <w:r w:rsidRPr="00C55E1F">
        <w:rPr>
          <w:rFonts w:ascii="Book Antiqua" w:eastAsia="Times New Roman" w:hAnsi="Book Antiqua" w:cs="Simsun"/>
          <w:b/>
          <w:bCs/>
          <w:color w:val="000000"/>
          <w:sz w:val="24"/>
          <w:szCs w:val="24"/>
          <w:lang w:eastAsia="zh-CN"/>
        </w:rPr>
        <w:t>35</w:t>
      </w:r>
      <w:r w:rsidRPr="00C55E1F">
        <w:rPr>
          <w:rFonts w:ascii="Book Antiqua" w:eastAsia="Times New Roman" w:hAnsi="Book Antiqua" w:cs="Simsun"/>
          <w:color w:val="000000"/>
          <w:sz w:val="24"/>
          <w:szCs w:val="24"/>
          <w:lang w:eastAsia="zh-CN"/>
        </w:rPr>
        <w:t>: 421-427 [PMID: 1286867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0 </w:t>
      </w:r>
      <w:r w:rsidRPr="00C55E1F">
        <w:rPr>
          <w:rFonts w:ascii="Book Antiqua" w:eastAsia="Times New Roman" w:hAnsi="Book Antiqua" w:cs="Simsun"/>
          <w:b/>
          <w:bCs/>
          <w:color w:val="000000"/>
          <w:sz w:val="24"/>
          <w:szCs w:val="24"/>
          <w:lang w:eastAsia="zh-CN"/>
        </w:rPr>
        <w:t>Vincent A</w:t>
      </w:r>
      <w:r w:rsidRPr="00C55E1F">
        <w:rPr>
          <w:rFonts w:ascii="Book Antiqua" w:eastAsia="Times New Roman" w:hAnsi="Book Antiqua" w:cs="Simsun"/>
          <w:color w:val="000000"/>
          <w:sz w:val="24"/>
          <w:szCs w:val="24"/>
          <w:lang w:eastAsia="zh-CN"/>
        </w:rPr>
        <w:t>, Herman J, Schulick R, Hruban RH, Goggins M. Pancreatic cancer. </w:t>
      </w:r>
      <w:r w:rsidRPr="00C55E1F">
        <w:rPr>
          <w:rFonts w:ascii="Book Antiqua" w:eastAsia="Times New Roman" w:hAnsi="Book Antiqua" w:cs="Simsun"/>
          <w:i/>
          <w:iCs/>
          <w:color w:val="000000"/>
          <w:sz w:val="24"/>
          <w:szCs w:val="24"/>
          <w:lang w:eastAsia="zh-CN"/>
        </w:rPr>
        <w:t>Lancet</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378</w:t>
      </w:r>
      <w:r w:rsidRPr="00C55E1F">
        <w:rPr>
          <w:rFonts w:ascii="Book Antiqua" w:eastAsia="Times New Roman" w:hAnsi="Book Antiqua" w:cs="Simsun"/>
          <w:color w:val="000000"/>
          <w:sz w:val="24"/>
          <w:szCs w:val="24"/>
          <w:lang w:eastAsia="zh-CN"/>
        </w:rPr>
        <w:t>: 607-620 [PMID: 21620466 DOI: 10.1016/S0140-6736(04)15841-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1 </w:t>
      </w:r>
      <w:r w:rsidRPr="00C55E1F">
        <w:rPr>
          <w:rFonts w:ascii="Book Antiqua" w:eastAsia="Times New Roman" w:hAnsi="Book Antiqua" w:cs="Simsun"/>
          <w:b/>
          <w:bCs/>
          <w:color w:val="000000"/>
          <w:sz w:val="24"/>
          <w:szCs w:val="24"/>
          <w:lang w:eastAsia="zh-CN"/>
        </w:rPr>
        <w:t>Adair JH</w:t>
      </w:r>
      <w:r w:rsidRPr="00C55E1F">
        <w:rPr>
          <w:rFonts w:ascii="Book Antiqua" w:eastAsia="Times New Roman" w:hAnsi="Book Antiqua" w:cs="Simsun"/>
          <w:color w:val="000000"/>
          <w:sz w:val="24"/>
          <w:szCs w:val="24"/>
          <w:lang w:eastAsia="zh-CN"/>
        </w:rPr>
        <w:t>, Parette MP, Altinoðlu EI, Kester M. Nanoparticulate alternatives for drug delivery. </w:t>
      </w:r>
      <w:r w:rsidRPr="00C55E1F">
        <w:rPr>
          <w:rFonts w:ascii="Book Antiqua" w:eastAsia="Times New Roman" w:hAnsi="Book Antiqua" w:cs="Simsun"/>
          <w:i/>
          <w:iCs/>
          <w:color w:val="000000"/>
          <w:sz w:val="24"/>
          <w:szCs w:val="24"/>
          <w:lang w:eastAsia="zh-CN"/>
        </w:rPr>
        <w:t>ACS Nano</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4</w:t>
      </w:r>
      <w:r w:rsidRPr="00C55E1F">
        <w:rPr>
          <w:rFonts w:ascii="Book Antiqua" w:eastAsia="Times New Roman" w:hAnsi="Book Antiqua" w:cs="Simsun"/>
          <w:color w:val="000000"/>
          <w:sz w:val="24"/>
          <w:szCs w:val="24"/>
          <w:lang w:eastAsia="zh-CN"/>
        </w:rPr>
        <w:t>: 4967-4970 [PMID: 20873786 DOI: 10.1021/nn102324e]</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2 </w:t>
      </w:r>
      <w:r w:rsidRPr="00C55E1F">
        <w:rPr>
          <w:rFonts w:ascii="Book Antiqua" w:eastAsia="Times New Roman" w:hAnsi="Book Antiqua" w:cs="Simsun"/>
          <w:b/>
          <w:bCs/>
          <w:color w:val="000000"/>
          <w:sz w:val="24"/>
          <w:szCs w:val="24"/>
          <w:lang w:eastAsia="zh-CN"/>
        </w:rPr>
        <w:t>Smith JP</w:t>
      </w:r>
      <w:r w:rsidRPr="00C55E1F">
        <w:rPr>
          <w:rFonts w:ascii="Book Antiqua" w:eastAsia="Times New Roman" w:hAnsi="Book Antiqua" w:cs="Simsun"/>
          <w:color w:val="000000"/>
          <w:sz w:val="24"/>
          <w:szCs w:val="24"/>
          <w:lang w:eastAsia="zh-CN"/>
        </w:rPr>
        <w:t>, Conter RL, Bingaman SI, Harvey HA, Mauger DT, Ahmad M, Demers LM, Stanley WB, McLaughlin PJ, Zagon IS. Treatment of advanced pancreatic cancer with opioid growth factor: phase I. </w:t>
      </w:r>
      <w:r w:rsidRPr="00C55E1F">
        <w:rPr>
          <w:rFonts w:ascii="Book Antiqua" w:eastAsia="Times New Roman" w:hAnsi="Book Antiqua" w:cs="Simsun"/>
          <w:i/>
          <w:iCs/>
          <w:color w:val="000000"/>
          <w:sz w:val="24"/>
          <w:szCs w:val="24"/>
          <w:lang w:eastAsia="zh-CN"/>
        </w:rPr>
        <w:t>Anticancer Drugs</w:t>
      </w:r>
      <w:r w:rsidRPr="00C55E1F">
        <w:rPr>
          <w:rFonts w:ascii="Book Antiqua" w:eastAsia="Times New Roman" w:hAnsi="Book Antiqua" w:cs="Simsun"/>
          <w:color w:val="000000"/>
          <w:sz w:val="24"/>
          <w:szCs w:val="24"/>
          <w:lang w:eastAsia="zh-CN"/>
        </w:rPr>
        <w:t> 2004; </w:t>
      </w:r>
      <w:r w:rsidRPr="00C55E1F">
        <w:rPr>
          <w:rFonts w:ascii="Book Antiqua" w:eastAsia="Times New Roman" w:hAnsi="Book Antiqua" w:cs="Simsun"/>
          <w:b/>
          <w:bCs/>
          <w:color w:val="000000"/>
          <w:sz w:val="24"/>
          <w:szCs w:val="24"/>
          <w:lang w:eastAsia="zh-CN"/>
        </w:rPr>
        <w:t>15</w:t>
      </w:r>
      <w:r w:rsidRPr="00C55E1F">
        <w:rPr>
          <w:rFonts w:ascii="Book Antiqua" w:eastAsia="Times New Roman" w:hAnsi="Book Antiqua" w:cs="Simsun"/>
          <w:color w:val="000000"/>
          <w:sz w:val="24"/>
          <w:szCs w:val="24"/>
          <w:lang w:eastAsia="zh-CN"/>
        </w:rPr>
        <w:t>: 203-209 [PMID: 15014352]</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3 </w:t>
      </w:r>
      <w:r w:rsidRPr="00C55E1F">
        <w:rPr>
          <w:rFonts w:ascii="Book Antiqua" w:eastAsia="Times New Roman" w:hAnsi="Book Antiqua" w:cs="Simsun"/>
          <w:b/>
          <w:bCs/>
          <w:color w:val="000000"/>
          <w:sz w:val="24"/>
          <w:szCs w:val="24"/>
          <w:lang w:eastAsia="zh-CN"/>
        </w:rPr>
        <w:t>Zagon IS</w:t>
      </w:r>
      <w:r w:rsidRPr="00C55E1F">
        <w:rPr>
          <w:rFonts w:ascii="Book Antiqua" w:eastAsia="Times New Roman" w:hAnsi="Book Antiqua" w:cs="Simsun"/>
          <w:color w:val="000000"/>
          <w:sz w:val="24"/>
          <w:szCs w:val="24"/>
          <w:lang w:eastAsia="zh-CN"/>
        </w:rPr>
        <w:t>, Jaglowski JR, Verderame MF, Smith JP, Leure-Dupree AE, McLaughlin PJ. Combination chemotherapy with gemcitabine and biotherapy with opioid growth factor (OGF) enhances the growth inhibition of pancreatic adenocarcinoma. </w:t>
      </w:r>
      <w:r w:rsidRPr="00C55E1F">
        <w:rPr>
          <w:rFonts w:ascii="Book Antiqua" w:eastAsia="Times New Roman" w:hAnsi="Book Antiqua" w:cs="Simsun"/>
          <w:i/>
          <w:iCs/>
          <w:color w:val="000000"/>
          <w:sz w:val="24"/>
          <w:szCs w:val="24"/>
          <w:lang w:eastAsia="zh-CN"/>
        </w:rPr>
        <w:t>Cancer Chemother Pharmacol</w:t>
      </w:r>
      <w:r w:rsidRPr="00C55E1F">
        <w:rPr>
          <w:rFonts w:ascii="Book Antiqua" w:eastAsia="Times New Roman" w:hAnsi="Book Antiqua" w:cs="Simsun"/>
          <w:color w:val="000000"/>
          <w:sz w:val="24"/>
          <w:szCs w:val="24"/>
          <w:lang w:eastAsia="zh-CN"/>
        </w:rPr>
        <w:t> 2005; </w:t>
      </w:r>
      <w:r w:rsidRPr="00C55E1F">
        <w:rPr>
          <w:rFonts w:ascii="Book Antiqua" w:eastAsia="Times New Roman" w:hAnsi="Book Antiqua" w:cs="Simsun"/>
          <w:b/>
          <w:bCs/>
          <w:color w:val="000000"/>
          <w:sz w:val="24"/>
          <w:szCs w:val="24"/>
          <w:lang w:eastAsia="zh-CN"/>
        </w:rPr>
        <w:t>56</w:t>
      </w:r>
      <w:r w:rsidRPr="00C55E1F">
        <w:rPr>
          <w:rFonts w:ascii="Book Antiqua" w:eastAsia="Times New Roman" w:hAnsi="Book Antiqua" w:cs="Simsun"/>
          <w:color w:val="000000"/>
          <w:sz w:val="24"/>
          <w:szCs w:val="24"/>
          <w:lang w:eastAsia="zh-CN"/>
        </w:rPr>
        <w:t>: 510-520 [PMID: 15947928 DOI: 10.1007/s00280-005-1028-x]</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4 </w:t>
      </w:r>
      <w:r w:rsidRPr="00C55E1F">
        <w:rPr>
          <w:rFonts w:ascii="Book Antiqua" w:eastAsia="Times New Roman" w:hAnsi="Book Antiqua" w:cs="Simsun"/>
          <w:b/>
          <w:bCs/>
          <w:color w:val="000000"/>
          <w:sz w:val="24"/>
          <w:szCs w:val="24"/>
          <w:lang w:eastAsia="zh-CN"/>
        </w:rPr>
        <w:t>Bausch D</w:t>
      </w:r>
      <w:r w:rsidRPr="00C55E1F">
        <w:rPr>
          <w:rFonts w:ascii="Book Antiqua" w:eastAsia="Times New Roman" w:hAnsi="Book Antiqua" w:cs="Simsun"/>
          <w:color w:val="000000"/>
          <w:sz w:val="24"/>
          <w:szCs w:val="24"/>
          <w:lang w:eastAsia="zh-CN"/>
        </w:rPr>
        <w:t>, Thomas S, Mino-Kenudson M, Fernández-del CC, Bauer TW, Williams M, Warshaw AL, Thayer SP, Kelly KA. Plectin-1 as a novel biomarker for pancreatic cancer. </w:t>
      </w:r>
      <w:r w:rsidRPr="00C55E1F">
        <w:rPr>
          <w:rFonts w:ascii="Book Antiqua" w:eastAsia="Times New Roman" w:hAnsi="Book Antiqua" w:cs="Simsun"/>
          <w:i/>
          <w:iCs/>
          <w:color w:val="000000"/>
          <w:sz w:val="24"/>
          <w:szCs w:val="24"/>
          <w:lang w:eastAsia="zh-CN"/>
        </w:rPr>
        <w:t>Clin Cancer Res</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17</w:t>
      </w:r>
      <w:r w:rsidRPr="00C55E1F">
        <w:rPr>
          <w:rFonts w:ascii="Book Antiqua" w:eastAsia="Times New Roman" w:hAnsi="Book Antiqua" w:cs="Simsun"/>
          <w:color w:val="000000"/>
          <w:sz w:val="24"/>
          <w:szCs w:val="24"/>
          <w:lang w:eastAsia="zh-CN"/>
        </w:rPr>
        <w:t>: 302-309 [PMID: 21098698 DOI: 10.1158/1078-0432.CCR-10-0999]</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5 </w:t>
      </w:r>
      <w:r w:rsidRPr="00C55E1F">
        <w:rPr>
          <w:rFonts w:ascii="Book Antiqua" w:eastAsia="Times New Roman" w:hAnsi="Book Antiqua" w:cs="Simsun"/>
          <w:b/>
          <w:bCs/>
          <w:color w:val="000000"/>
          <w:sz w:val="24"/>
          <w:szCs w:val="24"/>
          <w:lang w:eastAsia="zh-CN"/>
        </w:rPr>
        <w:t>Tabakoviæ A</w:t>
      </w:r>
      <w:r w:rsidRPr="00C55E1F">
        <w:rPr>
          <w:rFonts w:ascii="Book Antiqua" w:eastAsia="Times New Roman" w:hAnsi="Book Antiqua" w:cs="Simsun"/>
          <w:color w:val="000000"/>
          <w:sz w:val="24"/>
          <w:szCs w:val="24"/>
          <w:lang w:eastAsia="zh-CN"/>
        </w:rPr>
        <w:t>, Kester M, Adair JH. Calcium phosphate-based composite nanoparticles in bioimaging and therapeutic delivery applications. </w:t>
      </w:r>
      <w:r w:rsidRPr="00C55E1F">
        <w:rPr>
          <w:rFonts w:ascii="Book Antiqua" w:eastAsia="Times New Roman" w:hAnsi="Book Antiqua" w:cs="Simsun"/>
          <w:i/>
          <w:iCs/>
          <w:color w:val="000000"/>
          <w:sz w:val="24"/>
          <w:szCs w:val="24"/>
          <w:lang w:eastAsia="zh-CN"/>
        </w:rPr>
        <w:t>Wiley Interdiscip Rev Nanomed Nanobiotechnol</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2012</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4</w:t>
      </w:r>
      <w:r w:rsidRPr="00C55E1F">
        <w:rPr>
          <w:rFonts w:ascii="Book Antiqua" w:eastAsia="Times New Roman" w:hAnsi="Book Antiqua" w:cs="Simsun"/>
          <w:color w:val="000000"/>
          <w:sz w:val="24"/>
          <w:szCs w:val="24"/>
          <w:lang w:eastAsia="zh-CN"/>
        </w:rPr>
        <w:t>: 96-112 [PMID: 21965173 DOI: 10.1002/wnan.163]</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lastRenderedPageBreak/>
        <w:t>76 </w:t>
      </w:r>
      <w:r w:rsidRPr="00C55E1F">
        <w:rPr>
          <w:rFonts w:ascii="Book Antiqua" w:eastAsia="Times New Roman" w:hAnsi="Book Antiqua" w:cs="Simsun"/>
          <w:b/>
          <w:bCs/>
          <w:color w:val="000000"/>
          <w:sz w:val="24"/>
          <w:szCs w:val="24"/>
          <w:lang w:eastAsia="zh-CN"/>
        </w:rPr>
        <w:t>Altinoðlu EI</w:t>
      </w:r>
      <w:r w:rsidRPr="00C55E1F">
        <w:rPr>
          <w:rFonts w:ascii="Book Antiqua" w:eastAsia="Times New Roman" w:hAnsi="Book Antiqua" w:cs="Simsun"/>
          <w:color w:val="000000"/>
          <w:sz w:val="24"/>
          <w:szCs w:val="24"/>
          <w:lang w:eastAsia="zh-CN"/>
        </w:rPr>
        <w:t>, Adair JH. Near infrared imaging with nanoparticles. </w:t>
      </w:r>
      <w:r w:rsidRPr="00C55E1F">
        <w:rPr>
          <w:rFonts w:ascii="Book Antiqua" w:eastAsia="Times New Roman" w:hAnsi="Book Antiqua" w:cs="Simsun"/>
          <w:i/>
          <w:iCs/>
          <w:color w:val="000000"/>
          <w:sz w:val="24"/>
          <w:szCs w:val="24"/>
          <w:lang w:eastAsia="zh-CN"/>
        </w:rPr>
        <w:t>Wiley Interdiscip Rev Nanomed Nanobiotechnol</w:t>
      </w:r>
      <w:r w:rsidRPr="00C55E1F">
        <w:rPr>
          <w:rFonts w:ascii="Book Antiqua" w:eastAsia="Times New Roman" w:hAnsi="Book Antiqua" w:cs="Simsun"/>
          <w:color w:val="000000"/>
          <w:sz w:val="24"/>
          <w:szCs w:val="24"/>
          <w:lang w:eastAsia="zh-CN"/>
        </w:rPr>
        <w:t> </w:t>
      </w:r>
      <w:r>
        <w:rPr>
          <w:rFonts w:ascii="Book Antiqua" w:eastAsia="Times New Roman" w:hAnsi="Book Antiqua" w:cs="Simsun"/>
          <w:color w:val="000000"/>
          <w:sz w:val="24"/>
          <w:szCs w:val="24"/>
          <w:lang w:eastAsia="zh-CN"/>
        </w:rPr>
        <w:t>2010</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b/>
          <w:bCs/>
          <w:color w:val="000000"/>
          <w:sz w:val="24"/>
          <w:szCs w:val="24"/>
          <w:lang w:eastAsia="zh-CN"/>
        </w:rPr>
        <w:t>2</w:t>
      </w:r>
      <w:r w:rsidRPr="00C55E1F">
        <w:rPr>
          <w:rFonts w:ascii="Book Antiqua" w:eastAsia="Times New Roman" w:hAnsi="Book Antiqua" w:cs="Simsun"/>
          <w:color w:val="000000"/>
          <w:sz w:val="24"/>
          <w:szCs w:val="24"/>
          <w:lang w:eastAsia="zh-CN"/>
        </w:rPr>
        <w:t>: 461-477 [PMID: 20135691 DOI: 10.1002/wnan.77]</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7 </w:t>
      </w:r>
      <w:r w:rsidRPr="00C55E1F">
        <w:rPr>
          <w:rFonts w:ascii="Book Antiqua" w:eastAsia="Times New Roman" w:hAnsi="Book Antiqua" w:cs="Simsun"/>
          <w:b/>
          <w:bCs/>
          <w:color w:val="000000"/>
          <w:sz w:val="24"/>
          <w:szCs w:val="24"/>
          <w:lang w:eastAsia="zh-CN"/>
        </w:rPr>
        <w:t>Altinoðlu EI</w:t>
      </w:r>
      <w:r w:rsidRPr="00C55E1F">
        <w:rPr>
          <w:rFonts w:ascii="Book Antiqua" w:eastAsia="Times New Roman" w:hAnsi="Book Antiqua" w:cs="Simsun"/>
          <w:color w:val="000000"/>
          <w:sz w:val="24"/>
          <w:szCs w:val="24"/>
          <w:lang w:eastAsia="zh-CN"/>
        </w:rPr>
        <w:t xml:space="preserve">, Russin TJ, Kaiser JM, Barth BM, Eklund PC, Kester M, Adair JH. Near-infrared emitting fluorophore-doped calcium phosphate nanoparticles for </w:t>
      </w:r>
      <w:r w:rsidRPr="00257386">
        <w:rPr>
          <w:rFonts w:ascii="Book Antiqua" w:eastAsia="Times New Roman" w:hAnsi="Book Antiqua" w:cs="Simsun"/>
          <w:i/>
          <w:color w:val="000000"/>
          <w:sz w:val="24"/>
          <w:szCs w:val="24"/>
          <w:lang w:eastAsia="zh-CN"/>
        </w:rPr>
        <w:t>in vivo</w:t>
      </w:r>
      <w:r w:rsidRPr="00C55E1F">
        <w:rPr>
          <w:rFonts w:ascii="Book Antiqua" w:eastAsia="Times New Roman" w:hAnsi="Book Antiqua" w:cs="Simsun"/>
          <w:color w:val="000000"/>
          <w:sz w:val="24"/>
          <w:szCs w:val="24"/>
          <w:lang w:eastAsia="zh-CN"/>
        </w:rPr>
        <w:t xml:space="preserve"> imaging of human breast cancer. </w:t>
      </w:r>
      <w:r w:rsidRPr="00C55E1F">
        <w:rPr>
          <w:rFonts w:ascii="Book Antiqua" w:eastAsia="Times New Roman" w:hAnsi="Book Antiqua" w:cs="Simsun"/>
          <w:i/>
          <w:iCs/>
          <w:color w:val="000000"/>
          <w:sz w:val="24"/>
          <w:szCs w:val="24"/>
          <w:lang w:eastAsia="zh-CN"/>
        </w:rPr>
        <w:t>ACS Nano</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2</w:t>
      </w:r>
      <w:r w:rsidRPr="00C55E1F">
        <w:rPr>
          <w:rFonts w:ascii="Book Antiqua" w:eastAsia="Times New Roman" w:hAnsi="Book Antiqua" w:cs="Simsun"/>
          <w:color w:val="000000"/>
          <w:sz w:val="24"/>
          <w:szCs w:val="24"/>
          <w:lang w:eastAsia="zh-CN"/>
        </w:rPr>
        <w:t>: 2075-2084 [PMID: 19206454 DOI: 10.1021/nn800448r]</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8 </w:t>
      </w:r>
      <w:r w:rsidRPr="00C55E1F">
        <w:rPr>
          <w:rFonts w:ascii="Book Antiqua" w:eastAsia="Times New Roman" w:hAnsi="Book Antiqua" w:cs="Simsun"/>
          <w:b/>
          <w:bCs/>
          <w:color w:val="000000"/>
          <w:sz w:val="24"/>
          <w:szCs w:val="24"/>
          <w:lang w:eastAsia="zh-CN"/>
        </w:rPr>
        <w:t>Barth BM</w:t>
      </w:r>
      <w:r w:rsidRPr="00C55E1F">
        <w:rPr>
          <w:rFonts w:ascii="Book Antiqua" w:eastAsia="Times New Roman" w:hAnsi="Book Antiqua" w:cs="Simsun"/>
          <w:color w:val="000000"/>
          <w:sz w:val="24"/>
          <w:szCs w:val="24"/>
          <w:lang w:eastAsia="zh-CN"/>
        </w:rPr>
        <w:t xml:space="preserve">, I Altinoðlu E, Shanmugavelandy SS, Kaiser JM, Crespo-Gonzalez D, DiVittore NA, McGovern C, Goff TM, Keasey NR, Adair JH, Loughran TP, Claxton DF, Kester M. Targeted indocyanine-green-loaded calcium phosphosilicate nanoparticles for </w:t>
      </w:r>
      <w:r w:rsidRPr="00257386">
        <w:rPr>
          <w:rFonts w:ascii="Book Antiqua" w:eastAsia="Times New Roman" w:hAnsi="Book Antiqua" w:cs="Simsun"/>
          <w:i/>
          <w:color w:val="000000"/>
          <w:sz w:val="24"/>
          <w:szCs w:val="24"/>
          <w:lang w:eastAsia="zh-CN"/>
        </w:rPr>
        <w:t>in vivo</w:t>
      </w:r>
      <w:r w:rsidRPr="00C55E1F">
        <w:rPr>
          <w:rFonts w:ascii="Book Antiqua" w:eastAsia="Times New Roman" w:hAnsi="Book Antiqua" w:cs="Simsun"/>
          <w:color w:val="000000"/>
          <w:sz w:val="24"/>
          <w:szCs w:val="24"/>
          <w:lang w:eastAsia="zh-CN"/>
        </w:rPr>
        <w:t xml:space="preserve"> photodynamic therapy of leukemia. </w:t>
      </w:r>
      <w:r w:rsidRPr="00C55E1F">
        <w:rPr>
          <w:rFonts w:ascii="Book Antiqua" w:eastAsia="Times New Roman" w:hAnsi="Book Antiqua" w:cs="Simsun"/>
          <w:i/>
          <w:iCs/>
          <w:color w:val="000000"/>
          <w:sz w:val="24"/>
          <w:szCs w:val="24"/>
          <w:lang w:eastAsia="zh-CN"/>
        </w:rPr>
        <w:t>ACS Nano</w:t>
      </w:r>
      <w:r w:rsidRPr="00C55E1F">
        <w:rPr>
          <w:rFonts w:ascii="Book Antiqua" w:eastAsia="Times New Roman" w:hAnsi="Book Antiqua" w:cs="Simsun"/>
          <w:color w:val="000000"/>
          <w:sz w:val="24"/>
          <w:szCs w:val="24"/>
          <w:lang w:eastAsia="zh-CN"/>
        </w:rPr>
        <w:t> 2011; </w:t>
      </w:r>
      <w:r w:rsidRPr="00C55E1F">
        <w:rPr>
          <w:rFonts w:ascii="Book Antiqua" w:eastAsia="Times New Roman" w:hAnsi="Book Antiqua" w:cs="Simsun"/>
          <w:b/>
          <w:bCs/>
          <w:color w:val="000000"/>
          <w:sz w:val="24"/>
          <w:szCs w:val="24"/>
          <w:lang w:eastAsia="zh-CN"/>
        </w:rPr>
        <w:t>5</w:t>
      </w:r>
      <w:r w:rsidRPr="00C55E1F">
        <w:rPr>
          <w:rFonts w:ascii="Book Antiqua" w:eastAsia="Times New Roman" w:hAnsi="Book Antiqua" w:cs="Simsun"/>
          <w:color w:val="000000"/>
          <w:sz w:val="24"/>
          <w:szCs w:val="24"/>
          <w:lang w:eastAsia="zh-CN"/>
        </w:rPr>
        <w:t>: 5325-5337 [PMID: 21675727 DOI: 10.1021/nn200576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79 </w:t>
      </w:r>
      <w:r w:rsidRPr="00C55E1F">
        <w:rPr>
          <w:rFonts w:ascii="Book Antiqua" w:eastAsia="Times New Roman" w:hAnsi="Book Antiqua" w:cs="Simsun"/>
          <w:b/>
          <w:bCs/>
          <w:color w:val="000000"/>
          <w:sz w:val="24"/>
          <w:szCs w:val="24"/>
          <w:lang w:eastAsia="zh-CN"/>
        </w:rPr>
        <w:t>Kester M</w:t>
      </w:r>
      <w:r w:rsidRPr="00C55E1F">
        <w:rPr>
          <w:rFonts w:ascii="Book Antiqua" w:eastAsia="Times New Roman" w:hAnsi="Book Antiqua" w:cs="Simsun"/>
          <w:color w:val="000000"/>
          <w:sz w:val="24"/>
          <w:szCs w:val="24"/>
          <w:lang w:eastAsia="zh-CN"/>
        </w:rPr>
        <w:t xml:space="preserve">, Heakal Y, Fox T, Sharma A, Robertson GP, Morgan TT, Altinoðlu EI, Tabakoviæ A, Parette MR, Rouse SM, Ruiz-Velasco V, Adair JH. Calcium phosphate nanocomposite particles for </w:t>
      </w:r>
      <w:r w:rsidRPr="00257386">
        <w:rPr>
          <w:rFonts w:ascii="Book Antiqua" w:eastAsia="Times New Roman" w:hAnsi="Book Antiqua" w:cs="Simsun"/>
          <w:i/>
          <w:color w:val="000000"/>
          <w:sz w:val="24"/>
          <w:szCs w:val="24"/>
          <w:lang w:eastAsia="zh-CN"/>
        </w:rPr>
        <w:t>in vitro</w:t>
      </w:r>
      <w:r w:rsidRPr="00C55E1F">
        <w:rPr>
          <w:rFonts w:ascii="Book Antiqua" w:eastAsia="Times New Roman" w:hAnsi="Book Antiqua" w:cs="Simsun"/>
          <w:color w:val="000000"/>
          <w:sz w:val="24"/>
          <w:szCs w:val="24"/>
          <w:lang w:eastAsia="zh-CN"/>
        </w:rPr>
        <w:t xml:space="preserve"> imaging and encapsulated chemotherapeutic drug delivery to cancer cells. </w:t>
      </w:r>
      <w:r w:rsidRPr="00C55E1F">
        <w:rPr>
          <w:rFonts w:ascii="Book Antiqua" w:eastAsia="Times New Roman" w:hAnsi="Book Antiqua" w:cs="Simsun"/>
          <w:i/>
          <w:iCs/>
          <w:color w:val="000000"/>
          <w:sz w:val="24"/>
          <w:szCs w:val="24"/>
          <w:lang w:eastAsia="zh-CN"/>
        </w:rPr>
        <w:t>Nano Lett</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8</w:t>
      </w:r>
      <w:r w:rsidRPr="00C55E1F">
        <w:rPr>
          <w:rFonts w:ascii="Book Antiqua" w:eastAsia="Times New Roman" w:hAnsi="Book Antiqua" w:cs="Simsun"/>
          <w:color w:val="000000"/>
          <w:sz w:val="24"/>
          <w:szCs w:val="24"/>
          <w:lang w:eastAsia="zh-CN"/>
        </w:rPr>
        <w:t>: 4116-4121 [PMID: 19367878 DOI: 10.1021/nl802098g]</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0 </w:t>
      </w:r>
      <w:r w:rsidRPr="00C55E1F">
        <w:rPr>
          <w:rFonts w:ascii="Book Antiqua" w:eastAsia="Times New Roman" w:hAnsi="Book Antiqua" w:cs="Simsun"/>
          <w:b/>
          <w:bCs/>
          <w:color w:val="000000"/>
          <w:sz w:val="24"/>
          <w:szCs w:val="24"/>
          <w:lang w:eastAsia="zh-CN"/>
        </w:rPr>
        <w:t>Morgan TT</w:t>
      </w:r>
      <w:r w:rsidRPr="00C55E1F">
        <w:rPr>
          <w:rFonts w:ascii="Book Antiqua" w:eastAsia="Times New Roman" w:hAnsi="Book Antiqua" w:cs="Simsun"/>
          <w:color w:val="000000"/>
          <w:sz w:val="24"/>
          <w:szCs w:val="24"/>
          <w:lang w:eastAsia="zh-CN"/>
        </w:rPr>
        <w:t>, Muddana HS, Altinoglu EI, Rouse SM, Tabakoviæ A, Tabouillot T, Russin TJ, Shanmugavelandy SS, Butler PJ, Eklund PC, Yun JK, Kester M, Adair JH. Encapsulation of organic molecules in calcium phosphate nanocomposite particles for intracellular imaging and drug delivery. </w:t>
      </w:r>
      <w:r w:rsidRPr="00C55E1F">
        <w:rPr>
          <w:rFonts w:ascii="Book Antiqua" w:eastAsia="Times New Roman" w:hAnsi="Book Antiqua" w:cs="Simsun"/>
          <w:i/>
          <w:iCs/>
          <w:color w:val="000000"/>
          <w:sz w:val="24"/>
          <w:szCs w:val="24"/>
          <w:lang w:eastAsia="zh-CN"/>
        </w:rPr>
        <w:t>Nano Lett</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8</w:t>
      </w:r>
      <w:r w:rsidRPr="00C55E1F">
        <w:rPr>
          <w:rFonts w:ascii="Book Antiqua" w:eastAsia="Times New Roman" w:hAnsi="Book Antiqua" w:cs="Simsun"/>
          <w:color w:val="000000"/>
          <w:sz w:val="24"/>
          <w:szCs w:val="24"/>
          <w:lang w:eastAsia="zh-CN"/>
        </w:rPr>
        <w:t>: 4108-4115 [PMID: 19367837 DOI: 10.1021/nl8019888]</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1 </w:t>
      </w:r>
      <w:r w:rsidRPr="00C55E1F">
        <w:rPr>
          <w:rFonts w:ascii="Book Antiqua" w:eastAsia="Times New Roman" w:hAnsi="Book Antiqua" w:cs="Simsun"/>
          <w:b/>
          <w:bCs/>
          <w:color w:val="000000"/>
          <w:sz w:val="24"/>
          <w:szCs w:val="24"/>
          <w:lang w:eastAsia="zh-CN"/>
        </w:rPr>
        <w:t>Barth BM</w:t>
      </w:r>
      <w:r w:rsidRPr="00C55E1F">
        <w:rPr>
          <w:rFonts w:ascii="Book Antiqua" w:eastAsia="Times New Roman" w:hAnsi="Book Antiqua" w:cs="Simsun"/>
          <w:color w:val="000000"/>
          <w:sz w:val="24"/>
          <w:szCs w:val="24"/>
          <w:lang w:eastAsia="zh-CN"/>
        </w:rPr>
        <w:t>, Shanmugavelandy SS, Kaiser JM, McGovern C, Altýnoðlu EÝ, Haakenson JK, Hengst JA, Gilius EL, Knupp SA, Fox TE, Smith JP, Ritty TM, Adair JH, Kester M. PhotoImmunoNanoTherapy reveals an anticancer role for sphingosine kinase 2 and dihydrosphingosine-1-phosphate. </w:t>
      </w:r>
      <w:r w:rsidRPr="00C55E1F">
        <w:rPr>
          <w:rFonts w:ascii="Book Antiqua" w:eastAsia="Times New Roman" w:hAnsi="Book Antiqua" w:cs="Simsun"/>
          <w:i/>
          <w:iCs/>
          <w:color w:val="000000"/>
          <w:sz w:val="24"/>
          <w:szCs w:val="24"/>
          <w:lang w:eastAsia="zh-CN"/>
        </w:rPr>
        <w:t>ACS Nano</w:t>
      </w:r>
      <w:r w:rsidRPr="00C55E1F">
        <w:rPr>
          <w:rFonts w:ascii="Book Antiqua" w:eastAsia="Times New Roman" w:hAnsi="Book Antiqua" w:cs="Simsun"/>
          <w:color w:val="000000"/>
          <w:sz w:val="24"/>
          <w:szCs w:val="24"/>
          <w:lang w:eastAsia="zh-CN"/>
        </w:rPr>
        <w:t> 2013; </w:t>
      </w:r>
      <w:r w:rsidRPr="00C55E1F">
        <w:rPr>
          <w:rFonts w:ascii="Book Antiqua" w:eastAsia="Times New Roman" w:hAnsi="Book Antiqua" w:cs="Simsun"/>
          <w:b/>
          <w:bCs/>
          <w:color w:val="000000"/>
          <w:sz w:val="24"/>
          <w:szCs w:val="24"/>
          <w:lang w:eastAsia="zh-CN"/>
        </w:rPr>
        <w:t>7</w:t>
      </w:r>
      <w:r w:rsidRPr="00C55E1F">
        <w:rPr>
          <w:rFonts w:ascii="Book Antiqua" w:eastAsia="Times New Roman" w:hAnsi="Book Antiqua" w:cs="Simsun"/>
          <w:color w:val="000000"/>
          <w:sz w:val="24"/>
          <w:szCs w:val="24"/>
          <w:lang w:eastAsia="zh-CN"/>
        </w:rPr>
        <w:t>: 2132-2144 [PMID: 23373542 DOI: 10.1021/nn304862b]</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2 </w:t>
      </w:r>
      <w:r w:rsidRPr="00C55E1F">
        <w:rPr>
          <w:rFonts w:ascii="Book Antiqua" w:eastAsia="Times New Roman" w:hAnsi="Book Antiqua" w:cs="Simsun"/>
          <w:b/>
          <w:bCs/>
          <w:color w:val="000000"/>
          <w:sz w:val="24"/>
          <w:szCs w:val="24"/>
          <w:lang w:eastAsia="zh-CN"/>
        </w:rPr>
        <w:t>Barth BM</w:t>
      </w:r>
      <w:r w:rsidRPr="00C55E1F">
        <w:rPr>
          <w:rFonts w:ascii="Book Antiqua" w:eastAsia="Times New Roman" w:hAnsi="Book Antiqua" w:cs="Simsun"/>
          <w:color w:val="000000"/>
          <w:sz w:val="24"/>
          <w:szCs w:val="24"/>
          <w:lang w:eastAsia="zh-CN"/>
        </w:rPr>
        <w:t xml:space="preserve">, Sharma R, Altinoðlu EI, Morgan TT, Shanmugavelandy SS, Kaiser JM, McGovern C, Matters GL, Smith JP, Kester M, Adair JH. Bioconjugation of calcium phosphosilicate composite nanoparticles for selective targeting of human breast and pancreatic cancers </w:t>
      </w:r>
      <w:r w:rsidRPr="00257386">
        <w:rPr>
          <w:rFonts w:ascii="Book Antiqua" w:eastAsia="Times New Roman" w:hAnsi="Book Antiqua" w:cs="Simsun"/>
          <w:i/>
          <w:color w:val="000000"/>
          <w:sz w:val="24"/>
          <w:szCs w:val="24"/>
          <w:lang w:eastAsia="zh-CN"/>
        </w:rPr>
        <w:t>in vivo</w:t>
      </w:r>
      <w:r w:rsidRPr="00C55E1F">
        <w:rPr>
          <w:rFonts w:ascii="Book Antiqua" w:eastAsia="Times New Roman" w:hAnsi="Book Antiqua" w:cs="Simsun"/>
          <w:color w:val="000000"/>
          <w:sz w:val="24"/>
          <w:szCs w:val="24"/>
          <w:lang w:eastAsia="zh-CN"/>
        </w:rPr>
        <w:t>. </w:t>
      </w:r>
      <w:r w:rsidRPr="00C55E1F">
        <w:rPr>
          <w:rFonts w:ascii="Book Antiqua" w:eastAsia="Times New Roman" w:hAnsi="Book Antiqua" w:cs="Simsun"/>
          <w:i/>
          <w:iCs/>
          <w:color w:val="000000"/>
          <w:sz w:val="24"/>
          <w:szCs w:val="24"/>
          <w:lang w:eastAsia="zh-CN"/>
        </w:rPr>
        <w:t>ACS Nano</w:t>
      </w:r>
      <w:r w:rsidRPr="00C55E1F">
        <w:rPr>
          <w:rFonts w:ascii="Book Antiqua" w:eastAsia="Times New Roman" w:hAnsi="Book Antiqua" w:cs="Simsun"/>
          <w:color w:val="000000"/>
          <w:sz w:val="24"/>
          <w:szCs w:val="24"/>
          <w:lang w:eastAsia="zh-CN"/>
        </w:rPr>
        <w:t> 2010; </w:t>
      </w:r>
      <w:r w:rsidRPr="00C55E1F">
        <w:rPr>
          <w:rFonts w:ascii="Book Antiqua" w:eastAsia="Times New Roman" w:hAnsi="Book Antiqua" w:cs="Simsun"/>
          <w:b/>
          <w:bCs/>
          <w:color w:val="000000"/>
          <w:sz w:val="24"/>
          <w:szCs w:val="24"/>
          <w:lang w:eastAsia="zh-CN"/>
        </w:rPr>
        <w:t>4</w:t>
      </w:r>
      <w:r w:rsidRPr="00C55E1F">
        <w:rPr>
          <w:rFonts w:ascii="Book Antiqua" w:eastAsia="Times New Roman" w:hAnsi="Book Antiqua" w:cs="Simsun"/>
          <w:color w:val="000000"/>
          <w:sz w:val="24"/>
          <w:szCs w:val="24"/>
          <w:lang w:eastAsia="zh-CN"/>
        </w:rPr>
        <w:t>: 1279-1287 [PMID: 20180585 DOI: 10.1021/nn901297q]</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3 </w:t>
      </w:r>
      <w:r w:rsidRPr="00C55E1F">
        <w:rPr>
          <w:rFonts w:ascii="Book Antiqua" w:eastAsia="Times New Roman" w:hAnsi="Book Antiqua" w:cs="Simsun"/>
          <w:b/>
          <w:bCs/>
          <w:color w:val="000000"/>
          <w:sz w:val="24"/>
          <w:szCs w:val="24"/>
          <w:lang w:eastAsia="zh-CN"/>
        </w:rPr>
        <w:t>Ferrari M</w:t>
      </w:r>
      <w:r w:rsidRPr="00C55E1F">
        <w:rPr>
          <w:rFonts w:ascii="Book Antiqua" w:eastAsia="Times New Roman" w:hAnsi="Book Antiqua" w:cs="Simsun"/>
          <w:color w:val="000000"/>
          <w:sz w:val="24"/>
          <w:szCs w:val="24"/>
          <w:lang w:eastAsia="zh-CN"/>
        </w:rPr>
        <w:t>. Nanogeometry: beyond drug delivery. </w:t>
      </w:r>
      <w:r w:rsidRPr="00C55E1F">
        <w:rPr>
          <w:rFonts w:ascii="Book Antiqua" w:eastAsia="Times New Roman" w:hAnsi="Book Antiqua" w:cs="Simsun"/>
          <w:i/>
          <w:iCs/>
          <w:color w:val="000000"/>
          <w:sz w:val="24"/>
          <w:szCs w:val="24"/>
          <w:lang w:eastAsia="zh-CN"/>
        </w:rPr>
        <w:t>Nat Nanotechnol</w:t>
      </w:r>
      <w:r w:rsidRPr="00C55E1F">
        <w:rPr>
          <w:rFonts w:ascii="Book Antiqua" w:eastAsia="Times New Roman" w:hAnsi="Book Antiqua" w:cs="Simsun"/>
          <w:color w:val="000000"/>
          <w:sz w:val="24"/>
          <w:szCs w:val="24"/>
          <w:lang w:eastAsia="zh-CN"/>
        </w:rPr>
        <w:t> 2008; </w:t>
      </w:r>
      <w:r w:rsidRPr="00C55E1F">
        <w:rPr>
          <w:rFonts w:ascii="Book Antiqua" w:eastAsia="Times New Roman" w:hAnsi="Book Antiqua" w:cs="Simsun"/>
          <w:b/>
          <w:bCs/>
          <w:color w:val="000000"/>
          <w:sz w:val="24"/>
          <w:szCs w:val="24"/>
          <w:lang w:eastAsia="zh-CN"/>
        </w:rPr>
        <w:t>3</w:t>
      </w:r>
      <w:r w:rsidRPr="00C55E1F">
        <w:rPr>
          <w:rFonts w:ascii="Book Antiqua" w:eastAsia="Times New Roman" w:hAnsi="Book Antiqua" w:cs="Simsun"/>
          <w:color w:val="000000"/>
          <w:sz w:val="24"/>
          <w:szCs w:val="24"/>
          <w:lang w:eastAsia="zh-CN"/>
        </w:rPr>
        <w:t>: 131-132 [PMID: 18654480 DOI: 10.1038/nnano.2008.4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4 </w:t>
      </w:r>
      <w:r w:rsidRPr="00C55E1F">
        <w:rPr>
          <w:rFonts w:ascii="Book Antiqua" w:eastAsia="Times New Roman" w:hAnsi="Book Antiqua" w:cs="Simsun"/>
          <w:b/>
          <w:bCs/>
          <w:color w:val="000000"/>
          <w:sz w:val="24"/>
          <w:szCs w:val="24"/>
          <w:lang w:eastAsia="zh-CN"/>
        </w:rPr>
        <w:t>Yih TC</w:t>
      </w:r>
      <w:r w:rsidRPr="00C55E1F">
        <w:rPr>
          <w:rFonts w:ascii="Book Antiqua" w:eastAsia="Times New Roman" w:hAnsi="Book Antiqua" w:cs="Simsun"/>
          <w:color w:val="000000"/>
          <w:sz w:val="24"/>
          <w:szCs w:val="24"/>
          <w:lang w:eastAsia="zh-CN"/>
        </w:rPr>
        <w:t>, Al-Fandi M. Engineered nanoparticles as precise drug delivery systems. </w:t>
      </w:r>
      <w:r w:rsidRPr="00C55E1F">
        <w:rPr>
          <w:rFonts w:ascii="Book Antiqua" w:eastAsia="Times New Roman" w:hAnsi="Book Antiqua" w:cs="Simsun"/>
          <w:i/>
          <w:iCs/>
          <w:color w:val="000000"/>
          <w:sz w:val="24"/>
          <w:szCs w:val="24"/>
          <w:lang w:eastAsia="zh-CN"/>
        </w:rPr>
        <w:t>J Cell Biochem</w:t>
      </w:r>
      <w:r w:rsidRPr="00C55E1F">
        <w:rPr>
          <w:rFonts w:ascii="Book Antiqua" w:eastAsia="Times New Roman" w:hAnsi="Book Antiqua" w:cs="Simsun"/>
          <w:color w:val="000000"/>
          <w:sz w:val="24"/>
          <w:szCs w:val="24"/>
          <w:lang w:eastAsia="zh-CN"/>
        </w:rPr>
        <w:t> 2006; </w:t>
      </w:r>
      <w:r w:rsidRPr="00C55E1F">
        <w:rPr>
          <w:rFonts w:ascii="Book Antiqua" w:eastAsia="Times New Roman" w:hAnsi="Book Antiqua" w:cs="Simsun"/>
          <w:b/>
          <w:bCs/>
          <w:color w:val="000000"/>
          <w:sz w:val="24"/>
          <w:szCs w:val="24"/>
          <w:lang w:eastAsia="zh-CN"/>
        </w:rPr>
        <w:t>97</w:t>
      </w:r>
      <w:r w:rsidRPr="00C55E1F">
        <w:rPr>
          <w:rFonts w:ascii="Book Antiqua" w:eastAsia="Times New Roman" w:hAnsi="Book Antiqua" w:cs="Simsun"/>
          <w:color w:val="000000"/>
          <w:sz w:val="24"/>
          <w:szCs w:val="24"/>
          <w:lang w:eastAsia="zh-CN"/>
        </w:rPr>
        <w:t>: 1184-1190 [PMID: 16440317 DOI: 10.1002/jcb.20796]</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5 </w:t>
      </w:r>
      <w:r w:rsidRPr="00C55E1F">
        <w:rPr>
          <w:rFonts w:ascii="Book Antiqua" w:eastAsia="Times New Roman" w:hAnsi="Book Antiqua" w:cs="Simsun"/>
          <w:b/>
          <w:bCs/>
          <w:color w:val="000000"/>
          <w:sz w:val="24"/>
          <w:szCs w:val="24"/>
          <w:lang w:eastAsia="zh-CN"/>
        </w:rPr>
        <w:t>Inzana JA</w:t>
      </w:r>
      <w:r w:rsidRPr="00C55E1F">
        <w:rPr>
          <w:rFonts w:ascii="Book Antiqua" w:eastAsia="Times New Roman" w:hAnsi="Book Antiqua" w:cs="Simsun"/>
          <w:color w:val="000000"/>
          <w:sz w:val="24"/>
          <w:szCs w:val="24"/>
          <w:lang w:eastAsia="zh-CN"/>
        </w:rPr>
        <w:t>, Olvera D, Fuller SM, Kelly JP, Graeve OA, Schwarz EM, Kates SL, Awad HA. 3D printing of composite calcium phosphate and collagen scaffolds for bone regeneration. </w:t>
      </w:r>
      <w:r w:rsidRPr="00C55E1F">
        <w:rPr>
          <w:rFonts w:ascii="Book Antiqua" w:eastAsia="Times New Roman" w:hAnsi="Book Antiqua" w:cs="Simsun"/>
          <w:i/>
          <w:iCs/>
          <w:color w:val="000000"/>
          <w:sz w:val="24"/>
          <w:szCs w:val="24"/>
          <w:lang w:eastAsia="zh-CN"/>
        </w:rPr>
        <w:t>Biomaterials</w:t>
      </w:r>
      <w:r w:rsidRPr="00C55E1F">
        <w:rPr>
          <w:rFonts w:ascii="Book Antiqua" w:eastAsia="Times New Roman" w:hAnsi="Book Antiqua" w:cs="Simsun"/>
          <w:color w:val="000000"/>
          <w:sz w:val="24"/>
          <w:szCs w:val="24"/>
          <w:lang w:eastAsia="zh-CN"/>
        </w:rPr>
        <w:t> 2014; </w:t>
      </w:r>
      <w:r w:rsidRPr="00C55E1F">
        <w:rPr>
          <w:rFonts w:ascii="Book Antiqua" w:eastAsia="Times New Roman" w:hAnsi="Book Antiqua" w:cs="Simsun"/>
          <w:b/>
          <w:bCs/>
          <w:color w:val="000000"/>
          <w:sz w:val="24"/>
          <w:szCs w:val="24"/>
          <w:lang w:eastAsia="zh-CN"/>
        </w:rPr>
        <w:t>35</w:t>
      </w:r>
      <w:r w:rsidRPr="00C55E1F">
        <w:rPr>
          <w:rFonts w:ascii="Book Antiqua" w:eastAsia="Times New Roman" w:hAnsi="Book Antiqua" w:cs="Simsun"/>
          <w:color w:val="000000"/>
          <w:sz w:val="24"/>
          <w:szCs w:val="24"/>
          <w:lang w:eastAsia="zh-CN"/>
        </w:rPr>
        <w:t>: 4026-4034 [PMID: 24529628 DOI: 10.1016/j.biomaterials.2014.01.064]</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t>86 </w:t>
      </w:r>
      <w:r w:rsidRPr="00C55E1F">
        <w:rPr>
          <w:rFonts w:ascii="Book Antiqua" w:eastAsia="Times New Roman" w:hAnsi="Book Antiqua" w:cs="Simsun"/>
          <w:b/>
          <w:bCs/>
          <w:color w:val="000000"/>
          <w:sz w:val="24"/>
          <w:szCs w:val="24"/>
          <w:lang w:eastAsia="zh-CN"/>
        </w:rPr>
        <w:t>Hribar KC</w:t>
      </w:r>
      <w:r w:rsidRPr="00C55E1F">
        <w:rPr>
          <w:rFonts w:ascii="Book Antiqua" w:eastAsia="Times New Roman" w:hAnsi="Book Antiqua" w:cs="Simsun"/>
          <w:color w:val="000000"/>
          <w:sz w:val="24"/>
          <w:szCs w:val="24"/>
          <w:lang w:eastAsia="zh-CN"/>
        </w:rPr>
        <w:t>, Soman P, Warner J, Chung P, Chen S. Light-assisted direct-write of 3D functional biomaterials. </w:t>
      </w:r>
      <w:r w:rsidRPr="00C55E1F">
        <w:rPr>
          <w:rFonts w:ascii="Book Antiqua" w:eastAsia="Times New Roman" w:hAnsi="Book Antiqua" w:cs="Simsun"/>
          <w:i/>
          <w:iCs/>
          <w:color w:val="000000"/>
          <w:sz w:val="24"/>
          <w:szCs w:val="24"/>
          <w:lang w:eastAsia="zh-CN"/>
        </w:rPr>
        <w:t>Lab Chip</w:t>
      </w:r>
      <w:r w:rsidRPr="00C55E1F">
        <w:rPr>
          <w:rFonts w:ascii="Book Antiqua" w:eastAsia="Times New Roman" w:hAnsi="Book Antiqua" w:cs="Simsun"/>
          <w:color w:val="000000"/>
          <w:sz w:val="24"/>
          <w:szCs w:val="24"/>
          <w:lang w:eastAsia="zh-CN"/>
        </w:rPr>
        <w:t> 2014; </w:t>
      </w:r>
      <w:r w:rsidRPr="00C55E1F">
        <w:rPr>
          <w:rFonts w:ascii="Book Antiqua" w:eastAsia="Times New Roman" w:hAnsi="Book Antiqua" w:cs="Simsun"/>
          <w:b/>
          <w:bCs/>
          <w:color w:val="000000"/>
          <w:sz w:val="24"/>
          <w:szCs w:val="24"/>
          <w:lang w:eastAsia="zh-CN"/>
        </w:rPr>
        <w:t>14</w:t>
      </w:r>
      <w:r w:rsidRPr="00C55E1F">
        <w:rPr>
          <w:rFonts w:ascii="Book Antiqua" w:eastAsia="Times New Roman" w:hAnsi="Book Antiqua" w:cs="Simsun"/>
          <w:color w:val="000000"/>
          <w:sz w:val="24"/>
          <w:szCs w:val="24"/>
          <w:lang w:eastAsia="zh-CN"/>
        </w:rPr>
        <w:t>: 268-275 [PMID: 24257507 DOI: 10.1039/c3lc50634g]</w:t>
      </w:r>
    </w:p>
    <w:p w:rsidR="00954C34" w:rsidRPr="00C55E1F" w:rsidRDefault="00954C34" w:rsidP="00C55E1F">
      <w:pPr>
        <w:spacing w:after="0" w:line="240" w:lineRule="auto"/>
        <w:rPr>
          <w:rFonts w:ascii="Book Antiqua" w:eastAsia="Times New Roman" w:hAnsi="Book Antiqua" w:cs="Simsun"/>
          <w:color w:val="000000"/>
          <w:sz w:val="24"/>
          <w:szCs w:val="24"/>
          <w:lang w:eastAsia="zh-CN"/>
        </w:rPr>
      </w:pPr>
      <w:r w:rsidRPr="00C55E1F">
        <w:rPr>
          <w:rFonts w:ascii="Book Antiqua" w:eastAsia="Times New Roman" w:hAnsi="Book Antiqua" w:cs="Simsun"/>
          <w:color w:val="000000"/>
          <w:sz w:val="24"/>
          <w:szCs w:val="24"/>
          <w:lang w:eastAsia="zh-CN"/>
        </w:rPr>
        <w:lastRenderedPageBreak/>
        <w:t>87 </w:t>
      </w:r>
      <w:r w:rsidRPr="00C55E1F">
        <w:rPr>
          <w:rFonts w:ascii="Book Antiqua" w:eastAsia="Times New Roman" w:hAnsi="Book Antiqua" w:cs="Simsun"/>
          <w:b/>
          <w:bCs/>
          <w:color w:val="000000"/>
          <w:sz w:val="24"/>
          <w:szCs w:val="24"/>
          <w:lang w:eastAsia="zh-CN"/>
        </w:rPr>
        <w:t>Koutsopoulos S</w:t>
      </w:r>
      <w:r w:rsidRPr="00C55E1F">
        <w:rPr>
          <w:rFonts w:ascii="Book Antiqua" w:eastAsia="Times New Roman" w:hAnsi="Book Antiqua" w:cs="Simsun"/>
          <w:color w:val="000000"/>
          <w:sz w:val="24"/>
          <w:szCs w:val="24"/>
          <w:lang w:eastAsia="zh-CN"/>
        </w:rPr>
        <w:t>. Molecular fabrications of smart nanobiomaterials and applications in personalized medicine. </w:t>
      </w:r>
      <w:r w:rsidRPr="00C55E1F">
        <w:rPr>
          <w:rFonts w:ascii="Book Antiqua" w:eastAsia="Times New Roman" w:hAnsi="Book Antiqua" w:cs="Simsun"/>
          <w:i/>
          <w:iCs/>
          <w:color w:val="000000"/>
          <w:sz w:val="24"/>
          <w:szCs w:val="24"/>
          <w:lang w:eastAsia="zh-CN"/>
        </w:rPr>
        <w:t>Adv Drug Deliv Rev</w:t>
      </w:r>
      <w:r w:rsidRPr="00C55E1F">
        <w:rPr>
          <w:rFonts w:ascii="Book Antiqua" w:eastAsia="Times New Roman" w:hAnsi="Book Antiqua" w:cs="Simsun"/>
          <w:color w:val="000000"/>
          <w:sz w:val="24"/>
          <w:szCs w:val="24"/>
          <w:lang w:eastAsia="zh-CN"/>
        </w:rPr>
        <w:t> 2012; </w:t>
      </w:r>
      <w:r w:rsidRPr="00C55E1F">
        <w:rPr>
          <w:rFonts w:ascii="Book Antiqua" w:eastAsia="Times New Roman" w:hAnsi="Book Antiqua" w:cs="Simsun"/>
          <w:b/>
          <w:bCs/>
          <w:color w:val="000000"/>
          <w:sz w:val="24"/>
          <w:szCs w:val="24"/>
          <w:lang w:eastAsia="zh-CN"/>
        </w:rPr>
        <w:t>64</w:t>
      </w:r>
      <w:r w:rsidRPr="00C55E1F">
        <w:rPr>
          <w:rFonts w:ascii="Book Antiqua" w:eastAsia="Times New Roman" w:hAnsi="Book Antiqua" w:cs="Simsun"/>
          <w:color w:val="000000"/>
          <w:sz w:val="24"/>
          <w:szCs w:val="24"/>
          <w:lang w:eastAsia="zh-CN"/>
        </w:rPr>
        <w:t>: 1459-1476 [PMID: 22921596 DOI: 10.1016/j.addr.2012.08.002]</w:t>
      </w:r>
    </w:p>
    <w:p w:rsidR="00954C34" w:rsidRPr="00C55E1F" w:rsidRDefault="00954C34" w:rsidP="004B4175">
      <w:pPr>
        <w:pStyle w:val="a3"/>
        <w:snapToGrid w:val="0"/>
        <w:spacing w:line="360" w:lineRule="auto"/>
        <w:jc w:val="both"/>
        <w:rPr>
          <w:rFonts w:ascii="Book Antiqua" w:hAnsi="Book Antiqua" w:cs="Arial"/>
          <w:b/>
          <w:sz w:val="24"/>
          <w:szCs w:val="24"/>
          <w:lang w:eastAsia="zh-CN"/>
        </w:rPr>
      </w:pPr>
    </w:p>
    <w:p w:rsidR="00954C34" w:rsidRDefault="00954C34" w:rsidP="00124C3A">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184" w:name="OLE_LINK874"/>
      <w:bookmarkStart w:id="185" w:name="OLE_LINK875"/>
      <w:bookmarkStart w:id="186" w:name="OLE_LINK347"/>
      <w:bookmarkStart w:id="187" w:name="OLE_LINK384"/>
      <w:bookmarkStart w:id="188" w:name="OLE_LINK557"/>
      <w:bookmarkStart w:id="189" w:name="OLE_LINK558"/>
      <w:bookmarkStart w:id="190" w:name="OLE_LINK631"/>
      <w:bookmarkStart w:id="191" w:name="OLE_LINK632"/>
      <w:bookmarkStart w:id="192" w:name="OLE_LINK386"/>
      <w:bookmarkStart w:id="193" w:name="OLE_LINK431"/>
      <w:bookmarkStart w:id="194" w:name="OLE_LINK564"/>
      <w:bookmarkStart w:id="195" w:name="OLE_LINK493"/>
      <w:bookmarkStart w:id="196" w:name="OLE_LINK442"/>
      <w:bookmarkStart w:id="197" w:name="OLE_LINK551"/>
      <w:bookmarkStart w:id="198" w:name="OLE_LINK668"/>
      <w:bookmarkStart w:id="199" w:name="OLE_LINK669"/>
      <w:bookmarkStart w:id="200" w:name="OLE_LINK725"/>
      <w:bookmarkStart w:id="201" w:name="OLE_LINK489"/>
      <w:bookmarkStart w:id="202" w:name="OLE_LINK602"/>
      <w:bookmarkStart w:id="203" w:name="OLE_LINK658"/>
      <w:bookmarkStart w:id="204" w:name="OLE_LINK747"/>
      <w:bookmarkStart w:id="205" w:name="OLE_LINK897"/>
      <w:bookmarkStart w:id="206" w:name="OLE_LINK1138"/>
      <w:bookmarkStart w:id="207" w:name="OLE_LINK1139"/>
      <w:bookmarkStart w:id="208" w:name="OLE_LINK882"/>
      <w:bookmarkStart w:id="209" w:name="OLE_LINK1095"/>
      <w:bookmarkStart w:id="210" w:name="OLE_LINK1305"/>
      <w:bookmarkStart w:id="211" w:name="OLE_LINK1390"/>
      <w:bookmarkStart w:id="212" w:name="OLE_LINK964"/>
      <w:bookmarkStart w:id="213" w:name="OLE_LINK1190"/>
      <w:bookmarkStart w:id="214" w:name="OLE_LINK1314"/>
      <w:bookmarkStart w:id="215" w:name="OLE_LINK1031"/>
      <w:bookmarkStart w:id="216" w:name="OLE_LINK1092"/>
      <w:bookmarkStart w:id="217" w:name="OLE_LINK1258"/>
      <w:bookmarkStart w:id="218" w:name="OLE_LINK1259"/>
      <w:bookmarkStart w:id="219" w:name="OLE_LINK1337"/>
      <w:bookmarkStart w:id="220" w:name="OLE_LINK1338"/>
      <w:bookmarkStart w:id="221" w:name="OLE_LINK1363"/>
      <w:bookmarkStart w:id="222" w:name="OLE_LINK1364"/>
      <w:bookmarkStart w:id="223" w:name="OLE_LINK86"/>
      <w:bookmarkStart w:id="224" w:name="OLE_LINK1595"/>
      <w:bookmarkStart w:id="225" w:name="OLE_LINK1613"/>
      <w:bookmarkStart w:id="226" w:name="OLE_LINK1708"/>
      <w:bookmarkStart w:id="227" w:name="OLE_LINK1774"/>
      <w:bookmarkStart w:id="228" w:name="OLE_LINK1872"/>
      <w:bookmarkStart w:id="229" w:name="OLE_LINK1899"/>
      <w:bookmarkStart w:id="230" w:name="OLE_LINK1492"/>
      <w:bookmarkStart w:id="231" w:name="OLE_LINK1497"/>
      <w:bookmarkStart w:id="232" w:name="OLE_LINK1498"/>
      <w:bookmarkStart w:id="233" w:name="OLE_LINK1589"/>
      <w:bookmarkStart w:id="234" w:name="OLE_LINK1666"/>
      <w:bookmarkStart w:id="235" w:name="OLE_LINK1752"/>
      <w:bookmarkStart w:id="236" w:name="OLE_LINK1616"/>
      <w:bookmarkStart w:id="237" w:name="OLE_LINK1696"/>
      <w:bookmarkStart w:id="238" w:name="OLE_LINK1855"/>
      <w:bookmarkStart w:id="239" w:name="OLE_LINK1942"/>
      <w:bookmarkStart w:id="240" w:name="OLE_LINK1943"/>
      <w:bookmarkStart w:id="241" w:name="OLE_LINK1573"/>
      <w:bookmarkStart w:id="242" w:name="OLE_LINK1574"/>
      <w:bookmarkStart w:id="243" w:name="OLE_LINK1575"/>
      <w:bookmarkStart w:id="244" w:name="OLE_LINK1739"/>
      <w:bookmarkStart w:id="245" w:name="OLE_LINK1761"/>
      <w:bookmarkStart w:id="246" w:name="OLE_LINK1743"/>
      <w:bookmarkStart w:id="247" w:name="OLE_LINK1841"/>
      <w:bookmarkStart w:id="248" w:name="OLE_LINK1858"/>
      <w:bookmarkStart w:id="249" w:name="OLE_LINK1890"/>
      <w:bookmarkStart w:id="250" w:name="OLE_LINK1915"/>
      <w:bookmarkStart w:id="251" w:name="OLE_LINK1980"/>
      <w:bookmarkStart w:id="252" w:name="OLE_LINK1883"/>
      <w:bookmarkStart w:id="253" w:name="OLE_LINK1935"/>
      <w:bookmarkStart w:id="254" w:name="OLE_LINK1936"/>
      <w:bookmarkStart w:id="255" w:name="OLE_LINK1952"/>
      <w:bookmarkStart w:id="256" w:name="OLE_LINK1953"/>
      <w:bookmarkStart w:id="257" w:name="OLE_LINK1999"/>
      <w:bookmarkStart w:id="258" w:name="OLE_LINK2050"/>
      <w:bookmarkStart w:id="259" w:name="OLE_LINK1862"/>
      <w:bookmarkStart w:id="260" w:name="OLE_LINK1963"/>
      <w:bookmarkStart w:id="261" w:name="OLE_LINK2052"/>
      <w:bookmarkStart w:id="262" w:name="OLE_LINK1906"/>
      <w:bookmarkStart w:id="263" w:name="OLE_LINK2031"/>
      <w:bookmarkStart w:id="264" w:name="OLE_LINK2032"/>
      <w:bookmarkStart w:id="265" w:name="OLE_LINK1907"/>
      <w:bookmarkStart w:id="266" w:name="OLE_LINK2004"/>
      <w:bookmarkStart w:id="267" w:name="OLE_LINK2238"/>
      <w:bookmarkStart w:id="268" w:name="OLE_LINK2239"/>
      <w:bookmarkStart w:id="269" w:name="OLE_LINK2163"/>
      <w:bookmarkStart w:id="270" w:name="OLE_LINK2207"/>
      <w:bookmarkStart w:id="271" w:name="OLE_LINK2341"/>
      <w:bookmarkStart w:id="272" w:name="OLE_LINK2417"/>
      <w:bookmarkStart w:id="273" w:name="OLE_LINK2509"/>
      <w:bookmarkStart w:id="274" w:name="OLE_LINK2510"/>
      <w:bookmarkStart w:id="275" w:name="OLE_LINK2511"/>
      <w:bookmarkStart w:id="276" w:name="OLE_LINK2512"/>
      <w:bookmarkStart w:id="277" w:name="OLE_LINK2513"/>
      <w:bookmarkStart w:id="278" w:name="OLE_LINK2514"/>
      <w:bookmarkStart w:id="279" w:name="OLE_LINK2515"/>
      <w:bookmarkStart w:id="280" w:name="OLE_LINK2516"/>
      <w:bookmarkStart w:id="281" w:name="OLE_LINK2517"/>
      <w:bookmarkStart w:id="282" w:name="OLE_LINK2518"/>
      <w:bookmarkStart w:id="283" w:name="OLE_LINK2519"/>
      <w:bookmarkStart w:id="284" w:name="OLE_LINK2520"/>
      <w:bookmarkStart w:id="285" w:name="OLE_LINK2521"/>
      <w:bookmarkStart w:id="286" w:name="OLE_LINK2522"/>
      <w:bookmarkStart w:id="287" w:name="OLE_LINK2523"/>
      <w:bookmarkStart w:id="288" w:name="OLE_LINK2524"/>
      <w:bookmarkStart w:id="289" w:name="OLE_LINK2051"/>
      <w:bookmarkStart w:id="290" w:name="OLE_LINK2109"/>
      <w:bookmarkStart w:id="291" w:name="OLE_LINK2165"/>
      <w:bookmarkStart w:id="292" w:name="OLE_LINK2385"/>
      <w:bookmarkStart w:id="293" w:name="OLE_LINK2593"/>
      <w:bookmarkStart w:id="294" w:name="OLE_LINK2332"/>
      <w:bookmarkStart w:id="295" w:name="OLE_LINK2448"/>
      <w:bookmarkStart w:id="296" w:name="OLE_LINK2525"/>
      <w:bookmarkStart w:id="297" w:name="OLE_LINK2506"/>
      <w:bookmarkStart w:id="298" w:name="OLE_LINK2507"/>
      <w:bookmarkStart w:id="299" w:name="OLE_LINK2291"/>
      <w:bookmarkStart w:id="300" w:name="OLE_LINK2294"/>
      <w:bookmarkStart w:id="301" w:name="OLE_LINK2298"/>
      <w:bookmarkStart w:id="302" w:name="OLE_LINK2300"/>
      <w:bookmarkStart w:id="303" w:name="OLE_LINK2301"/>
      <w:bookmarkStart w:id="304" w:name="OLE_LINK2546"/>
      <w:bookmarkStart w:id="305" w:name="OLE_LINK2756"/>
      <w:bookmarkStart w:id="306" w:name="OLE_LINK2757"/>
      <w:bookmarkStart w:id="307" w:name="OLE_LINK2736"/>
      <w:bookmarkStart w:id="308" w:name="OLE_LINK2923"/>
      <w:bookmarkStart w:id="309" w:name="OLE_LINK2974"/>
      <w:bookmarkStart w:id="310" w:name="OLE_LINK3125"/>
      <w:bookmarkStart w:id="311" w:name="OLE_LINK3218"/>
      <w:bookmarkStart w:id="312" w:name="OLE_LINK2575"/>
      <w:bookmarkStart w:id="313" w:name="OLE_LINK2687"/>
      <w:bookmarkStart w:id="314" w:name="OLE_LINK2688"/>
      <w:bookmarkStart w:id="315" w:name="OLE_LINK2700"/>
      <w:bookmarkStart w:id="316" w:name="OLE_LINK2576"/>
      <w:bookmarkStart w:id="317" w:name="OLE_LINK2674"/>
      <w:bookmarkStart w:id="318" w:name="OLE_LINK2738"/>
      <w:bookmarkStart w:id="319" w:name="OLE_LINK2983"/>
      <w:bookmarkStart w:id="320" w:name="OLE_LINK76"/>
      <w:bookmarkStart w:id="321" w:name="OLE_LINK115"/>
      <w:bookmarkStart w:id="322" w:name="OLE_LINK155"/>
      <w:r w:rsidRPr="00C56046">
        <w:rPr>
          <w:rFonts w:ascii="Book Antiqua" w:hAnsi="Book Antiqua" w:cs="Tahoma"/>
          <w:b/>
          <w:color w:val="000000"/>
          <w:sz w:val="24"/>
        </w:rPr>
        <w:t>P-Reviewer</w:t>
      </w:r>
      <w:r>
        <w:rPr>
          <w:rFonts w:ascii="Book Antiqua" w:hAnsi="Book Antiqua" w:cs="Tahoma"/>
          <w:b/>
          <w:color w:val="000000"/>
          <w:sz w:val="24"/>
        </w:rPr>
        <w:t>s:</w:t>
      </w:r>
      <w:r>
        <w:rPr>
          <w:rFonts w:ascii="Book Antiqua" w:hAnsi="Book Antiqua" w:cs="Tahoma"/>
          <w:b/>
          <w:color w:val="000000"/>
          <w:sz w:val="24"/>
          <w:lang w:eastAsia="zh-CN"/>
        </w:rPr>
        <w:t xml:space="preserve"> </w:t>
      </w:r>
      <w:r w:rsidRPr="00124C3A">
        <w:rPr>
          <w:rFonts w:ascii="Book Antiqua" w:hAnsi="Book Antiqua" w:cs="Tahoma"/>
          <w:color w:val="000000"/>
          <w:sz w:val="24"/>
          <w:lang w:eastAsia="zh-CN"/>
        </w:rPr>
        <w:t>Ding XW, Gangl A, Miyagawa S, Massironi S, Tu H</w:t>
      </w:r>
      <w:r w:rsidRPr="00C56046">
        <w:rPr>
          <w:rFonts w:ascii="Book Antiqua" w:hAnsi="Book Antiqua" w:cs="Tahoma"/>
          <w:b/>
          <w:color w:val="000000"/>
          <w:sz w:val="24"/>
        </w:rPr>
        <w:t xml:space="preserve"> 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954C34" w:rsidRPr="00C56046" w:rsidRDefault="00954C34" w:rsidP="00124C3A">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184"/>
      <w:bookmarkEnd w:id="185"/>
      <w:r w:rsidRPr="00C56046">
        <w:rPr>
          <w:rFonts w:ascii="Book Antiqua" w:hAnsi="Book Antiqua" w:cs="Tahoma"/>
          <w:b/>
          <w:color w:val="000000"/>
          <w:sz w:val="24"/>
        </w:rPr>
        <w:t>r</w:t>
      </w:r>
      <w:r>
        <w:rPr>
          <w:rFonts w:ascii="Book Antiqua" w:hAnsi="Book Antiqua" w:cs="Tahoma"/>
          <w:b/>
          <w:color w:val="000000"/>
          <w:sz w:val="24"/>
        </w:rPr>
        <w:t>:</w:t>
      </w:r>
    </w:p>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rsidR="00954C34" w:rsidRPr="00124C3A" w:rsidRDefault="00954C34" w:rsidP="009E51B9">
      <w:pPr>
        <w:snapToGrid w:val="0"/>
        <w:spacing w:after="0" w:line="360" w:lineRule="auto"/>
        <w:jc w:val="both"/>
        <w:rPr>
          <w:rFonts w:ascii="Book Antiqua" w:hAnsi="Book Antiqua" w:cs="Arial"/>
          <w:b/>
          <w:sz w:val="24"/>
          <w:szCs w:val="24"/>
          <w:lang w:eastAsia="zh-CN"/>
        </w:rPr>
      </w:pPr>
    </w:p>
    <w:p w:rsidR="00954C34" w:rsidRPr="00C55E1F" w:rsidRDefault="00954C34" w:rsidP="009E51B9">
      <w:pPr>
        <w:snapToGrid w:val="0"/>
        <w:spacing w:after="0" w:line="360" w:lineRule="auto"/>
        <w:jc w:val="both"/>
        <w:rPr>
          <w:rFonts w:ascii="Book Antiqua" w:hAnsi="Book Antiqua" w:cs="Arial"/>
          <w:b/>
          <w:sz w:val="24"/>
          <w:szCs w:val="24"/>
          <w:lang w:eastAsia="zh-CN"/>
        </w:rPr>
      </w:pPr>
    </w:p>
    <w:p w:rsidR="00954C34" w:rsidRPr="00C55E1F" w:rsidRDefault="00954C34" w:rsidP="009E51B9">
      <w:pPr>
        <w:snapToGrid w:val="0"/>
        <w:spacing w:after="0" w:line="360" w:lineRule="auto"/>
        <w:jc w:val="both"/>
        <w:rPr>
          <w:rFonts w:ascii="Book Antiqua" w:hAnsi="Book Antiqua" w:cs="Arial"/>
          <w:b/>
          <w:sz w:val="24"/>
          <w:szCs w:val="24"/>
          <w:lang w:eastAsia="zh-CN"/>
        </w:rPr>
        <w:sectPr w:rsidR="00954C34" w:rsidRPr="00C55E1F" w:rsidSect="00B71D20">
          <w:footerReference w:type="default" r:id="rId8"/>
          <w:type w:val="continuous"/>
          <w:pgSz w:w="12240" w:h="15840"/>
          <w:pgMar w:top="1440" w:right="1440" w:bottom="1440" w:left="1440" w:header="720" w:footer="720" w:gutter="0"/>
          <w:cols w:space="360"/>
          <w:docGrid w:linePitch="360"/>
        </w:sectPr>
      </w:pPr>
    </w:p>
    <w:p w:rsidR="00954C34" w:rsidRPr="00C55E1F" w:rsidRDefault="005D6F10" w:rsidP="00C55E1F">
      <w:pPr>
        <w:snapToGrid w:val="0"/>
        <w:spacing w:after="0" w:line="360" w:lineRule="auto"/>
        <w:jc w:val="both"/>
        <w:rPr>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extent cx="5363845" cy="2818130"/>
            <wp:effectExtent l="0" t="0" r="8255" b="127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3845" cy="2818130"/>
                    </a:xfrm>
                    <a:prstGeom prst="rect">
                      <a:avLst/>
                    </a:prstGeom>
                    <a:noFill/>
                    <a:ln>
                      <a:noFill/>
                    </a:ln>
                  </pic:spPr>
                </pic:pic>
              </a:graphicData>
            </a:graphic>
          </wp:inline>
        </w:drawing>
      </w:r>
    </w:p>
    <w:p w:rsidR="00954C34" w:rsidRPr="00C55E1F" w:rsidRDefault="00954C34" w:rsidP="00C55E1F">
      <w:pPr>
        <w:snapToGrid w:val="0"/>
        <w:spacing w:after="0" w:line="360" w:lineRule="auto"/>
        <w:jc w:val="both"/>
        <w:rPr>
          <w:rFonts w:ascii="Book Antiqua" w:hAnsi="Book Antiqua" w:cs="Arial"/>
          <w:sz w:val="24"/>
          <w:szCs w:val="24"/>
        </w:rPr>
      </w:pPr>
      <w:r w:rsidRPr="00C55E1F">
        <w:rPr>
          <w:rFonts w:ascii="Book Antiqua" w:hAnsi="Book Antiqua" w:cs="Arial"/>
          <w:b/>
          <w:bCs/>
          <w:sz w:val="24"/>
          <w:szCs w:val="24"/>
        </w:rPr>
        <w:t xml:space="preserve">Figure 1 Example of </w:t>
      </w:r>
      <w:r w:rsidRPr="00C55E1F">
        <w:rPr>
          <w:rFonts w:ascii="Book Antiqua" w:hAnsi="Book Antiqua" w:cs="Arial"/>
          <w:b/>
          <w:sz w:val="24"/>
          <w:szCs w:val="24"/>
        </w:rPr>
        <w:t>pancreatic intraepithelial neoplasia</w:t>
      </w:r>
      <w:r w:rsidRPr="00C55E1F">
        <w:rPr>
          <w:rFonts w:ascii="Book Antiqua" w:hAnsi="Book Antiqua" w:cs="Arial"/>
          <w:sz w:val="24"/>
          <w:szCs w:val="24"/>
        </w:rPr>
        <w:t xml:space="preserve"> </w:t>
      </w:r>
      <w:r w:rsidRPr="00C55E1F">
        <w:rPr>
          <w:rFonts w:ascii="Book Antiqua" w:hAnsi="Book Antiqua" w:cs="Arial"/>
          <w:b/>
          <w:bCs/>
          <w:sz w:val="24"/>
          <w:szCs w:val="24"/>
        </w:rPr>
        <w:t xml:space="preserve">lesion development to </w:t>
      </w:r>
      <w:r w:rsidRPr="00C55E1F">
        <w:rPr>
          <w:rFonts w:ascii="Book Antiqua" w:hAnsi="Book Antiqua" w:cs="Arial"/>
          <w:b/>
          <w:sz w:val="24"/>
          <w:szCs w:val="24"/>
        </w:rPr>
        <w:t>pancreatic ductal adenocarcinoma</w:t>
      </w:r>
      <w:r w:rsidRPr="00C55E1F">
        <w:rPr>
          <w:rFonts w:ascii="Book Antiqua" w:hAnsi="Book Antiqua" w:cs="Arial"/>
          <w:b/>
          <w:bCs/>
          <w:sz w:val="24"/>
          <w:szCs w:val="24"/>
        </w:rPr>
        <w:t xml:space="preserve">. </w:t>
      </w:r>
      <w:r w:rsidRPr="00C55E1F">
        <w:rPr>
          <w:rFonts w:ascii="Book Antiqua" w:hAnsi="Book Antiqua" w:cs="Arial"/>
          <w:sz w:val="24"/>
          <w:szCs w:val="24"/>
        </w:rPr>
        <w:t xml:space="preserve">Inflammatory stimuli trigger the activation of pancreatic stellate cells (PaSC) surrounding acinus cells.  Inflammatory cells (monocytes, T-cells, neutrophils, mast cells, and macrophages) gather in response and release ligands (interleukin-6) that activate </w:t>
      </w:r>
      <w:r w:rsidRPr="00C55E1F">
        <w:rPr>
          <w:rFonts w:ascii="Book Antiqua" w:hAnsi="Book Antiqua" w:cs="Arial"/>
          <w:i/>
          <w:sz w:val="24"/>
          <w:szCs w:val="24"/>
        </w:rPr>
        <w:t>STAT3</w:t>
      </w:r>
      <w:r w:rsidRPr="00C55E1F">
        <w:rPr>
          <w:rFonts w:ascii="Book Antiqua" w:hAnsi="Book Antiqua" w:cs="Arial"/>
          <w:sz w:val="24"/>
          <w:szCs w:val="24"/>
        </w:rPr>
        <w:t xml:space="preserve"> gene to promote pancreatic intraepithelial neoplasia (PanIN) development in susceptible tissue with oncogenic mutations such as the Kras. </w:t>
      </w:r>
      <w:r w:rsidRPr="00C55E1F">
        <w:rPr>
          <w:rFonts w:ascii="Book Antiqua" w:hAnsi="Book Antiqua" w:cs="Arial"/>
          <w:sz w:val="24"/>
          <w:szCs w:val="24"/>
          <w:lang w:eastAsia="zh-CN"/>
        </w:rPr>
        <w:t xml:space="preserve">PDAC: </w:t>
      </w:r>
      <w:r w:rsidRPr="00C55E1F">
        <w:rPr>
          <w:rFonts w:ascii="Book Antiqua" w:hAnsi="Book Antiqua" w:cs="Arial"/>
          <w:sz w:val="24"/>
          <w:szCs w:val="24"/>
        </w:rPr>
        <w:t>Pancreatic ductal adenocarcinoma</w:t>
      </w:r>
      <w:r w:rsidRPr="00C55E1F">
        <w:rPr>
          <w:rFonts w:ascii="Book Antiqua" w:hAnsi="Book Antiqua" w:cs="Arial"/>
          <w:sz w:val="24"/>
          <w:szCs w:val="24"/>
          <w:lang w:eastAsia="zh-CN"/>
        </w:rPr>
        <w:t>.</w:t>
      </w:r>
      <w:r w:rsidRPr="00C55E1F">
        <w:rPr>
          <w:rFonts w:ascii="Book Antiqua" w:hAnsi="Book Antiqua" w:cs="Arial"/>
          <w:sz w:val="24"/>
          <w:szCs w:val="24"/>
        </w:rPr>
        <w:t xml:space="preserve"> </w:t>
      </w:r>
      <w:r w:rsidRPr="00C55E1F">
        <w:rPr>
          <w:rFonts w:ascii="Book Antiqua" w:hAnsi="Book Antiqua" w:cs="Arial"/>
          <w:iCs/>
          <w:sz w:val="24"/>
          <w:szCs w:val="24"/>
        </w:rPr>
        <w:t>Figure redrawn with permissions from</w:t>
      </w:r>
      <w:r w:rsidRPr="00BE6FFB">
        <w:rPr>
          <w:rFonts w:ascii="Book Antiqua" w:hAnsi="Book Antiqua" w:cs="Arial"/>
          <w:iCs/>
          <w:sz w:val="24"/>
          <w:szCs w:val="24"/>
        </w:rPr>
        <w:t xml:space="preserve"> </w:t>
      </w:r>
      <w:r w:rsidRPr="007B6F53">
        <w:rPr>
          <w:rFonts w:ascii="Book Antiqua" w:hAnsi="Book Antiqua" w:cs="Arial"/>
          <w:iCs/>
          <w:sz w:val="24"/>
          <w:szCs w:val="24"/>
        </w:rPr>
        <w:t>Elsevier</w:t>
      </w:r>
      <w:r>
        <w:rPr>
          <w:rFonts w:ascii="Book Antiqua" w:hAnsi="Book Antiqua" w:cs="Arial"/>
          <w:iCs/>
          <w:sz w:val="24"/>
          <w:szCs w:val="24"/>
        </w:rPr>
        <w:t xml:space="preserve">: </w:t>
      </w:r>
      <w:r w:rsidRPr="00F97E87">
        <w:rPr>
          <w:rFonts w:ascii="Book Antiqua" w:hAnsi="Book Antiqua" w:cs="Arial"/>
          <w:iCs/>
          <w:sz w:val="24"/>
          <w:szCs w:val="24"/>
        </w:rPr>
        <w:fldChar w:fldCharType="begin"/>
      </w:r>
      <w:r w:rsidRPr="00F97E87">
        <w:rPr>
          <w:rFonts w:ascii="Book Antiqua" w:hAnsi="Book Antiqua" w:cs="Arial"/>
          <w:iCs/>
          <w:sz w:val="24"/>
          <w:szCs w:val="24"/>
        </w:rPr>
        <w:instrText xml:space="preserve"> ADDIN EN.CITE &lt;EndNote&gt;&lt;Cite&gt;&lt;Author&gt;Apte&lt;/Author&gt;&lt;Year&gt;2013&lt;/Year&gt;&lt;RecNum&gt;253&lt;/RecNum&gt;&lt;DisplayText&gt;&lt;style face="superscript"&gt;[10]&lt;/style&gt;&lt;/DisplayText&gt;&lt;record&gt;&lt;rec-number&gt;253&lt;/rec-number&gt;&lt;foreign-keys&gt;&lt;key app="EN" db-id="da09ezxwnd5v9re2998vet2hsz9vfsvdvd9a"&gt;253&lt;/key&gt;&lt;/foreign-keys&gt;&lt;ref-type name="Journal Article"&gt;17&lt;/ref-type&gt;&lt;contributors&gt;&lt;authors&gt;&lt;author&gt;Apte, M. V.&lt;/author&gt;&lt;author&gt;Wilson, J. S.&lt;/author&gt;&lt;author&gt;Lugea, A.&lt;/author&gt;&lt;author&gt;Pandol, S. J.&lt;/author&gt;&lt;/authors&gt;&lt;/contributors&gt;&lt;auth-address&gt;Pancreatic Research Groups, University of New South Wales Sydney, New South Wales, Australia.&lt;/auth-address&gt;&lt;titles&gt;&lt;title&gt;A starring role for stellate cells in the pancreatic cancer microenvironment&lt;/title&gt;&lt;secondary-title&gt;Gastroenterology&lt;/secondary-title&gt;&lt;alt-title&gt;Gastroenterology&lt;/alt-title&gt;&lt;/titles&gt;&lt;periodical&gt;&lt;full-title&gt;Gastroenterology&lt;/full-title&gt;&lt;/periodical&gt;&lt;alt-periodical&gt;&lt;full-title&gt;Gastroenterology&lt;/full-title&gt;&lt;/alt-periodical&gt;&lt;pages&gt;1210-9&lt;/pages&gt;&lt;volume&gt;144&lt;/volume&gt;&lt;number&gt;6&lt;/number&gt;&lt;keywords&gt;&lt;keyword&gt;Animals&lt;/keyword&gt;&lt;keyword&gt;Carcinoma, Pancreatic Ductal/metabolism/*pathology/therapy&lt;/keyword&gt;&lt;keyword&gt;Cell Communication&lt;/keyword&gt;&lt;keyword&gt;Cells, Cultured&lt;/keyword&gt;&lt;keyword&gt;Coculture Techniques&lt;/keyword&gt;&lt;keyword&gt;Disease Models, Animal&lt;/keyword&gt;&lt;keyword&gt;Humans&lt;/keyword&gt;&lt;keyword&gt;Pancreas/metabolism/*pathology&lt;/keyword&gt;&lt;keyword&gt;Pancreatic Neoplasms/metabolism/*pathology/therapy&lt;/keyword&gt;&lt;keyword&gt;Pancreatic Stellate Cells/metabolism/*pathology&lt;/keyword&gt;&lt;keyword&gt;Signal Transduction&lt;/keyword&gt;&lt;keyword&gt;Stromal Cells/metabolism/pathology&lt;/keyword&gt;&lt;keyword&gt;*Tumor Microenvironment&lt;/keyword&gt;&lt;/keywords&gt;&lt;dates&gt;&lt;year&gt;2013&lt;/year&gt;&lt;pub-dates&gt;&lt;date&gt;Jun&lt;/date&gt;&lt;/pub-dates&gt;&lt;/dates&gt;&lt;isbn&gt;1528-0012 (Electronic)&amp;#xD;0016-5085 (Linking)&lt;/isbn&gt;&lt;accession-num&gt;23622130&lt;/accession-num&gt;&lt;urls&gt;&lt;related-urls&gt;&lt;url&gt;http://www.ncbi.nlm.nih.gov/pubmed/23622130&lt;/url&gt;&lt;/related-urls&gt;&lt;/urls&gt;&lt;custom2&gt;3729446&lt;/custom2&gt;&lt;electronic-resource-num&gt;10.1053/j.gastro.2012.11.037&lt;/electronic-resource-num&gt;&lt;/record&gt;&lt;/Cite&gt;&lt;/EndNote&gt;</w:instrText>
      </w:r>
      <w:r w:rsidRPr="00F97E87">
        <w:rPr>
          <w:rFonts w:ascii="Book Antiqua" w:hAnsi="Book Antiqua" w:cs="Arial"/>
          <w:iCs/>
          <w:sz w:val="24"/>
          <w:szCs w:val="24"/>
        </w:rPr>
        <w:fldChar w:fldCharType="separate"/>
      </w:r>
      <w:r w:rsidRPr="00F97E87">
        <w:rPr>
          <w:rFonts w:ascii="Book Antiqua" w:hAnsi="Book Antiqua" w:cs="Arial"/>
          <w:iCs/>
          <w:noProof/>
          <w:sz w:val="24"/>
          <w:szCs w:val="24"/>
        </w:rPr>
        <w:t>[</w:t>
      </w:r>
      <w:hyperlink w:anchor="_ENREF_10" w:tooltip="Apte, 2013 #253" w:history="1">
        <w:r w:rsidRPr="00F97E87">
          <w:rPr>
            <w:rFonts w:ascii="Book Antiqua" w:hAnsi="Book Antiqua" w:cs="Arial"/>
            <w:iCs/>
            <w:noProof/>
            <w:sz w:val="24"/>
            <w:szCs w:val="24"/>
          </w:rPr>
          <w:t>10</w:t>
        </w:r>
      </w:hyperlink>
      <w:r w:rsidRPr="00F97E87">
        <w:rPr>
          <w:rFonts w:ascii="Book Antiqua" w:hAnsi="Book Antiqua" w:cs="Arial"/>
          <w:iCs/>
          <w:noProof/>
          <w:sz w:val="24"/>
          <w:szCs w:val="24"/>
        </w:rPr>
        <w:t>]</w:t>
      </w:r>
      <w:r w:rsidRPr="00F97E87">
        <w:rPr>
          <w:rFonts w:ascii="Book Antiqua" w:hAnsi="Book Antiqua" w:cs="Arial"/>
          <w:iCs/>
          <w:sz w:val="24"/>
          <w:szCs w:val="24"/>
        </w:rPr>
        <w:fldChar w:fldCharType="end"/>
      </w:r>
      <w:r w:rsidRPr="007B6F53">
        <w:rPr>
          <w:rFonts w:ascii="Book Antiqua" w:hAnsi="Book Antiqua" w:cs="Arial"/>
          <w:iCs/>
          <w:sz w:val="24"/>
          <w:szCs w:val="24"/>
        </w:rPr>
        <w:t xml:space="preserve"> and </w:t>
      </w:r>
      <w:r w:rsidRPr="00C55E1F">
        <w:rPr>
          <w:rFonts w:ascii="Book Antiqua" w:hAnsi="Book Antiqua" w:cs="Arial"/>
          <w:iCs/>
          <w:sz w:val="24"/>
          <w:szCs w:val="24"/>
        </w:rPr>
        <w:t xml:space="preserve">Macmillan Publishers </w:t>
      </w:r>
      <w:r w:rsidRPr="007B6F53">
        <w:rPr>
          <w:rFonts w:ascii="Book Antiqua" w:hAnsi="Book Antiqua" w:cs="Arial"/>
          <w:iCs/>
          <w:sz w:val="24"/>
          <w:szCs w:val="24"/>
        </w:rPr>
        <w:t>Ltd</w:t>
      </w:r>
      <w:r>
        <w:rPr>
          <w:rFonts w:ascii="Book Antiqua" w:hAnsi="Book Antiqua" w:cs="Arial"/>
          <w:iCs/>
          <w:sz w:val="24"/>
          <w:szCs w:val="24"/>
        </w:rPr>
        <w:t xml:space="preserve">: </w:t>
      </w:r>
      <w:r w:rsidRPr="00F97E87">
        <w:rPr>
          <w:rFonts w:ascii="Book Antiqua" w:hAnsi="Book Antiqua" w:cs="Arial"/>
          <w:iCs/>
          <w:sz w:val="24"/>
          <w:szCs w:val="24"/>
        </w:rPr>
        <w:fldChar w:fldCharType="begin"/>
      </w:r>
      <w:r w:rsidRPr="00F97E87">
        <w:rPr>
          <w:rFonts w:ascii="Book Antiqua" w:hAnsi="Book Antiqua" w:cs="Arial"/>
          <w:iCs/>
          <w:sz w:val="24"/>
          <w:szCs w:val="24"/>
        </w:rPr>
        <w:instrText xml:space="preserve"> ADDIN EN.CITE &lt;EndNote&gt;&lt;Cite&gt;&lt;Author&gt;Morris&lt;/Author&gt;&lt;Year&gt;2010&lt;/Year&gt;&lt;RecNum&gt;254&lt;/RecNum&gt;&lt;DisplayText&gt;&lt;style face="superscript"&gt;[12]&lt;/style&gt;&lt;/DisplayText&gt;&lt;record&gt;&lt;rec-number&gt;254&lt;/rec-number&gt;&lt;foreign-keys&gt;&lt;key app="EN" db-id="da09ezxwnd5v9re2998vet2hsz9vfsvdvd9a"&gt;254&lt;/key&gt;&lt;/foreign-keys&gt;&lt;ref-type name="Journal Article"&gt;17&lt;/ref-type&gt;&lt;contributors&gt;&lt;authors&gt;&lt;author&gt;Morris, J. P.&lt;/author&gt;&lt;author&gt;Wang, S. C.&lt;/author&gt;&lt;author&gt;Hebrok, M.&lt;/author&gt;&lt;/authors&gt;&lt;/contributors&gt;&lt;auth-address&gt;Diabetes Center, University of California, San Francisco, 513 Parnassus Ave, San Francisco, California 94143, USA.&lt;/auth-address&gt;&lt;titles&gt;&lt;title&gt;KRAS, Hedgehog, Wnt and the twisted developmental biology of pancreatic ductal adeno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83-95&lt;/pages&gt;&lt;volume&gt;10&lt;/volume&gt;&lt;number&gt;10&lt;/number&gt;&lt;keywords&gt;&lt;keyword&gt;Animals&lt;/keyword&gt;&lt;keyword&gt;Carcinoma, Pancreatic Ductal/*genetics/pathology&lt;/keyword&gt;&lt;keyword&gt;Cell Lineage&lt;/keyword&gt;&lt;keyword&gt;*Genes, ras&lt;/keyword&gt;&lt;keyword&gt;Hedgehog Proteins/genetics/*metabolism&lt;/keyword&gt;&lt;keyword&gt;Humans&lt;/keyword&gt;&lt;keyword&gt;Pancreatic Neoplasms/*genetics/pathology&lt;/keyword&gt;&lt;keyword&gt;Signal Transduction&lt;/keyword&gt;&lt;keyword&gt;Wnt Proteins/genetics/*metabolism&lt;/keyword&gt;&lt;keyword&gt;beta Catenin/metabolism&lt;/keyword&gt;&lt;/keywords&gt;&lt;dates&gt;&lt;year&gt;2010&lt;/year&gt;&lt;pub-dates&gt;&lt;date&gt;Oct&lt;/date&gt;&lt;/pub-dates&gt;&lt;/dates&gt;&lt;isbn&gt;1474-1768 (Electronic)&amp;#xD;1474-175X (Linking)&lt;/isbn&gt;&lt;accession-num&gt;20814421&lt;/accession-num&gt;&lt;urls&gt;&lt;related-urls&gt;&lt;url&gt;http://www.ncbi.nlm.nih.gov/pubmed/20814421&lt;/url&gt;&lt;/related-urls&gt;&lt;/urls&gt;&lt;electronic-resource-num&gt;10.1038/nrc2899&lt;/electronic-resource-num&gt;&lt;/record&gt;&lt;/Cite&gt;&lt;/EndNote&gt;</w:instrText>
      </w:r>
      <w:r w:rsidRPr="00F97E87">
        <w:rPr>
          <w:rFonts w:ascii="Book Antiqua" w:hAnsi="Book Antiqua" w:cs="Arial"/>
          <w:iCs/>
          <w:sz w:val="24"/>
          <w:szCs w:val="24"/>
        </w:rPr>
        <w:fldChar w:fldCharType="separate"/>
      </w:r>
      <w:r w:rsidRPr="00F97E87">
        <w:rPr>
          <w:rFonts w:ascii="Book Antiqua" w:hAnsi="Book Antiqua" w:cs="Arial"/>
          <w:iCs/>
          <w:noProof/>
          <w:sz w:val="24"/>
          <w:szCs w:val="24"/>
        </w:rPr>
        <w:t>[</w:t>
      </w:r>
      <w:hyperlink w:anchor="_ENREF_12" w:tooltip="Morris, 2010 #254" w:history="1">
        <w:r w:rsidRPr="00F97E87">
          <w:rPr>
            <w:rFonts w:ascii="Book Antiqua" w:hAnsi="Book Antiqua" w:cs="Arial"/>
            <w:iCs/>
            <w:noProof/>
            <w:sz w:val="24"/>
            <w:szCs w:val="24"/>
          </w:rPr>
          <w:t>12</w:t>
        </w:r>
      </w:hyperlink>
      <w:r w:rsidRPr="00F97E87">
        <w:rPr>
          <w:rFonts w:ascii="Book Antiqua" w:hAnsi="Book Antiqua" w:cs="Arial"/>
          <w:iCs/>
          <w:noProof/>
          <w:sz w:val="24"/>
          <w:szCs w:val="24"/>
        </w:rPr>
        <w:t>]</w:t>
      </w:r>
      <w:r w:rsidRPr="00F97E87">
        <w:rPr>
          <w:rFonts w:ascii="Book Antiqua" w:hAnsi="Book Antiqua" w:cs="Arial"/>
          <w:iCs/>
          <w:sz w:val="24"/>
          <w:szCs w:val="24"/>
        </w:rPr>
        <w:fldChar w:fldCharType="end"/>
      </w:r>
      <w:r w:rsidRPr="00C55E1F">
        <w:rPr>
          <w:rFonts w:ascii="Book Antiqua" w:hAnsi="Book Antiqua" w:cs="Arial"/>
          <w:sz w:val="24"/>
          <w:szCs w:val="24"/>
        </w:rPr>
        <w:t>.</w:t>
      </w:r>
    </w:p>
    <w:p w:rsidR="00954C34" w:rsidRPr="00C55E1F" w:rsidRDefault="00954C34" w:rsidP="00C55E1F">
      <w:pPr>
        <w:rPr>
          <w:rFonts w:ascii="Book Antiqua" w:hAnsi="Book Antiqua"/>
          <w:sz w:val="24"/>
          <w:szCs w:val="24"/>
          <w:lang w:eastAsia="zh-CN"/>
        </w:rPr>
      </w:pPr>
    </w:p>
    <w:p w:rsidR="00954C34" w:rsidRPr="00C55E1F" w:rsidRDefault="00954C34" w:rsidP="00C55E1F">
      <w:pPr>
        <w:pStyle w:val="a3"/>
        <w:snapToGrid w:val="0"/>
        <w:spacing w:line="360" w:lineRule="auto"/>
        <w:ind w:firstLineChars="50" w:firstLine="120"/>
        <w:jc w:val="both"/>
        <w:rPr>
          <w:rFonts w:ascii="Book Antiqua" w:hAnsi="Book Antiqua" w:cs="Arial"/>
          <w:sz w:val="24"/>
          <w:szCs w:val="24"/>
        </w:rPr>
      </w:pPr>
    </w:p>
    <w:p w:rsidR="00954C34" w:rsidRPr="00C55E1F" w:rsidRDefault="005D6F10" w:rsidP="00C55E1F">
      <w:pPr>
        <w:snapToGrid w:val="0"/>
        <w:spacing w:after="0" w:line="360" w:lineRule="auto"/>
        <w:jc w:val="both"/>
        <w:rPr>
          <w:rFonts w:ascii="Book Antiqua" w:hAnsi="Book Antiqua" w:cs="Arial"/>
          <w:sz w:val="24"/>
          <w:szCs w:val="24"/>
        </w:rPr>
      </w:pPr>
      <w:r>
        <w:rPr>
          <w:rFonts w:ascii="Book Antiqua" w:hAnsi="Book Antiqua" w:cs="Arial"/>
          <w:noProof/>
          <w:sz w:val="24"/>
          <w:szCs w:val="24"/>
          <w:lang w:eastAsia="zh-CN"/>
        </w:rPr>
        <w:drawing>
          <wp:inline distT="0" distB="0" distL="0" distR="0">
            <wp:extent cx="4537710" cy="3056890"/>
            <wp:effectExtent l="0" t="0" r="0" b="0"/>
            <wp:docPr id="2" name="Picture 3"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7710" cy="3056890"/>
                    </a:xfrm>
                    <a:prstGeom prst="rect">
                      <a:avLst/>
                    </a:prstGeom>
                    <a:noFill/>
                    <a:ln>
                      <a:noFill/>
                    </a:ln>
                  </pic:spPr>
                </pic:pic>
              </a:graphicData>
            </a:graphic>
          </wp:inline>
        </w:drawing>
      </w:r>
    </w:p>
    <w:p w:rsidR="00954C34" w:rsidRDefault="00954C34" w:rsidP="00C55E1F">
      <w:pPr>
        <w:snapToGrid w:val="0"/>
        <w:spacing w:after="0" w:line="360" w:lineRule="auto"/>
        <w:jc w:val="both"/>
        <w:rPr>
          <w:rFonts w:ascii="Book Antiqua" w:hAnsi="Book Antiqua" w:cs="Arial"/>
          <w:iCs/>
          <w:sz w:val="24"/>
          <w:szCs w:val="24"/>
          <w:lang w:eastAsia="zh-CN"/>
        </w:rPr>
      </w:pPr>
      <w:r w:rsidRPr="00C55E1F">
        <w:rPr>
          <w:rFonts w:ascii="Book Antiqua" w:hAnsi="Book Antiqua" w:cs="Arial"/>
          <w:b/>
          <w:bCs/>
          <w:sz w:val="24"/>
          <w:szCs w:val="24"/>
        </w:rPr>
        <w:t>Figure 2 Symptoms of paraneoplastic type 3c diabetes preceding pancreatic cancer.</w:t>
      </w:r>
      <w:r w:rsidRPr="00C55E1F">
        <w:rPr>
          <w:rFonts w:ascii="Book Antiqua" w:hAnsi="Book Antiqua" w:cs="Arial"/>
          <w:sz w:val="24"/>
          <w:szCs w:val="24"/>
        </w:rPr>
        <w:t xml:space="preserve"> A: A comparison of weight-loss timeline to cancer-specific symptoms</w:t>
      </w:r>
      <w:r w:rsidRPr="00C55E1F">
        <w:rPr>
          <w:rFonts w:ascii="Book Antiqua" w:hAnsi="Book Antiqua" w:cs="Arial"/>
          <w:sz w:val="24"/>
          <w:szCs w:val="24"/>
          <w:lang w:eastAsia="zh-CN"/>
        </w:rPr>
        <w:t>;</w:t>
      </w:r>
      <w:r w:rsidRPr="00C55E1F">
        <w:rPr>
          <w:rFonts w:ascii="Book Antiqua" w:hAnsi="Book Antiqua" w:cs="Arial"/>
          <w:sz w:val="24"/>
          <w:szCs w:val="24"/>
        </w:rPr>
        <w:t xml:space="preserve"> B: Schematic representation of the cause for progressive weight reduction and insulin resistance. Adipose tissue inflammation triggers an alteration of adipocyte secretion and propagates pathogenic processes similar to type 2 diabetes, eventually leading to cachexia. </w:t>
      </w:r>
      <w:r w:rsidRPr="00C55E1F">
        <w:rPr>
          <w:rFonts w:ascii="Book Antiqua" w:hAnsi="Book Antiqua" w:cs="Arial"/>
          <w:iCs/>
          <w:sz w:val="24"/>
          <w:szCs w:val="24"/>
        </w:rPr>
        <w:t xml:space="preserve">Figures redrawn with permission from </w:t>
      </w:r>
      <w:r>
        <w:rPr>
          <w:rFonts w:ascii="Book Antiqua" w:hAnsi="Book Antiqua" w:cs="Arial"/>
          <w:iCs/>
          <w:sz w:val="24"/>
          <w:szCs w:val="24"/>
        </w:rPr>
        <w:t>Macmillan Publishers Ltd:</w:t>
      </w:r>
      <w:r w:rsidRPr="00C55E1F">
        <w:rPr>
          <w:rFonts w:ascii="Book Antiqua" w:hAnsi="Book Antiqua" w:cs="Arial"/>
          <w:iCs/>
          <w:sz w:val="24"/>
          <w:szCs w:val="24"/>
        </w:rPr>
        <w:t xml:space="preserve"> </w:t>
      </w:r>
      <w:r w:rsidRPr="00C55E1F">
        <w:rPr>
          <w:rFonts w:ascii="Book Antiqua" w:hAnsi="Book Antiqua" w:cs="Arial"/>
          <w:iCs/>
          <w:sz w:val="24"/>
          <w:szCs w:val="24"/>
        </w:rPr>
        <w:fldChar w:fldCharType="begin"/>
      </w:r>
      <w:r w:rsidRPr="00C55E1F">
        <w:rPr>
          <w:rFonts w:ascii="Book Antiqua" w:hAnsi="Book Antiqua" w:cs="Arial"/>
          <w:iCs/>
          <w:sz w:val="24"/>
          <w:szCs w:val="24"/>
        </w:rPr>
        <w:instrText xml:space="preserve"> ADDIN EN.CITE &lt;EndNote&gt;&lt;Cite&gt;&lt;Author&gt;Sah&lt;/Author&gt;&lt;Year&gt;2013&lt;/Year&gt;&lt;RecNum&gt;11&lt;/RecNum&gt;&lt;DisplayText&gt;&lt;style face="superscript"&gt;[17]&lt;/style&gt;&lt;/DisplayText&gt;&lt;record&gt;&lt;rec-number&gt;11&lt;/rec-number&gt;&lt;foreign-keys&gt;&lt;key app="EN" db-id="9sffvts57pt9adetvfyv0z0i29vfd5f9r55f" timestamp="1385655123"&gt;11&lt;/key&gt;&lt;/foreign-keys&gt;&lt;ref-type name="Journal Article"&gt;17&lt;/ref-type&gt;&lt;contributors&gt;&lt;authors&gt;&lt;author&gt;Sah, R. P.&lt;/author&gt;&lt;author&gt;Nagpal, S. J.&lt;/author&gt;&lt;author&gt;Mukhopadhyay, D.&lt;/author&gt;&lt;author&gt;Chari, S. T.&lt;/author&gt;&lt;/authors&gt;&lt;/contributors&gt;&lt;auth-address&gt;Department of Internal Medicine, Mayo Clinic, 200 First Street South West, Rochester, MN 55905, USA.&lt;/auth-address&gt;&lt;titles&gt;&lt;title&gt;New insights into pancreatic cancer-induced paraneoplastic diabet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3-33&lt;/pages&gt;&lt;volume&gt;10&lt;/volume&gt;&lt;number&gt;7&lt;/number&gt;&lt;keywords&gt;&lt;keyword&gt;islet amyloid polypeptide&lt;/keyword&gt;&lt;keyword&gt;glycation end-products&lt;/keyword&gt;&lt;keyword&gt;causes insulin-resistance&lt;/keyword&gt;&lt;keyword&gt;beta-cell function&lt;/keyword&gt;&lt;keyword&gt;glucose-metabolism&lt;/keyword&gt;&lt;keyword&gt;soluble receptor&lt;/keyword&gt;&lt;keyword&gt;blood-glucose&lt;/keyword&gt;&lt;keyword&gt;epic cohort&lt;/keyword&gt;&lt;keyword&gt;temporal association&lt;/keyword&gt;&lt;keyword&gt;adenocarcinoma cells&lt;/keyword&gt;&lt;/keywords&gt;&lt;dates&gt;&lt;year&gt;2013&lt;/year&gt;&lt;pub-dates&gt;&lt;date&gt;Jul&lt;/date&gt;&lt;/pub-dates&gt;&lt;/dates&gt;&lt;isbn&gt;1759-5053 (Electronic)&amp;#xD;1759-5045 (Linking)&lt;/isbn&gt;&lt;accession-num&gt;23528347&lt;/accession-num&gt;&lt;urls&gt;&lt;related-urls&gt;&lt;url&gt;http://www.ncbi.nlm.nih.gov/pubmed/23528347&lt;/url&gt;&lt;/related-urls&gt;&lt;/urls&gt;&lt;electronic-resource-num&gt;10.1038/nrgastro.2013.49&lt;/electronic-resource-num&gt;&lt;language&gt;English&lt;/language&gt;&lt;/record&gt;&lt;/Cite&gt;&lt;/EndNote&gt;</w:instrText>
      </w:r>
      <w:r w:rsidRPr="00C55E1F">
        <w:rPr>
          <w:rFonts w:ascii="Book Antiqua" w:hAnsi="Book Antiqua" w:cs="Arial"/>
          <w:iCs/>
          <w:sz w:val="24"/>
          <w:szCs w:val="24"/>
        </w:rPr>
        <w:fldChar w:fldCharType="separate"/>
      </w:r>
      <w:r w:rsidRPr="00C55E1F">
        <w:rPr>
          <w:rFonts w:ascii="Book Antiqua" w:hAnsi="Book Antiqua" w:cs="Arial"/>
          <w:iCs/>
          <w:noProof/>
          <w:sz w:val="24"/>
          <w:szCs w:val="24"/>
        </w:rPr>
        <w:t>[</w:t>
      </w:r>
      <w:hyperlink w:anchor="_ENREF_17" w:tooltip="Sah, 2013 #11" w:history="1">
        <w:r w:rsidRPr="00C55E1F">
          <w:rPr>
            <w:rFonts w:ascii="Book Antiqua" w:hAnsi="Book Antiqua" w:cs="Arial"/>
            <w:iCs/>
            <w:noProof/>
            <w:sz w:val="24"/>
            <w:szCs w:val="24"/>
          </w:rPr>
          <w:t>17</w:t>
        </w:r>
      </w:hyperlink>
      <w:r w:rsidRPr="00C55E1F">
        <w:rPr>
          <w:rFonts w:ascii="Book Antiqua" w:hAnsi="Book Antiqua" w:cs="Arial"/>
          <w:iCs/>
          <w:noProof/>
          <w:sz w:val="24"/>
          <w:szCs w:val="24"/>
        </w:rPr>
        <w:t>]</w:t>
      </w:r>
      <w:r w:rsidRPr="00C55E1F">
        <w:rPr>
          <w:rFonts w:ascii="Book Antiqua" w:hAnsi="Book Antiqua" w:cs="Arial"/>
          <w:iCs/>
          <w:sz w:val="24"/>
          <w:szCs w:val="24"/>
        </w:rPr>
        <w:fldChar w:fldCharType="end"/>
      </w:r>
      <w:r w:rsidRPr="00C55E1F">
        <w:rPr>
          <w:rFonts w:ascii="Book Antiqua" w:hAnsi="Book Antiqua" w:cs="Arial"/>
          <w:iCs/>
          <w:sz w:val="24"/>
          <w:szCs w:val="24"/>
        </w:rPr>
        <w:t xml:space="preserve">.  </w:t>
      </w:r>
    </w:p>
    <w:p w:rsidR="00954C34" w:rsidRPr="00C55E1F" w:rsidRDefault="00954C34" w:rsidP="004B4175">
      <w:pPr>
        <w:snapToGrid w:val="0"/>
        <w:spacing w:after="0" w:line="360" w:lineRule="auto"/>
        <w:jc w:val="both"/>
        <w:rPr>
          <w:rFonts w:ascii="Book Antiqua" w:hAnsi="Book Antiqua" w:cs="Arial"/>
          <w:b/>
          <w:sz w:val="24"/>
          <w:szCs w:val="24"/>
          <w:lang w:eastAsia="zh-CN"/>
        </w:rPr>
      </w:pPr>
      <w:r w:rsidRPr="00C55E1F">
        <w:rPr>
          <w:rFonts w:ascii="Book Antiqua" w:hAnsi="Book Antiqua"/>
          <w:b/>
          <w:sz w:val="24"/>
          <w:szCs w:val="24"/>
        </w:rPr>
        <w:lastRenderedPageBreak/>
        <w:t>Table 1</w:t>
      </w:r>
      <w:r w:rsidRPr="00C55E1F">
        <w:rPr>
          <w:rFonts w:ascii="Book Antiqua" w:hAnsi="Book Antiqua"/>
          <w:b/>
          <w:sz w:val="24"/>
          <w:szCs w:val="24"/>
          <w:lang w:eastAsia="zh-CN"/>
        </w:rPr>
        <w:t xml:space="preserve"> </w:t>
      </w:r>
      <w:r w:rsidRPr="00C55E1F">
        <w:rPr>
          <w:rFonts w:ascii="Book Antiqua" w:hAnsi="Book Antiqua"/>
          <w:b/>
          <w:sz w:val="24"/>
          <w:szCs w:val="24"/>
        </w:rPr>
        <w:t>Desired characteristics for a nanoparticle drug-delivery platform</w:t>
      </w:r>
    </w:p>
    <w:tbl>
      <w:tblPr>
        <w:tblW w:w="12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698"/>
        <w:gridCol w:w="7632"/>
      </w:tblGrid>
      <w:tr w:rsidR="00954C34" w:rsidRPr="00C20D2C" w:rsidTr="00C55E1F">
        <w:tc>
          <w:tcPr>
            <w:tcW w:w="4698" w:type="dxa"/>
            <w:tcBorders>
              <w:top w:val="single" w:sz="4" w:space="0" w:color="auto"/>
              <w:left w:val="nil"/>
              <w:right w:val="nil"/>
            </w:tcBorders>
          </w:tcPr>
          <w:p w:rsidR="00954C34" w:rsidRPr="00C20D2C" w:rsidRDefault="00954C34" w:rsidP="003773A1">
            <w:pPr>
              <w:snapToGrid w:val="0"/>
              <w:spacing w:after="0" w:line="360" w:lineRule="auto"/>
              <w:rPr>
                <w:rFonts w:ascii="Book Antiqua" w:hAnsi="Book Antiqua"/>
                <w:b/>
                <w:sz w:val="24"/>
                <w:szCs w:val="24"/>
              </w:rPr>
            </w:pPr>
            <w:r w:rsidRPr="00C20D2C">
              <w:rPr>
                <w:rFonts w:ascii="Book Antiqua" w:hAnsi="Book Antiqua"/>
                <w:b/>
                <w:sz w:val="24"/>
                <w:szCs w:val="24"/>
              </w:rPr>
              <w:t>Desired characteristic</w:t>
            </w:r>
          </w:p>
        </w:tc>
        <w:tc>
          <w:tcPr>
            <w:tcW w:w="7632" w:type="dxa"/>
            <w:tcBorders>
              <w:top w:val="single" w:sz="4" w:space="0" w:color="auto"/>
              <w:left w:val="nil"/>
              <w:right w:val="nil"/>
            </w:tcBorders>
          </w:tcPr>
          <w:p w:rsidR="00954C34" w:rsidRPr="00C20D2C" w:rsidRDefault="00954C34" w:rsidP="003773A1">
            <w:pPr>
              <w:snapToGrid w:val="0"/>
              <w:spacing w:after="0" w:line="360" w:lineRule="auto"/>
              <w:jc w:val="center"/>
              <w:rPr>
                <w:rFonts w:ascii="Book Antiqua" w:hAnsi="Book Antiqua"/>
                <w:b/>
                <w:sz w:val="24"/>
                <w:szCs w:val="24"/>
              </w:rPr>
            </w:pPr>
            <w:r w:rsidRPr="00C20D2C">
              <w:rPr>
                <w:rFonts w:ascii="Book Antiqua" w:hAnsi="Book Antiqua"/>
                <w:b/>
                <w:sz w:val="24"/>
                <w:szCs w:val="24"/>
              </w:rPr>
              <w:t>Comments</w:t>
            </w: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Inherently non-toxic materials and degradation products</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t>The initial material selection should be based on non-toxic materials especially with an aim toward human health care</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Small size (10–200</w:t>
            </w:r>
            <w:r w:rsidRPr="00C20D2C">
              <w:rPr>
                <w:rFonts w:ascii="Book Antiqua" w:hAnsi="Book Antiqua"/>
                <w:sz w:val="24"/>
                <w:szCs w:val="24"/>
                <w:lang w:eastAsia="zh-CN"/>
              </w:rPr>
              <w:t xml:space="preserve"> </w:t>
            </w:r>
            <w:r w:rsidRPr="00C20D2C">
              <w:rPr>
                <w:rFonts w:ascii="Book Antiqua" w:hAnsi="Book Antiqua"/>
                <w:sz w:val="24"/>
                <w:szCs w:val="24"/>
              </w:rPr>
              <w:t>nm)</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vertAlign w:val="superscript"/>
                <w:lang w:eastAsia="zh-CN"/>
              </w:rPr>
            </w:pPr>
            <w:r w:rsidRPr="00C20D2C">
              <w:rPr>
                <w:rFonts w:ascii="Book Antiqua" w:hAnsi="Book Antiqua"/>
                <w:sz w:val="24"/>
                <w:szCs w:val="24"/>
              </w:rPr>
              <w:t xml:space="preserve">There is not a particular size that seems most efficacious, particularly based on </w:t>
            </w:r>
            <w:r w:rsidRPr="00C20D2C">
              <w:rPr>
                <w:rFonts w:ascii="Book Antiqua" w:hAnsi="Book Antiqua"/>
                <w:i/>
                <w:sz w:val="24"/>
                <w:szCs w:val="24"/>
              </w:rPr>
              <w:t>in vivo</w:t>
            </w:r>
            <w:r w:rsidRPr="00C20D2C">
              <w:rPr>
                <w:rFonts w:ascii="Book Antiqua" w:hAnsi="Book Antiqua"/>
                <w:sz w:val="24"/>
                <w:szCs w:val="24"/>
              </w:rPr>
              <w:t xml:space="preserve"> studies. This is the range of particle diameters that have proven most effective for a wide variety of delivery systems. Also of note is the debate around the influence of particle shape</w:t>
            </w:r>
            <w:r w:rsidRPr="00C20D2C">
              <w:rPr>
                <w:rFonts w:ascii="Book Antiqua" w:hAnsi="Book Antiqua"/>
                <w:sz w:val="24"/>
                <w:szCs w:val="24"/>
                <w:vertAlign w:val="superscript"/>
              </w:rPr>
              <w:fldChar w:fldCharType="begin"/>
            </w:r>
            <w:r w:rsidRPr="00C20D2C">
              <w:rPr>
                <w:rFonts w:ascii="Book Antiqua" w:hAnsi="Book Antiqua"/>
                <w:sz w:val="24"/>
                <w:szCs w:val="24"/>
                <w:vertAlign w:val="superscript"/>
              </w:rPr>
              <w:instrText xml:space="preserve"> ADDIN EN.CITE &lt;EndNote&gt;&lt;Cite&gt;&lt;Author&gt;Ferrari&lt;/Author&gt;&lt;Year&gt;2008&lt;/Year&gt;&lt;RecNum&gt;305&lt;/RecNum&gt;&lt;DisplayText&gt;&lt;style face="superscript"&gt;[83]&lt;/style&gt;&lt;/DisplayText&gt;&lt;record&gt;&lt;rec-number&gt;305&lt;/rec-number&gt;&lt;foreign-keys&gt;&lt;key app="EN" db-id="da09ezxwnd5v9re2998vet2hsz9vfsvdvd9a"&gt;305&lt;/key&gt;&lt;/foreign-keys&gt;&lt;ref-type name="Journal Article"&gt;17&lt;/ref-type&gt;&lt;contributors&gt;&lt;authors&gt;&lt;author&gt;Ferrari, M.&lt;/author&gt;&lt;/authors&gt;&lt;/contributors&gt;&lt;titles&gt;&lt;title&gt;Nanogeometry: beyond drug delivery&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131-2&lt;/pages&gt;&lt;volume&gt;3&lt;/volume&gt;&lt;number&gt;3&lt;/number&gt;&lt;keywords&gt;&lt;keyword&gt;Cell Proliferation/*drug effects&lt;/keyword&gt;&lt;keyword&gt;Cell Survival/*drug effects&lt;/keyword&gt;&lt;keyword&gt;Drug Delivery Systems&lt;/keyword&gt;&lt;keyword&gt;HeLa Cells&lt;/keyword&gt;&lt;keyword&gt;Humans&lt;/keyword&gt;&lt;keyword&gt;Nanoparticles/*administration &amp;amp; dosage/*chemistry/ultrastructure&lt;/keyword&gt;&lt;keyword&gt;Particle Size&lt;/keyword&gt;&lt;/keywords&gt;&lt;dates&gt;&lt;year&gt;2008&lt;/year&gt;&lt;pub-dates&gt;&lt;date&gt;Mar&lt;/date&gt;&lt;/pub-dates&gt;&lt;/dates&gt;&lt;isbn&gt;1748-3395 (Electronic)&amp;#xD;1748-3387 (Linking)&lt;/isbn&gt;&lt;accession-num&gt;18654480&lt;/accession-num&gt;&lt;urls&gt;&lt;related-urls&gt;&lt;url&gt;http://www.ncbi.nlm.nih.gov/pubmed/18654480&lt;/url&gt;&lt;/related-urls&gt;&lt;/urls&gt;&lt;electronic-resource-num&gt;10.1038/nnano.2008.46&lt;/electronic-resource-num&gt;&lt;/record&gt;&lt;/Cite&gt;&lt;/EndNote&gt;</w:instrText>
            </w:r>
            <w:r w:rsidRPr="00C20D2C">
              <w:rPr>
                <w:rFonts w:ascii="Book Antiqua" w:hAnsi="Book Antiqua"/>
                <w:sz w:val="24"/>
                <w:szCs w:val="24"/>
                <w:vertAlign w:val="superscript"/>
              </w:rPr>
              <w:fldChar w:fldCharType="separate"/>
            </w:r>
            <w:r w:rsidRPr="00C20D2C">
              <w:rPr>
                <w:rFonts w:ascii="Book Antiqua" w:hAnsi="Book Antiqua"/>
                <w:noProof/>
                <w:sz w:val="24"/>
                <w:szCs w:val="24"/>
                <w:vertAlign w:val="superscript"/>
              </w:rPr>
              <w:t>[</w:t>
            </w:r>
            <w:hyperlink w:anchor="_ENREF_83" w:tooltip="Ferrari, 2008 #305" w:history="1">
              <w:r w:rsidRPr="00C20D2C">
                <w:rPr>
                  <w:rFonts w:ascii="Book Antiqua" w:hAnsi="Book Antiqua"/>
                  <w:noProof/>
                  <w:sz w:val="24"/>
                  <w:szCs w:val="24"/>
                  <w:vertAlign w:val="superscript"/>
                </w:rPr>
                <w:t>83</w:t>
              </w:r>
            </w:hyperlink>
            <w:r w:rsidRPr="00C20D2C">
              <w:rPr>
                <w:rFonts w:ascii="Book Antiqua" w:hAnsi="Book Antiqua"/>
                <w:noProof/>
                <w:sz w:val="24"/>
                <w:szCs w:val="24"/>
                <w:vertAlign w:val="superscript"/>
              </w:rPr>
              <w:t>]</w:t>
            </w:r>
            <w:r w:rsidRPr="00C20D2C">
              <w:rPr>
                <w:rFonts w:ascii="Book Antiqua" w:hAnsi="Book Antiqua"/>
                <w:sz w:val="24"/>
                <w:szCs w:val="24"/>
                <w:vertAlign w:val="superscript"/>
              </w:rPr>
              <w:fldChar w:fldCharType="end"/>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Encapsulation of active agent</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i/>
                <w:sz w:val="24"/>
                <w:szCs w:val="24"/>
                <w:lang w:eastAsia="zh-CN"/>
              </w:rPr>
            </w:pPr>
            <w:r w:rsidRPr="00C20D2C">
              <w:rPr>
                <w:rFonts w:ascii="Book Antiqua" w:hAnsi="Book Antiqua"/>
                <w:sz w:val="24"/>
                <w:szCs w:val="24"/>
              </w:rPr>
              <w:t>To be effective, the active agent must be encapsulated within the nanoparticle vehicle. Surface decoration (</w:t>
            </w:r>
            <w:r w:rsidRPr="00C20D2C">
              <w:rPr>
                <w:rFonts w:ascii="Book Antiqua" w:hAnsi="Book Antiqua"/>
                <w:i/>
                <w:sz w:val="24"/>
                <w:szCs w:val="24"/>
              </w:rPr>
              <w:t>i.e.,</w:t>
            </w:r>
            <w:r w:rsidRPr="00C20D2C">
              <w:rPr>
                <w:rFonts w:ascii="Book Antiqua" w:hAnsi="Book Antiqua"/>
                <w:sz w:val="24"/>
                <w:szCs w:val="24"/>
              </w:rPr>
              <w:t xml:space="preserve"> adsorption) will often be effective </w:t>
            </w:r>
            <w:r w:rsidRPr="00C20D2C">
              <w:rPr>
                <w:rFonts w:ascii="Book Antiqua" w:hAnsi="Book Antiqua"/>
                <w:i/>
                <w:sz w:val="24"/>
                <w:szCs w:val="24"/>
              </w:rPr>
              <w:t>in vitro</w:t>
            </w:r>
            <w:r w:rsidRPr="00C20D2C">
              <w:rPr>
                <w:rFonts w:ascii="Book Antiqua" w:hAnsi="Book Antiqua"/>
                <w:sz w:val="24"/>
                <w:szCs w:val="24"/>
              </w:rPr>
              <w:t xml:space="preserve"> but falls short for </w:t>
            </w:r>
            <w:r w:rsidRPr="00C20D2C">
              <w:rPr>
                <w:rFonts w:ascii="Book Antiqua" w:hAnsi="Book Antiqua"/>
                <w:i/>
                <w:sz w:val="24"/>
                <w:szCs w:val="24"/>
              </w:rPr>
              <w:t>in vivo</w:t>
            </w:r>
            <w:r w:rsidRPr="00C20D2C">
              <w:rPr>
                <w:rFonts w:ascii="Book Antiqua" w:hAnsi="Book Antiqua"/>
                <w:sz w:val="24"/>
                <w:szCs w:val="24"/>
              </w:rPr>
              <w:t xml:space="preserve"> studies because of the reticuloendoplasmic systems </w:t>
            </w:r>
            <w:r w:rsidRPr="00C20D2C">
              <w:rPr>
                <w:rFonts w:ascii="Book Antiqua" w:hAnsi="Book Antiqua"/>
                <w:i/>
                <w:sz w:val="24"/>
                <w:szCs w:val="24"/>
              </w:rPr>
              <w:t>in vivo</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 xml:space="preserve">Colloidally stable in physiological </w:t>
            </w:r>
            <w:r w:rsidRPr="00C20D2C">
              <w:rPr>
                <w:rFonts w:ascii="Book Antiqua" w:hAnsi="Book Antiqua"/>
                <w:sz w:val="24"/>
                <w:szCs w:val="24"/>
              </w:rPr>
              <w:lastRenderedPageBreak/>
              <w:t xml:space="preserve">conditions </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lastRenderedPageBreak/>
              <w:t xml:space="preserve">The nanoparticle vehicle and surface functionalization must resist </w:t>
            </w:r>
            <w:r w:rsidRPr="00C20D2C">
              <w:rPr>
                <w:rFonts w:ascii="Book Antiqua" w:hAnsi="Book Antiqua"/>
                <w:sz w:val="24"/>
                <w:szCs w:val="24"/>
              </w:rPr>
              <w:lastRenderedPageBreak/>
              <w:t>agglomeration for the solution pH values, ionic strength, macromolecular interactions, and temperature encountered in the physiological environment</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lastRenderedPageBreak/>
              <w:t>Clearance mechanism</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t>The nanoparticle vehicle must have a ready clearance mechanism to avoid the cumulative and/or systemic effects of the drug-laden particles</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Long clearance times</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t>Resistance to agglomeration and other effects that remove the nanoparticle-encapsulated drug from the patient must be avoided to promote long circulation times in the circulatory system for as many of the nanoparticles to find and sequester in the cancer cells as possible</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t>Biologically or extrinsically controlled release of therapeutic agents</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t xml:space="preserve">There should be a trigger mechanism such as the acidic pH within the tumor or during endosome maturation designed into the </w:t>
            </w:r>
            <w:r w:rsidRPr="00C20D2C">
              <w:rPr>
                <w:rFonts w:ascii="Book Antiqua" w:hAnsi="Book Antiqua"/>
                <w:sz w:val="24"/>
                <w:szCs w:val="24"/>
              </w:rPr>
              <w:lastRenderedPageBreak/>
              <w:t>nanoparticle platform to ensure the release of the encapsulated drug into the targeted tissue</w:t>
            </w:r>
          </w:p>
          <w:p w:rsidR="00954C34" w:rsidRPr="00C20D2C" w:rsidRDefault="00954C34" w:rsidP="003773A1">
            <w:pPr>
              <w:snapToGrid w:val="0"/>
              <w:spacing w:after="0" w:line="360" w:lineRule="auto"/>
              <w:jc w:val="center"/>
              <w:rPr>
                <w:rFonts w:ascii="Book Antiqua" w:hAnsi="Book Antiqua"/>
                <w:sz w:val="24"/>
                <w:szCs w:val="24"/>
              </w:rPr>
            </w:pPr>
          </w:p>
        </w:tc>
      </w:tr>
      <w:tr w:rsidR="00954C34" w:rsidRPr="00C20D2C" w:rsidTr="00C55E1F">
        <w:tc>
          <w:tcPr>
            <w:tcW w:w="4698" w:type="dxa"/>
            <w:tcBorders>
              <w:left w:val="nil"/>
              <w:right w:val="nil"/>
            </w:tcBorders>
          </w:tcPr>
          <w:p w:rsidR="00954C34" w:rsidRPr="00C20D2C" w:rsidRDefault="00954C34" w:rsidP="003773A1">
            <w:pPr>
              <w:snapToGrid w:val="0"/>
              <w:spacing w:after="0" w:line="360" w:lineRule="auto"/>
              <w:rPr>
                <w:rFonts w:ascii="Book Antiqua" w:hAnsi="Book Antiqua"/>
                <w:sz w:val="24"/>
                <w:szCs w:val="24"/>
              </w:rPr>
            </w:pPr>
            <w:r w:rsidRPr="00C20D2C">
              <w:rPr>
                <w:rFonts w:ascii="Book Antiqua" w:hAnsi="Book Antiqua"/>
                <w:sz w:val="24"/>
                <w:szCs w:val="24"/>
              </w:rPr>
              <w:lastRenderedPageBreak/>
              <w:t>Can be targeted to cell/tissue of choice</w:t>
            </w:r>
          </w:p>
        </w:tc>
        <w:tc>
          <w:tcPr>
            <w:tcW w:w="7632" w:type="dxa"/>
            <w:tcBorders>
              <w:left w:val="nil"/>
              <w:right w:val="nil"/>
            </w:tcBorders>
          </w:tcPr>
          <w:p w:rsidR="00954C34" w:rsidRPr="00C20D2C" w:rsidRDefault="00954C34" w:rsidP="003773A1">
            <w:pPr>
              <w:snapToGrid w:val="0"/>
              <w:spacing w:after="0" w:line="360" w:lineRule="auto"/>
              <w:jc w:val="center"/>
              <w:rPr>
                <w:rFonts w:ascii="Book Antiqua" w:hAnsi="Book Antiqua"/>
                <w:sz w:val="24"/>
                <w:szCs w:val="24"/>
                <w:lang w:eastAsia="zh-CN"/>
              </w:rPr>
            </w:pPr>
            <w:r w:rsidRPr="00C20D2C">
              <w:rPr>
                <w:rFonts w:ascii="Book Antiqua" w:hAnsi="Book Antiqua"/>
                <w:sz w:val="24"/>
                <w:szCs w:val="24"/>
              </w:rPr>
              <w:t>The nanoparticle platform should be capable of surface bioconjugation to target molecules for the specific cancer to provide the greatest uptake with the lesions and fewest least side effects with healthy tissue</w:t>
            </w:r>
          </w:p>
          <w:p w:rsidR="00954C34" w:rsidRPr="00C20D2C" w:rsidRDefault="00954C34" w:rsidP="003773A1">
            <w:pPr>
              <w:snapToGrid w:val="0"/>
              <w:spacing w:after="0" w:line="360" w:lineRule="auto"/>
              <w:jc w:val="center"/>
              <w:rPr>
                <w:rFonts w:ascii="Book Antiqua" w:hAnsi="Book Antiqua"/>
                <w:sz w:val="24"/>
                <w:szCs w:val="24"/>
              </w:rPr>
            </w:pPr>
          </w:p>
        </w:tc>
      </w:tr>
    </w:tbl>
    <w:p w:rsidR="00954C34" w:rsidRPr="00C55E1F" w:rsidRDefault="00954C34" w:rsidP="004B4175">
      <w:pPr>
        <w:snapToGrid w:val="0"/>
        <w:spacing w:after="0" w:line="360" w:lineRule="auto"/>
        <w:jc w:val="both"/>
        <w:rPr>
          <w:rFonts w:ascii="Book Antiqua" w:hAnsi="Book Antiqua" w:cs="Arial"/>
          <w:sz w:val="24"/>
          <w:szCs w:val="24"/>
          <w:lang w:eastAsia="zh-CN"/>
        </w:rPr>
      </w:pPr>
      <w:r w:rsidRPr="00C55E1F">
        <w:rPr>
          <w:rFonts w:ascii="Book Antiqua" w:hAnsi="Book Antiqua"/>
          <w:sz w:val="24"/>
          <w:szCs w:val="24"/>
        </w:rPr>
        <w:t xml:space="preserve">Reprinted with permission from </w:t>
      </w:r>
      <w:r w:rsidRPr="00C55E1F">
        <w:rPr>
          <w:rFonts w:ascii="Book Antiqua" w:hAnsi="Book Antiqua"/>
          <w:sz w:val="24"/>
          <w:szCs w:val="24"/>
        </w:rPr>
        <w:fldChar w:fldCharType="begin"/>
      </w:r>
      <w:r w:rsidRPr="00C55E1F">
        <w:rPr>
          <w:rFonts w:ascii="Book Antiqua" w:hAnsi="Book Antiqua"/>
          <w:sz w:val="24"/>
          <w:szCs w:val="24"/>
        </w:rPr>
        <w:instrText xml:space="preserve"> ADDIN EN.CITE &lt;EndNote&gt;&lt;Cite&gt;&lt;Author&gt;Adair&lt;/Author&gt;&lt;Year&gt;2010&lt;/Year&gt;&lt;RecNum&gt;16&lt;/RecNum&gt;&lt;DisplayText&gt;&lt;style face="superscript"&gt;[71]&lt;/style&gt;&lt;/DisplayText&gt;&lt;record&gt;&lt;rec-number&gt;16&lt;/rec-number&gt;&lt;foreign-keys&gt;&lt;key app="EN" db-id="da09ezxwnd5v9re2998vet2hsz9vfsvdvd9a"&gt;16&lt;/key&gt;&lt;/foreign-keys&gt;&lt;ref-type name="Journal Article"&gt;17&lt;/ref-type&gt;&lt;contributors&gt;&lt;authors&gt;&lt;author&gt;Adair, J. H.&lt;/author&gt;&lt;author&gt;Parette, M. P.&lt;/author&gt;&lt;author&gt;Altinoglu, E. I.&lt;/author&gt;&lt;author&gt;Kester, M.&lt;/author&gt;&lt;/authors&gt;&lt;/contributors&gt;&lt;auth-address&gt;Department of Materials Science and Engineering, The Pennsylvania State University, University Park, Pennsylvania 16802, USA. jha3@ems.psu.edu&lt;/auth-address&gt;&lt;titles&gt;&lt;title&gt;Nanoparticulate alternatives for drug delivery&lt;/title&gt;&lt;secondary-title&gt;ACS Nano&lt;/secondary-title&gt;&lt;alt-title&gt;ACS nano&lt;/alt-title&gt;&lt;/titles&gt;&lt;periodical&gt;&lt;full-title&gt;ACS Nano&lt;/full-title&gt;&lt;/periodical&gt;&lt;alt-periodical&gt;&lt;full-title&gt;ACS Nano&lt;/full-title&gt;&lt;/alt-periodical&gt;&lt;pages&gt;4967-70&lt;/pages&gt;&lt;volume&gt;4&lt;/volume&gt;&lt;number&gt;9&lt;/number&gt;&lt;keywords&gt;&lt;keyword&gt;Coated Materials, Biocompatible/chemistry/metabolism/pharmacokinetics/toxicity&lt;/keyword&gt;&lt;keyword&gt;Delayed-Action Preparations&lt;/keyword&gt;&lt;keyword&gt;Drug Carriers/*chemistry/metabolism/pharmacokinetics/toxicity&lt;/keyword&gt;&lt;keyword&gt;Humans&lt;/keyword&gt;&lt;keyword&gt;Nanocapsules/chemistry/toxicity&lt;/keyword&gt;&lt;keyword&gt;Nanomedicine&lt;/keyword&gt;&lt;keyword&gt;Nanoparticles/*chemistry/toxicity&lt;/keyword&gt;&lt;/keywords&gt;&lt;dates&gt;&lt;year&gt;2010&lt;/year&gt;&lt;pub-dates&gt;&lt;date&gt;Sep 28&lt;/date&gt;&lt;/pub-dates&gt;&lt;/dates&gt;&lt;isbn&gt;1936-086X (Electronic)&amp;#xD;1936-0851 (Linking)&lt;/isbn&gt;&lt;accession-num&gt;20873786&lt;/accession-num&gt;&lt;urls&gt;&lt;related-urls&gt;&lt;url&gt;http://www.ncbi.nlm.nih.gov/pubmed/20873786&lt;/url&gt;&lt;/related-urls&gt;&lt;/urls&gt;&lt;electronic-resource-num&gt;10.1021/nn102324e&lt;/electronic-resource-num&gt;&lt;/record&gt;&lt;/Cite&gt;&lt;/EndNote&gt;</w:instrText>
      </w:r>
      <w:r w:rsidRPr="00C55E1F">
        <w:rPr>
          <w:rFonts w:ascii="Book Antiqua" w:hAnsi="Book Antiqua"/>
          <w:sz w:val="24"/>
          <w:szCs w:val="24"/>
        </w:rPr>
        <w:fldChar w:fldCharType="separate"/>
      </w:r>
      <w:r w:rsidRPr="00C55E1F">
        <w:rPr>
          <w:rFonts w:ascii="Book Antiqua" w:hAnsi="Book Antiqua"/>
          <w:noProof/>
          <w:sz w:val="24"/>
          <w:szCs w:val="24"/>
        </w:rPr>
        <w:t>[</w:t>
      </w:r>
      <w:hyperlink w:anchor="_ENREF_71" w:tooltip="Adair, 2010 #16" w:history="1">
        <w:r w:rsidRPr="00C55E1F">
          <w:rPr>
            <w:rFonts w:ascii="Book Antiqua" w:hAnsi="Book Antiqua"/>
            <w:noProof/>
            <w:sz w:val="24"/>
            <w:szCs w:val="24"/>
          </w:rPr>
          <w:t>71</w:t>
        </w:r>
      </w:hyperlink>
      <w:r w:rsidRPr="00C55E1F">
        <w:rPr>
          <w:rFonts w:ascii="Book Antiqua" w:hAnsi="Book Antiqua"/>
          <w:noProof/>
          <w:sz w:val="24"/>
          <w:szCs w:val="24"/>
        </w:rPr>
        <w:t>]</w:t>
      </w:r>
      <w:r w:rsidRPr="00C55E1F">
        <w:rPr>
          <w:rFonts w:ascii="Book Antiqua" w:hAnsi="Book Antiqua"/>
          <w:sz w:val="24"/>
          <w:szCs w:val="24"/>
        </w:rPr>
        <w:fldChar w:fldCharType="end"/>
      </w:r>
      <w:r>
        <w:rPr>
          <w:rFonts w:ascii="Book Antiqua" w:hAnsi="Book Antiqua" w:cs="Arial"/>
          <w:sz w:val="24"/>
          <w:szCs w:val="24"/>
          <w:lang w:eastAsia="zh-CN"/>
        </w:rPr>
        <w:t xml:space="preserve">. </w:t>
      </w:r>
      <w:r w:rsidRPr="00C55E1F">
        <w:rPr>
          <w:rFonts w:ascii="Book Antiqua" w:hAnsi="Book Antiqua" w:cs="Arial"/>
          <w:sz w:val="24"/>
          <w:szCs w:val="24"/>
        </w:rPr>
        <w:t>Copyright 2010 American Chemical Society</w:t>
      </w:r>
      <w:r w:rsidRPr="00C55E1F">
        <w:rPr>
          <w:rFonts w:ascii="Book Antiqua" w:hAnsi="Book Antiqua"/>
          <w:sz w:val="24"/>
          <w:szCs w:val="24"/>
        </w:rPr>
        <w:t xml:space="preserve">. </w:t>
      </w: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cs="Arial"/>
          <w:sz w:val="24"/>
          <w:szCs w:val="24"/>
          <w:lang w:eastAsia="zh-CN"/>
        </w:rPr>
      </w:pPr>
    </w:p>
    <w:p w:rsidR="00954C34" w:rsidRPr="00C55E1F" w:rsidRDefault="00954C34" w:rsidP="004B4175">
      <w:pPr>
        <w:snapToGrid w:val="0"/>
        <w:spacing w:after="0" w:line="360" w:lineRule="auto"/>
        <w:jc w:val="both"/>
        <w:rPr>
          <w:rFonts w:ascii="Book Antiqua" w:hAnsi="Book Antiqua"/>
          <w:sz w:val="24"/>
          <w:szCs w:val="24"/>
          <w:lang w:eastAsia="zh-CN"/>
        </w:rPr>
      </w:pPr>
    </w:p>
    <w:p w:rsidR="00954C34" w:rsidRPr="00C55E1F" w:rsidRDefault="00954C34" w:rsidP="004B4175">
      <w:pPr>
        <w:snapToGrid w:val="0"/>
        <w:spacing w:after="0" w:line="360" w:lineRule="auto"/>
        <w:jc w:val="both"/>
        <w:rPr>
          <w:rFonts w:ascii="Book Antiqua" w:hAnsi="Book Antiqua" w:cs="Arial"/>
          <w:b/>
          <w:sz w:val="24"/>
          <w:szCs w:val="24"/>
          <w:lang w:eastAsia="zh-CN"/>
        </w:rPr>
      </w:pPr>
      <w:r w:rsidRPr="00C55E1F">
        <w:rPr>
          <w:rFonts w:ascii="Book Antiqua" w:hAnsi="Book Antiqua" w:cs="Arial"/>
          <w:b/>
          <w:sz w:val="24"/>
          <w:szCs w:val="24"/>
          <w:lang w:eastAsia="zh-CN"/>
        </w:rPr>
        <w:lastRenderedPageBreak/>
        <w:t xml:space="preserve">Table 2 </w:t>
      </w:r>
      <w:r w:rsidRPr="00C55E1F">
        <w:rPr>
          <w:rFonts w:ascii="Book Antiqua" w:hAnsi="Book Antiqua" w:cs="Arial"/>
          <w:b/>
          <w:sz w:val="24"/>
          <w:szCs w:val="24"/>
        </w:rPr>
        <w:t>The selection criteria for nanomaterial drug delivery syste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78"/>
        <w:gridCol w:w="1121"/>
        <w:gridCol w:w="2974"/>
        <w:gridCol w:w="3224"/>
        <w:gridCol w:w="2959"/>
      </w:tblGrid>
      <w:tr w:rsidR="00954C34" w:rsidRPr="00C20D2C" w:rsidTr="00C20D2C">
        <w:trPr>
          <w:trHeight w:val="278"/>
        </w:trPr>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b/>
                <w:sz w:val="24"/>
                <w:szCs w:val="24"/>
              </w:rPr>
            </w:pPr>
            <w:r w:rsidRPr="00C20D2C">
              <w:rPr>
                <w:rFonts w:ascii="Book Antiqua" w:hAnsi="Book Antiqua" w:cs="Arial"/>
                <w:b/>
                <w:sz w:val="24"/>
                <w:szCs w:val="24"/>
              </w:rPr>
              <w:t>Nano</w:t>
            </w:r>
            <w:r w:rsidRPr="00C20D2C">
              <w:rPr>
                <w:rFonts w:ascii="Book Antiqua" w:hAnsi="Book Antiqua" w:cs="Arial"/>
                <w:b/>
                <w:sz w:val="24"/>
                <w:szCs w:val="24"/>
                <w:lang w:eastAsia="zh-CN"/>
              </w:rPr>
              <w:t xml:space="preserve"> </w:t>
            </w:r>
            <w:r w:rsidRPr="00C20D2C">
              <w:rPr>
                <w:rFonts w:ascii="Book Antiqua" w:hAnsi="Book Antiqua" w:cs="Arial"/>
                <w:b/>
                <w:sz w:val="24"/>
                <w:szCs w:val="24"/>
              </w:rPr>
              <w:t>particulate material</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b/>
                <w:sz w:val="24"/>
                <w:szCs w:val="24"/>
              </w:rPr>
            </w:pPr>
            <w:r w:rsidRPr="00C20D2C">
              <w:rPr>
                <w:rFonts w:ascii="Book Antiqua" w:hAnsi="Book Antiqua" w:cs="Arial"/>
                <w:b/>
                <w:sz w:val="24"/>
                <w:szCs w:val="24"/>
              </w:rPr>
              <w:t>Size (nm)</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b/>
                <w:sz w:val="24"/>
                <w:szCs w:val="24"/>
              </w:rPr>
            </w:pPr>
            <w:r w:rsidRPr="00C20D2C">
              <w:rPr>
                <w:rFonts w:ascii="Book Antiqua" w:hAnsi="Book Antiqua" w:cs="Arial"/>
                <w:b/>
                <w:sz w:val="24"/>
                <w:szCs w:val="24"/>
              </w:rPr>
              <w:t>Therapeutic agent(s) carried</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b/>
                <w:sz w:val="24"/>
                <w:szCs w:val="24"/>
                <w:lang w:eastAsia="zh-CN"/>
              </w:rPr>
            </w:pPr>
            <w:r w:rsidRPr="00C20D2C">
              <w:rPr>
                <w:rFonts w:ascii="Book Antiqua" w:hAnsi="Book Antiqua" w:cs="Arial"/>
                <w:b/>
                <w:sz w:val="24"/>
                <w:szCs w:val="24"/>
              </w:rPr>
              <w:t>Advantages</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b/>
                <w:sz w:val="24"/>
                <w:szCs w:val="24"/>
              </w:rPr>
            </w:pPr>
            <w:r w:rsidRPr="00C20D2C">
              <w:rPr>
                <w:rFonts w:ascii="Book Antiqua" w:hAnsi="Book Antiqua" w:cs="Arial"/>
                <w:b/>
                <w:sz w:val="24"/>
                <w:szCs w:val="24"/>
              </w:rPr>
              <w:t>Limitations</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Biodegradable polymers</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10-10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 xml:space="preserve">Plasmid DNA, proteins, peptides, low molecular-weight </w:t>
            </w:r>
            <w:r w:rsidRPr="00C20D2C">
              <w:rPr>
                <w:rFonts w:ascii="Book Antiqua" w:hAnsi="Book Antiqua" w:cs="Arial"/>
                <w:sz w:val="24"/>
                <w:szCs w:val="24"/>
                <w:lang w:eastAsia="zh-CN"/>
              </w:rPr>
              <w:t>(</w:t>
            </w:r>
            <w:r w:rsidRPr="00C20D2C">
              <w:rPr>
                <w:rFonts w:ascii="Book Antiqua" w:hAnsi="Book Antiqua" w:cs="Arial"/>
                <w:sz w:val="24"/>
                <w:szCs w:val="24"/>
              </w:rPr>
              <w:t>MW</w:t>
            </w:r>
            <w:r w:rsidRPr="00C20D2C">
              <w:rPr>
                <w:rFonts w:ascii="Book Antiqua" w:hAnsi="Book Antiqua" w:cs="Arial"/>
                <w:sz w:val="24"/>
                <w:szCs w:val="24"/>
                <w:lang w:eastAsia="zh-CN"/>
              </w:rPr>
              <w:t>)</w:t>
            </w:r>
            <w:r w:rsidRPr="00C20D2C">
              <w:rPr>
                <w:rFonts w:ascii="Book Antiqua" w:hAnsi="Book Antiqua" w:cs="Arial"/>
                <w:sz w:val="24"/>
                <w:szCs w:val="24"/>
              </w:rPr>
              <w:t xml:space="preserve"> organic compound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Sustained localized drug delivery for weeks</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Exocytosis of undissolved nanoparticles. Fixed functionality after synthesis may require new synthetic pathways for alternate surface functionalities</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Ceramic</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lt;</w:t>
            </w:r>
            <w:r w:rsidRPr="00C20D2C">
              <w:rPr>
                <w:rFonts w:ascii="Book Antiqua" w:hAnsi="Book Antiqua" w:cs="Arial"/>
                <w:sz w:val="24"/>
                <w:szCs w:val="24"/>
                <w:lang w:eastAsia="zh-CN"/>
              </w:rPr>
              <w:t xml:space="preserve"> </w:t>
            </w:r>
            <w:r w:rsidRPr="00C20D2C">
              <w:rPr>
                <w:rFonts w:ascii="Book Antiqua" w:hAnsi="Book Antiqua" w:cs="Arial"/>
                <w:sz w:val="24"/>
                <w:szCs w:val="24"/>
              </w:rPr>
              <w:t>10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Proteins, DNA, chemotherapeutic agents, high MW organic compound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Easily prepared, water dispersible, stable in biological environments</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 xml:space="preserve">Toxicity of materials, exocytosis of undissolved nanoparticles, time consuming synthesis, surface decoration </w:t>
            </w:r>
            <w:r w:rsidRPr="00C20D2C">
              <w:rPr>
                <w:rFonts w:ascii="Book Antiqua" w:hAnsi="Book Antiqua" w:cs="Arial"/>
                <w:sz w:val="24"/>
                <w:szCs w:val="24"/>
              </w:rPr>
              <w:lastRenderedPageBreak/>
              <w:t>instead of encapsulation</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lastRenderedPageBreak/>
              <w:t>Metals</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lt;</w:t>
            </w:r>
            <w:r w:rsidRPr="00C20D2C">
              <w:rPr>
                <w:rFonts w:ascii="Book Antiqua" w:hAnsi="Book Antiqua" w:cs="Arial"/>
                <w:sz w:val="24"/>
                <w:szCs w:val="24"/>
                <w:lang w:eastAsia="zh-CN"/>
              </w:rPr>
              <w:t xml:space="preserve"> </w:t>
            </w:r>
            <w:r w:rsidRPr="00C20D2C">
              <w:rPr>
                <w:rFonts w:ascii="Book Antiqua" w:hAnsi="Book Antiqua" w:cs="Arial"/>
                <w:sz w:val="24"/>
                <w:szCs w:val="24"/>
              </w:rPr>
              <w:t>5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Proteins, DNA, chemotherapeutic agent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Small particles present a large surface area for surface decoration delivery</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Toxicity of materials, exocytosis of undissolved nanoparticles, time consuming synthesis, surface decoration instead of encapsulation</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Polymeric micelles</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lt;</w:t>
            </w:r>
            <w:r w:rsidRPr="00C20D2C">
              <w:rPr>
                <w:rFonts w:ascii="Book Antiqua" w:hAnsi="Book Antiqua" w:cs="Arial"/>
                <w:sz w:val="24"/>
                <w:szCs w:val="24"/>
                <w:lang w:eastAsia="zh-CN"/>
              </w:rPr>
              <w:t xml:space="preserve"> </w:t>
            </w:r>
            <w:r w:rsidRPr="00C20D2C">
              <w:rPr>
                <w:rFonts w:ascii="Book Antiqua" w:hAnsi="Book Antiqua" w:cs="Arial"/>
                <w:sz w:val="24"/>
                <w:szCs w:val="24"/>
              </w:rPr>
              <w:t>10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Proteins, DNA, chemotherapeutic agent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Suitable for water-insoluble drugs due to hydrophobic core</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Toxicity of materials, fixed functionality after synthesis</w:t>
            </w:r>
          </w:p>
        </w:tc>
      </w:tr>
      <w:tr w:rsidR="00954C34" w:rsidRPr="00C20D2C" w:rsidTr="00C20D2C">
        <w:tc>
          <w:tcPr>
            <w:tcW w:w="2178" w:type="dxa"/>
            <w:tcBorders>
              <w:top w:val="nil"/>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Dendrimers</w:t>
            </w:r>
          </w:p>
        </w:tc>
        <w:tc>
          <w:tcPr>
            <w:tcW w:w="1121" w:type="dxa"/>
            <w:tcBorders>
              <w:top w:val="nil"/>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lt;</w:t>
            </w:r>
            <w:r w:rsidRPr="00C20D2C">
              <w:rPr>
                <w:rFonts w:ascii="Book Antiqua" w:hAnsi="Book Antiqua" w:cs="Arial"/>
                <w:sz w:val="24"/>
                <w:szCs w:val="24"/>
                <w:lang w:eastAsia="zh-CN"/>
              </w:rPr>
              <w:t xml:space="preserve"> </w:t>
            </w:r>
            <w:r w:rsidRPr="00C20D2C">
              <w:rPr>
                <w:rFonts w:ascii="Book Antiqua" w:hAnsi="Book Antiqua" w:cs="Arial"/>
                <w:sz w:val="24"/>
                <w:szCs w:val="24"/>
              </w:rPr>
              <w:t>10</w:t>
            </w:r>
          </w:p>
        </w:tc>
        <w:tc>
          <w:tcPr>
            <w:tcW w:w="2974" w:type="dxa"/>
            <w:tcBorders>
              <w:top w:val="nil"/>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Chemotherapeutic agents, anti-bacterial, anti-viral agents, DNA, high MW organic compounds</w:t>
            </w:r>
          </w:p>
        </w:tc>
        <w:tc>
          <w:tcPr>
            <w:tcW w:w="3224" w:type="dxa"/>
            <w:tcBorders>
              <w:top w:val="nil"/>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Suitable for hydrophobic or hydrophilic drugs</w:t>
            </w:r>
          </w:p>
        </w:tc>
        <w:tc>
          <w:tcPr>
            <w:tcW w:w="2959" w:type="dxa"/>
            <w:tcBorders>
              <w:top w:val="nil"/>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 xml:space="preserve">May use toxic materials, time consuming synthesis, fixed functionality after synthesis may require new synthetic pathways </w:t>
            </w:r>
            <w:r w:rsidRPr="00C20D2C">
              <w:rPr>
                <w:rFonts w:ascii="Book Antiqua" w:hAnsi="Book Antiqua" w:cs="Arial"/>
                <w:sz w:val="24"/>
                <w:szCs w:val="24"/>
              </w:rPr>
              <w:lastRenderedPageBreak/>
              <w:t>for alternate surface functionalities</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lastRenderedPageBreak/>
              <w:t>Liposomes</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50-10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Chemotherapeutic agents, proteins, DNA</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Reduced systemic toxicity, increased circulation time</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Fixed functionality after synthesis, some leakage of encapsulated agent, lack of colloidal stability</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3D Printing</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20-200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Chemotherapeutic agents, proteins, DNA, imaging agent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Precise control over size, shape, and surface functionalization. 3D printing can be used with an array of processing techniques to create porous scaffolds</w:t>
            </w:r>
            <w:r w:rsidRPr="00C20D2C">
              <w:rPr>
                <w:rFonts w:ascii="Book Antiqua" w:hAnsi="Book Antiqua" w:cs="Arial"/>
                <w:sz w:val="24"/>
                <w:szCs w:val="24"/>
              </w:rPr>
              <w:fldChar w:fldCharType="begin">
                <w:fldData xml:space="preserve">PEVuZE5vdGU+PENpdGU+PEF1dGhvcj5JbnphbmE8L0F1dGhvcj48WWVhcj4yMDE0PC9ZZWFyPjxS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QwMjYtMzQ8L3BhZ2VzPjx2b2x1bWU+MzU8L3ZvbHVtZT48bnVt
YmVyPjEzPC9udW1iZXI+PGRhdGVzPjx5ZWFyPjIwMTQ8L3llYXI+PHB1Yi1kYXRlcz48ZGF0ZT5B
cHI8L2RhdGU+PC9wdWItZGF0ZXM+PC9kYXRlcz48aXNibj4xODc4LTU5MDUgKEVsZWN0cm9uaWMp
JiN4RDswMTQyLTk2MTIgKExpbmtpbmcpPC9pc2JuPjxhY2Nlc3Npb24tbnVtPjI0NTI5NjI4PC9h
Y2Nlc3Npb24tbnVtPjx1cmxzPjxyZWxhdGVkLXVybHM+PHVybD5odHRwOi8vd3d3Lm5jYmkubmxt
Lm5paC5nb3YvcHVibWVkLzI0NTI5NjI4PC91cmw+PC9yZWxhdGVkLXVybHM+PC91cmxzPjxlbGVj
dHJvbmljLXJlc291cmNlLW51bT4xMC4xMDE2L2ouYmlvbWF0ZXJpYWxzLjIwMTQuMDEuMDY0PC9l
bGVjdHJvbmljLXJlc291cmNlLW51bT48L3JlY29yZD48L0NpdGU+PC9FbmROb3RlPgAAAA==
</w:fldData>
              </w:fldChar>
            </w:r>
            <w:r w:rsidRPr="00C20D2C">
              <w:rPr>
                <w:rFonts w:ascii="Book Antiqua" w:hAnsi="Book Antiqua" w:cs="Arial"/>
                <w:sz w:val="24"/>
                <w:szCs w:val="24"/>
              </w:rPr>
              <w:instrText xml:space="preserve"> ADDIN EN.CITE </w:instrText>
            </w:r>
            <w:r w:rsidRPr="00C20D2C">
              <w:rPr>
                <w:rFonts w:ascii="Book Antiqua" w:hAnsi="Book Antiqua" w:cs="Arial"/>
                <w:sz w:val="24"/>
                <w:szCs w:val="24"/>
              </w:rPr>
              <w:fldChar w:fldCharType="begin">
                <w:fldData xml:space="preserve">PEVuZE5vdGU+PENpdGU+PEF1dGhvcj5JbnphbmE8L0F1dGhvcj48WWVhcj4yMDE0PC9ZZWFyPjxS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QwMjYtMzQ8L3BhZ2VzPjx2b2x1bWU+MzU8L3ZvbHVtZT48bnVt
YmVyPjEzPC9udW1iZXI+PGRhdGVzPjx5ZWFyPjIwMTQ8L3llYXI+PHB1Yi1kYXRlcz48ZGF0ZT5B
cHI8L2RhdGU+PC9wdWItZGF0ZXM+PC9kYXRlcz48aXNibj4xODc4LTU5MDUgKEVsZWN0cm9uaWMp
JiN4RDswMTQyLTk2MTIgKExpbmtpbmcpPC9pc2JuPjxhY2Nlc3Npb24tbnVtPjI0NTI5NjI4PC9h
Y2Nlc3Npb24tbnVtPjx1cmxzPjxyZWxhdGVkLXVybHM+PHVybD5odHRwOi8vd3d3Lm5jYmkubmxt
Lm5paC5nb3YvcHVibWVkLzI0NTI5NjI4PC91cmw+PC9yZWxhdGVkLXVybHM+PC91cmxzPjxlbGVj
dHJvbmljLXJlc291cmNlLW51bT4xMC4xMDE2L2ouYmlvbWF0ZXJpYWxzLjIwMTQuMDEuMDY0PC9l
bGVjdHJvbmljLXJlc291cmNlLW51bT48L3JlY29yZD48L0NpdGU+PC9FbmROb3RlPgAAAA==
</w:fldData>
              </w:fldChar>
            </w:r>
            <w:r w:rsidRPr="00C20D2C">
              <w:rPr>
                <w:rFonts w:ascii="Book Antiqua" w:hAnsi="Book Antiqua" w:cs="Arial"/>
                <w:sz w:val="24"/>
                <w:szCs w:val="24"/>
              </w:rPr>
              <w:instrText xml:space="preserve"> ADDIN EN.CITE.DATA </w:instrText>
            </w:r>
            <w:r w:rsidRPr="00C20D2C">
              <w:rPr>
                <w:rFonts w:ascii="Book Antiqua" w:hAnsi="Book Antiqua" w:cs="Arial"/>
                <w:sz w:val="24"/>
                <w:szCs w:val="24"/>
              </w:rPr>
            </w:r>
            <w:r w:rsidRPr="00C20D2C">
              <w:rPr>
                <w:rFonts w:ascii="Book Antiqua" w:hAnsi="Book Antiqua" w:cs="Arial"/>
                <w:sz w:val="24"/>
                <w:szCs w:val="24"/>
              </w:rPr>
              <w:fldChar w:fldCharType="end"/>
            </w:r>
            <w:r w:rsidRPr="00C20D2C">
              <w:rPr>
                <w:rFonts w:ascii="Book Antiqua" w:hAnsi="Book Antiqua" w:cs="Arial"/>
                <w:sz w:val="24"/>
                <w:szCs w:val="24"/>
              </w:rPr>
            </w:r>
            <w:r w:rsidRPr="00C20D2C">
              <w:rPr>
                <w:rFonts w:ascii="Book Antiqua" w:hAnsi="Book Antiqua" w:cs="Arial"/>
                <w:sz w:val="24"/>
                <w:szCs w:val="24"/>
              </w:rPr>
              <w:fldChar w:fldCharType="separate"/>
            </w:r>
            <w:r w:rsidRPr="00C20D2C">
              <w:rPr>
                <w:rFonts w:ascii="Book Antiqua" w:hAnsi="Book Antiqua" w:cs="Arial"/>
                <w:noProof/>
                <w:sz w:val="24"/>
                <w:szCs w:val="24"/>
                <w:vertAlign w:val="superscript"/>
              </w:rPr>
              <w:t>[</w:t>
            </w:r>
            <w:hyperlink w:anchor="_ENREF_85" w:tooltip="Inzana, 2014 #317" w:history="1">
              <w:r w:rsidRPr="00C20D2C">
                <w:rPr>
                  <w:rFonts w:ascii="Book Antiqua" w:hAnsi="Book Antiqua" w:cs="Arial"/>
                  <w:noProof/>
                  <w:sz w:val="24"/>
                  <w:szCs w:val="24"/>
                  <w:vertAlign w:val="superscript"/>
                </w:rPr>
                <w:t>85</w:t>
              </w:r>
            </w:hyperlink>
            <w:r w:rsidRPr="00C20D2C">
              <w:rPr>
                <w:rFonts w:ascii="Book Antiqua" w:hAnsi="Book Antiqua" w:cs="Arial"/>
                <w:noProof/>
                <w:sz w:val="24"/>
                <w:szCs w:val="24"/>
                <w:vertAlign w:val="superscript"/>
              </w:rPr>
              <w:t>]</w:t>
            </w:r>
            <w:r w:rsidRPr="00C20D2C">
              <w:rPr>
                <w:rFonts w:ascii="Book Antiqua" w:hAnsi="Book Antiqua" w:cs="Arial"/>
                <w:sz w:val="24"/>
                <w:szCs w:val="24"/>
              </w:rPr>
              <w:fldChar w:fldCharType="end"/>
            </w:r>
            <w:r w:rsidRPr="00C20D2C">
              <w:rPr>
                <w:rFonts w:ascii="Book Antiqua" w:hAnsi="Book Antiqua" w:cs="Arial"/>
                <w:sz w:val="24"/>
                <w:szCs w:val="24"/>
              </w:rPr>
              <w:t xml:space="preserve"> and lab-on-chip devices</w:t>
            </w:r>
            <w:r w:rsidRPr="00C20D2C">
              <w:rPr>
                <w:rFonts w:ascii="Book Antiqua" w:hAnsi="Book Antiqua" w:cs="Arial"/>
                <w:sz w:val="24"/>
                <w:szCs w:val="24"/>
              </w:rPr>
              <w:fldChar w:fldCharType="begin"/>
            </w:r>
            <w:r w:rsidRPr="00C20D2C">
              <w:rPr>
                <w:rFonts w:ascii="Book Antiqua" w:hAnsi="Book Antiqua" w:cs="Arial"/>
                <w:sz w:val="24"/>
                <w:szCs w:val="24"/>
              </w:rPr>
              <w:instrText xml:space="preserve"> ADDIN EN.CITE &lt;EndNote&gt;&lt;Cite&gt;&lt;Author&gt;Hribar&lt;/Author&gt;&lt;Year&gt;2014&lt;/Year&gt;&lt;RecNum&gt;316&lt;/RecNum&gt;&lt;DisplayText&gt;&lt;style face="superscript"&gt;[86]&lt;/style&gt;&lt;/DisplayText&gt;&lt;record&gt;&lt;rec-number&gt;316&lt;/rec-number&gt;&lt;foreign-keys&gt;&lt;key app="EN" db-id="da09ezxwnd5v9re2998vet2hsz9vfsvdvd9a"&gt;316&lt;/key&gt;&lt;/foreign-keys&gt;&lt;ref-type name="Journal Article"&gt;17&lt;/ref-type&gt;&lt;contributors&gt;&lt;authors&gt;&lt;author&gt;Hribar, K. C.&lt;/author&gt;&lt;author&gt;Soman, P.&lt;/author&gt;&lt;author&gt;Warner, J.&lt;/author&gt;&lt;author&gt;Chung, P.&lt;/author&gt;&lt;author&gt;Chen, S.&lt;/author&gt;&lt;/authors&gt;&lt;/contributors&gt;&lt;auth-address&gt;Department of NanoEngineering, University of California, San Diego, 9500 Gilman Drive, La Jolla, CA 92093, USA. chen168@eng.ucsd.edu.&lt;/auth-address&gt;&lt;titles&gt;&lt;title&gt;Light-assisted direct-write of 3D functional biomaterials&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268-75&lt;/pages&gt;&lt;volume&gt;14&lt;/volume&gt;&lt;number&gt;2&lt;/number&gt;&lt;dates&gt;&lt;year&gt;2014&lt;/year&gt;&lt;pub-dates&gt;&lt;date&gt;Jan 21&lt;/date&gt;&lt;/pub-dates&gt;&lt;/dates&gt;&lt;isbn&gt;1473-0189 (Electronic)&amp;#xD;1473-0189 (Linking)&lt;/isbn&gt;&lt;accession-num&gt;24257507&lt;/accession-num&gt;&lt;urls&gt;&lt;related-urls&gt;&lt;url&gt;http://www.ncbi.nlm.nih.gov/pubmed/24257507&lt;/url&gt;&lt;/related-urls&gt;&lt;/urls&gt;&lt;electronic-resource-num&gt;10.1039/c3lc50634g&lt;/electronic-resource-num&gt;&lt;/record&gt;&lt;/Cite&gt;&lt;/EndNote&gt;</w:instrText>
            </w:r>
            <w:r w:rsidRPr="00C20D2C">
              <w:rPr>
                <w:rFonts w:ascii="Book Antiqua" w:hAnsi="Book Antiqua" w:cs="Arial"/>
                <w:sz w:val="24"/>
                <w:szCs w:val="24"/>
              </w:rPr>
              <w:fldChar w:fldCharType="separate"/>
            </w:r>
            <w:r w:rsidRPr="00C20D2C">
              <w:rPr>
                <w:rFonts w:ascii="Book Antiqua" w:hAnsi="Book Antiqua" w:cs="Arial"/>
                <w:noProof/>
                <w:sz w:val="24"/>
                <w:szCs w:val="24"/>
                <w:vertAlign w:val="superscript"/>
              </w:rPr>
              <w:t>[</w:t>
            </w:r>
            <w:hyperlink w:anchor="_ENREF_86" w:tooltip="Hribar, 2014 #316" w:history="1">
              <w:r w:rsidRPr="00C20D2C">
                <w:rPr>
                  <w:rFonts w:ascii="Book Antiqua" w:hAnsi="Book Antiqua" w:cs="Arial"/>
                  <w:noProof/>
                  <w:sz w:val="24"/>
                  <w:szCs w:val="24"/>
                  <w:vertAlign w:val="superscript"/>
                </w:rPr>
                <w:t>86</w:t>
              </w:r>
            </w:hyperlink>
            <w:r w:rsidRPr="00C20D2C">
              <w:rPr>
                <w:rFonts w:ascii="Book Antiqua" w:hAnsi="Book Antiqua" w:cs="Arial"/>
                <w:noProof/>
                <w:sz w:val="24"/>
                <w:szCs w:val="24"/>
                <w:vertAlign w:val="superscript"/>
              </w:rPr>
              <w:t>]</w:t>
            </w:r>
            <w:r w:rsidRPr="00C20D2C">
              <w:rPr>
                <w:rFonts w:ascii="Book Antiqua" w:hAnsi="Book Antiqua" w:cs="Arial"/>
                <w:sz w:val="24"/>
                <w:szCs w:val="24"/>
              </w:rPr>
              <w:fldChar w:fldCharType="end"/>
            </w:r>
            <w:r w:rsidRPr="00C20D2C">
              <w:rPr>
                <w:rFonts w:ascii="Book Antiqua" w:hAnsi="Book Antiqua" w:cs="Arial"/>
                <w:sz w:val="24"/>
                <w:szCs w:val="24"/>
              </w:rPr>
              <w:t xml:space="preserve"> for personalized medicine</w:t>
            </w:r>
            <w:r w:rsidRPr="00C20D2C">
              <w:rPr>
                <w:rFonts w:ascii="Book Antiqua" w:hAnsi="Book Antiqua" w:cs="Arial"/>
                <w:sz w:val="24"/>
                <w:szCs w:val="24"/>
              </w:rPr>
              <w:fldChar w:fldCharType="begin"/>
            </w:r>
            <w:r w:rsidRPr="00C20D2C">
              <w:rPr>
                <w:rFonts w:ascii="Book Antiqua" w:hAnsi="Book Antiqua" w:cs="Arial"/>
                <w:sz w:val="24"/>
                <w:szCs w:val="24"/>
              </w:rPr>
              <w:instrText xml:space="preserve"> ADDIN EN.CITE &lt;EndNote&gt;&lt;Cite&gt;&lt;Author&gt;Koutsopoulos&lt;/Author&gt;&lt;Year&gt;2012&lt;/Year&gt;&lt;RecNum&gt;318&lt;/RecNum&gt;&lt;DisplayText&gt;&lt;style face="superscript"&gt;[87]&lt;/style&gt;&lt;/DisplayText&gt;&lt;record&gt;&lt;rec-number&gt;318&lt;/rec-number&gt;&lt;foreign-keys&gt;&lt;key app="EN" db-id="da09ezxwnd5v9re2998vet2hsz9vfsvdvd9a"&gt;318&lt;/key&gt;&lt;/foreign-keys&gt;&lt;ref-type name="Journal Article"&gt;17&lt;/ref-type&gt;&lt;contributors&gt;&lt;authors&gt;&lt;author&gt;Koutsopoulos, S.&lt;/author&gt;&lt;/authors&gt;&lt;/contributors&gt;&lt;auth-address&gt;Center for Biomedical Engineering, NE47-307, Massachusetts Institute of Technology, 77 Mass Ave., Cambridge, MA 02139, USA. sotiris@mit.edu&lt;/auth-address&gt;&lt;titles&gt;&lt;title&gt;Molecular fabrications of smart nanobiomaterials and applications in personalized medicine&lt;/title&gt;&lt;secondary-title&gt;Adv Drug Deliv Rev&lt;/secondary-title&gt;&lt;alt-title&gt;Advanced drug delivery reviews&lt;/alt-title&gt;&lt;/titles&gt;&lt;periodical&gt;&lt;full-title&gt;Adv Drug Deliv Rev&lt;/full-title&gt;&lt;/periodical&gt;&lt;alt-periodical&gt;&lt;full-title&gt;Advanced Drug Delivery Reviews&lt;/full-title&gt;&lt;/alt-periodical&gt;&lt;pages&gt;1459-76&lt;/pages&gt;&lt;volume&gt;64&lt;/volume&gt;&lt;number&gt;13&lt;/number&gt;&lt;keywords&gt;&lt;keyword&gt;Animals&lt;/keyword&gt;&lt;keyword&gt;Biocompatible Materials/administration &amp;amp; dosage&lt;/keyword&gt;&lt;keyword&gt;*Drug Delivery Systems&lt;/keyword&gt;&lt;keyword&gt;Humans&lt;/keyword&gt;&lt;keyword&gt;*Individualized Medicine&lt;/keyword&gt;&lt;keyword&gt;Nanostructures/*administration &amp;amp; dosage&lt;/keyword&gt;&lt;keyword&gt;Peptides/administration &amp;amp; dosage&lt;/keyword&gt;&lt;keyword&gt;Polysaccharides/administration &amp;amp; dosage&lt;/keyword&gt;&lt;/keywords&gt;&lt;dates&gt;&lt;year&gt;2012&lt;/year&gt;&lt;pub-dates&gt;&lt;date&gt;Oct&lt;/date&gt;&lt;/pub-dates&gt;&lt;/dates&gt;&lt;isbn&gt;1872-8294 (Electronic)&amp;#xD;0169-409X (Linking)&lt;/isbn&gt;&lt;accession-num&gt;22921596&lt;/accession-num&gt;&lt;urls&gt;&lt;related-urls&gt;&lt;url&gt;http://www.ncbi.nlm.nih.gov/pubmed/22921596&lt;/url&gt;&lt;/related-urls&gt;&lt;/urls&gt;&lt;electronic-resource-num&gt;10.1016/j.addr.2012.08.002&lt;/electronic-resource-num&gt;&lt;/record&gt;&lt;/Cite&gt;&lt;/EndNote&gt;</w:instrText>
            </w:r>
            <w:r w:rsidRPr="00C20D2C">
              <w:rPr>
                <w:rFonts w:ascii="Book Antiqua" w:hAnsi="Book Antiqua" w:cs="Arial"/>
                <w:sz w:val="24"/>
                <w:szCs w:val="24"/>
              </w:rPr>
              <w:fldChar w:fldCharType="separate"/>
            </w:r>
            <w:r w:rsidRPr="00C20D2C">
              <w:rPr>
                <w:rFonts w:ascii="Book Antiqua" w:hAnsi="Book Antiqua" w:cs="Arial"/>
                <w:noProof/>
                <w:sz w:val="24"/>
                <w:szCs w:val="24"/>
                <w:vertAlign w:val="superscript"/>
              </w:rPr>
              <w:t>[</w:t>
            </w:r>
            <w:hyperlink w:anchor="_ENREF_87" w:tooltip="Koutsopoulos, 2012 #318" w:history="1">
              <w:r w:rsidRPr="00C20D2C">
                <w:rPr>
                  <w:rFonts w:ascii="Book Antiqua" w:hAnsi="Book Antiqua" w:cs="Arial"/>
                  <w:noProof/>
                  <w:sz w:val="24"/>
                  <w:szCs w:val="24"/>
                  <w:vertAlign w:val="superscript"/>
                </w:rPr>
                <w:t>87</w:t>
              </w:r>
            </w:hyperlink>
            <w:r w:rsidRPr="00C20D2C">
              <w:rPr>
                <w:rFonts w:ascii="Book Antiqua" w:hAnsi="Book Antiqua" w:cs="Arial"/>
                <w:noProof/>
                <w:sz w:val="24"/>
                <w:szCs w:val="24"/>
                <w:vertAlign w:val="superscript"/>
              </w:rPr>
              <w:t>]</w:t>
            </w:r>
            <w:r w:rsidRPr="00C20D2C">
              <w:rPr>
                <w:rFonts w:ascii="Book Antiqua" w:hAnsi="Book Antiqua" w:cs="Arial"/>
                <w:sz w:val="24"/>
                <w:szCs w:val="24"/>
              </w:rPr>
              <w:fldChar w:fldCharType="end"/>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Toxicity of materials depending on material</w:t>
            </w:r>
          </w:p>
        </w:tc>
      </w:tr>
      <w:tr w:rsidR="00954C34" w:rsidRPr="00C20D2C" w:rsidTr="00C20D2C">
        <w:tc>
          <w:tcPr>
            <w:tcW w:w="2178" w:type="dxa"/>
            <w:tcBorders>
              <w:left w:val="nil"/>
              <w:right w:val="nil"/>
            </w:tcBorders>
          </w:tcPr>
          <w:p w:rsidR="00954C34" w:rsidRPr="00C20D2C" w:rsidRDefault="00954C34" w:rsidP="00C20D2C">
            <w:pPr>
              <w:snapToGrid w:val="0"/>
              <w:spacing w:after="0" w:line="360" w:lineRule="auto"/>
              <w:jc w:val="both"/>
              <w:rPr>
                <w:rFonts w:ascii="Book Antiqua" w:hAnsi="Book Antiqua" w:cs="Arial"/>
                <w:sz w:val="24"/>
                <w:szCs w:val="24"/>
              </w:rPr>
            </w:pPr>
            <w:r w:rsidRPr="00C20D2C">
              <w:rPr>
                <w:rFonts w:ascii="Book Antiqua" w:hAnsi="Book Antiqua" w:cs="Arial"/>
                <w:sz w:val="24"/>
                <w:szCs w:val="24"/>
              </w:rPr>
              <w:t xml:space="preserve">Calcium </w:t>
            </w:r>
            <w:r w:rsidRPr="00C20D2C">
              <w:rPr>
                <w:rFonts w:ascii="Book Antiqua" w:hAnsi="Book Antiqua" w:cs="Arial"/>
                <w:sz w:val="24"/>
                <w:szCs w:val="24"/>
              </w:rPr>
              <w:lastRenderedPageBreak/>
              <w:t>phosphosilicate</w:t>
            </w:r>
          </w:p>
        </w:tc>
        <w:tc>
          <w:tcPr>
            <w:tcW w:w="1121"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lastRenderedPageBreak/>
              <w:t>20-60</w:t>
            </w:r>
          </w:p>
        </w:tc>
        <w:tc>
          <w:tcPr>
            <w:tcW w:w="297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t xml:space="preserve">Chemotherapeutic </w:t>
            </w:r>
            <w:r w:rsidRPr="00C20D2C">
              <w:rPr>
                <w:rFonts w:ascii="Book Antiqua" w:hAnsi="Book Antiqua" w:cs="Arial"/>
                <w:sz w:val="24"/>
                <w:szCs w:val="24"/>
              </w:rPr>
              <w:lastRenderedPageBreak/>
              <w:t>agents, RNA, high and low MW organic compounds, imaging agents</w:t>
            </w:r>
          </w:p>
        </w:tc>
        <w:tc>
          <w:tcPr>
            <w:tcW w:w="3224"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lastRenderedPageBreak/>
              <w:t xml:space="preserve">Simple preparation, suitable </w:t>
            </w:r>
            <w:r w:rsidRPr="00C20D2C">
              <w:rPr>
                <w:rFonts w:ascii="Book Antiqua" w:hAnsi="Book Antiqua" w:cs="Arial"/>
                <w:sz w:val="24"/>
                <w:szCs w:val="24"/>
              </w:rPr>
              <w:lastRenderedPageBreak/>
              <w:t>for hydrophilic or hydrophobic drugs, colloidal stability in physiological environments, pH-dependent dissolution results in intracellular delivery of drugs, composed of bio-resorbable material</w:t>
            </w:r>
          </w:p>
        </w:tc>
        <w:tc>
          <w:tcPr>
            <w:tcW w:w="2959" w:type="dxa"/>
            <w:tcBorders>
              <w:left w:val="nil"/>
              <w:right w:val="nil"/>
            </w:tcBorders>
          </w:tcPr>
          <w:p w:rsidR="00954C34" w:rsidRPr="00C20D2C" w:rsidRDefault="00954C34" w:rsidP="00C20D2C">
            <w:pPr>
              <w:snapToGrid w:val="0"/>
              <w:spacing w:after="0" w:line="360" w:lineRule="auto"/>
              <w:jc w:val="center"/>
              <w:rPr>
                <w:rFonts w:ascii="Book Antiqua" w:hAnsi="Book Antiqua" w:cs="Arial"/>
                <w:sz w:val="24"/>
                <w:szCs w:val="24"/>
              </w:rPr>
            </w:pPr>
            <w:r w:rsidRPr="00C20D2C">
              <w:rPr>
                <w:rFonts w:ascii="Book Antiqua" w:hAnsi="Book Antiqua" w:cs="Arial"/>
                <w:sz w:val="24"/>
                <w:szCs w:val="24"/>
              </w:rPr>
              <w:lastRenderedPageBreak/>
              <w:t xml:space="preserve">Encapsulated materials </w:t>
            </w:r>
            <w:r w:rsidRPr="00C20D2C">
              <w:rPr>
                <w:rFonts w:ascii="Book Antiqua" w:hAnsi="Book Antiqua" w:cs="Arial"/>
                <w:sz w:val="24"/>
                <w:szCs w:val="24"/>
              </w:rPr>
              <w:lastRenderedPageBreak/>
              <w:t>limited to solubility in water or organic solvent</w:t>
            </w:r>
          </w:p>
        </w:tc>
      </w:tr>
    </w:tbl>
    <w:p w:rsidR="00954C34" w:rsidRPr="00C55E1F" w:rsidRDefault="00954C34" w:rsidP="009E51B9">
      <w:pPr>
        <w:snapToGrid w:val="0"/>
        <w:spacing w:after="0" w:line="360" w:lineRule="auto"/>
        <w:jc w:val="both"/>
        <w:rPr>
          <w:rFonts w:ascii="Book Antiqua" w:hAnsi="Book Antiqua" w:cs="Arial"/>
          <w:sz w:val="24"/>
          <w:szCs w:val="24"/>
          <w:lang w:eastAsia="zh-CN"/>
        </w:rPr>
      </w:pPr>
      <w:r>
        <w:rPr>
          <w:rFonts w:ascii="Book Antiqua" w:hAnsi="Book Antiqua" w:cs="Arial"/>
          <w:sz w:val="24"/>
          <w:szCs w:val="24"/>
        </w:rPr>
        <w:lastRenderedPageBreak/>
        <w:t xml:space="preserve">Reprinted and updated with permission from [71] which contains material adapted from [84]. Copyright 2010 American Chemical Society. </w:t>
      </w:r>
    </w:p>
    <w:sectPr w:rsidR="00954C34" w:rsidRPr="00C55E1F" w:rsidSect="00B71D20">
      <w:type w:val="continuous"/>
      <w:pgSz w:w="15120" w:h="10440" w:orient="landscape" w:code="7"/>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957" w:rsidRDefault="008D5957" w:rsidP="007E3376">
      <w:pPr>
        <w:spacing w:after="0" w:line="240" w:lineRule="auto"/>
      </w:pPr>
      <w:r>
        <w:separator/>
      </w:r>
    </w:p>
  </w:endnote>
  <w:endnote w:type="continuationSeparator" w:id="0">
    <w:p w:rsidR="008D5957" w:rsidRDefault="008D5957" w:rsidP="007E3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C34" w:rsidRDefault="008D5957">
    <w:pPr>
      <w:pStyle w:val="a5"/>
      <w:jc w:val="right"/>
    </w:pPr>
    <w:r>
      <w:fldChar w:fldCharType="begin"/>
    </w:r>
    <w:r>
      <w:instrText xml:space="preserve"> PAGE   \* MERGEFORMAT </w:instrText>
    </w:r>
    <w:r>
      <w:fldChar w:fldCharType="separate"/>
    </w:r>
    <w:r w:rsidR="005D6F10">
      <w:rPr>
        <w:noProof/>
      </w:rPr>
      <w:t>29</w:t>
    </w:r>
    <w:r>
      <w:rPr>
        <w:noProof/>
      </w:rPr>
      <w:fldChar w:fldCharType="end"/>
    </w:r>
  </w:p>
  <w:p w:rsidR="00954C34" w:rsidRDefault="00954C3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957" w:rsidRDefault="008D5957" w:rsidP="007E3376">
      <w:pPr>
        <w:spacing w:after="0" w:line="240" w:lineRule="auto"/>
      </w:pPr>
      <w:r>
        <w:separator/>
      </w:r>
    </w:p>
  </w:footnote>
  <w:footnote w:type="continuationSeparator" w:id="0">
    <w:p w:rsidR="008D5957" w:rsidRDefault="008D5957" w:rsidP="007E33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239"/>
    <w:multiLevelType w:val="hybridMultilevel"/>
    <w:tmpl w:val="C63443F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80E0861"/>
    <w:multiLevelType w:val="hybridMultilevel"/>
    <w:tmpl w:val="5D7487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09ezxwnd5v9re2998vet2hsz9vfsvdvd9a&quot;&gt;Welley Endnote Library&lt;record-ids&gt;&lt;item&gt;11&lt;/item&gt;&lt;item&gt;12&lt;/item&gt;&lt;item&gt;15&lt;/item&gt;&lt;item&gt;16&lt;/item&gt;&lt;item&gt;162&lt;/item&gt;&lt;item&gt;165&lt;/item&gt;&lt;item&gt;180&lt;/item&gt;&lt;item&gt;184&lt;/item&gt;&lt;item&gt;185&lt;/item&gt;&lt;item&gt;186&lt;/item&gt;&lt;item&gt;187&lt;/item&gt;&lt;item&gt;188&lt;/item&gt;&lt;item&gt;189&lt;/item&gt;&lt;item&gt;191&lt;/item&gt;&lt;item&gt;192&lt;/item&gt;&lt;item&gt;193&lt;/item&gt;&lt;item&gt;194&lt;/item&gt;&lt;item&gt;195&lt;/item&gt;&lt;item&gt;196&lt;/item&gt;&lt;item&gt;197&lt;/item&gt;&lt;item&gt;199&lt;/item&gt;&lt;item&gt;201&lt;/item&gt;&lt;item&gt;212&lt;/item&gt;&lt;item&gt;213&lt;/item&gt;&lt;item&gt;214&lt;/item&gt;&lt;item&gt;215&lt;/item&gt;&lt;item&gt;216&lt;/item&gt;&lt;item&gt;218&lt;/item&gt;&lt;item&gt;219&lt;/item&gt;&lt;item&gt;220&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6&lt;/item&gt;&lt;item&gt;250&lt;/item&gt;&lt;item&gt;251&lt;/item&gt;&lt;item&gt;253&lt;/item&gt;&lt;item&gt;254&lt;/item&gt;&lt;item&gt;280&lt;/item&gt;&lt;item&gt;281&lt;/item&gt;&lt;item&gt;282&lt;/item&gt;&lt;item&gt;284&lt;/item&gt;&lt;item&gt;285&lt;/item&gt;&lt;item&gt;286&lt;/item&gt;&lt;item&gt;287&lt;/item&gt;&lt;item&gt;288&lt;/item&gt;&lt;item&gt;290&lt;/item&gt;&lt;item&gt;292&lt;/item&gt;&lt;item&gt;293&lt;/item&gt;&lt;item&gt;294&lt;/item&gt;&lt;item&gt;295&lt;/item&gt;&lt;item&gt;296&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6&lt;/item&gt;&lt;item&gt;317&lt;/item&gt;&lt;item&gt;318&lt;/item&gt;&lt;/record-ids&gt;&lt;/item&gt;&lt;/Libraries&gt;"/>
  </w:docVars>
  <w:rsids>
    <w:rsidRoot w:val="00B11C7C"/>
    <w:rsid w:val="0000025B"/>
    <w:rsid w:val="00000373"/>
    <w:rsid w:val="00001A3E"/>
    <w:rsid w:val="00001C0B"/>
    <w:rsid w:val="00002AB1"/>
    <w:rsid w:val="00003007"/>
    <w:rsid w:val="000038D3"/>
    <w:rsid w:val="00003D9E"/>
    <w:rsid w:val="00003E0D"/>
    <w:rsid w:val="0000429F"/>
    <w:rsid w:val="00004F3E"/>
    <w:rsid w:val="00004FDD"/>
    <w:rsid w:val="00005A8E"/>
    <w:rsid w:val="00007105"/>
    <w:rsid w:val="00007E37"/>
    <w:rsid w:val="00010F53"/>
    <w:rsid w:val="00012BE9"/>
    <w:rsid w:val="00012DE1"/>
    <w:rsid w:val="00012F16"/>
    <w:rsid w:val="00013621"/>
    <w:rsid w:val="00013693"/>
    <w:rsid w:val="0001446F"/>
    <w:rsid w:val="00014F3F"/>
    <w:rsid w:val="0001690C"/>
    <w:rsid w:val="00016DC1"/>
    <w:rsid w:val="00017A92"/>
    <w:rsid w:val="00020152"/>
    <w:rsid w:val="0002079D"/>
    <w:rsid w:val="00020F08"/>
    <w:rsid w:val="000212AB"/>
    <w:rsid w:val="000212B8"/>
    <w:rsid w:val="000218BA"/>
    <w:rsid w:val="000224F6"/>
    <w:rsid w:val="000225C1"/>
    <w:rsid w:val="000230D1"/>
    <w:rsid w:val="00025110"/>
    <w:rsid w:val="00025724"/>
    <w:rsid w:val="0002651E"/>
    <w:rsid w:val="0002667C"/>
    <w:rsid w:val="00026A2D"/>
    <w:rsid w:val="00031C82"/>
    <w:rsid w:val="000332BF"/>
    <w:rsid w:val="00034CB3"/>
    <w:rsid w:val="00035614"/>
    <w:rsid w:val="000359C7"/>
    <w:rsid w:val="000363F2"/>
    <w:rsid w:val="00037CCD"/>
    <w:rsid w:val="0004155C"/>
    <w:rsid w:val="00041879"/>
    <w:rsid w:val="00041892"/>
    <w:rsid w:val="00041E8A"/>
    <w:rsid w:val="0004341E"/>
    <w:rsid w:val="00043437"/>
    <w:rsid w:val="0004397C"/>
    <w:rsid w:val="00045192"/>
    <w:rsid w:val="000452DC"/>
    <w:rsid w:val="00045347"/>
    <w:rsid w:val="000453B5"/>
    <w:rsid w:val="0004682C"/>
    <w:rsid w:val="00046CBE"/>
    <w:rsid w:val="00046F3F"/>
    <w:rsid w:val="00047FB9"/>
    <w:rsid w:val="00050416"/>
    <w:rsid w:val="00050F27"/>
    <w:rsid w:val="00051A70"/>
    <w:rsid w:val="00051DEB"/>
    <w:rsid w:val="00052834"/>
    <w:rsid w:val="000529F1"/>
    <w:rsid w:val="00052E01"/>
    <w:rsid w:val="0005305E"/>
    <w:rsid w:val="000535DA"/>
    <w:rsid w:val="00054632"/>
    <w:rsid w:val="0005543F"/>
    <w:rsid w:val="00056361"/>
    <w:rsid w:val="000564FD"/>
    <w:rsid w:val="00060ECD"/>
    <w:rsid w:val="0006110D"/>
    <w:rsid w:val="0006136F"/>
    <w:rsid w:val="0006236D"/>
    <w:rsid w:val="00062560"/>
    <w:rsid w:val="0006262D"/>
    <w:rsid w:val="00062DDC"/>
    <w:rsid w:val="000631DC"/>
    <w:rsid w:val="000633D2"/>
    <w:rsid w:val="00064307"/>
    <w:rsid w:val="00064E85"/>
    <w:rsid w:val="0006515D"/>
    <w:rsid w:val="000659EE"/>
    <w:rsid w:val="00065FE1"/>
    <w:rsid w:val="00066B4F"/>
    <w:rsid w:val="0007090B"/>
    <w:rsid w:val="00072884"/>
    <w:rsid w:val="00072A82"/>
    <w:rsid w:val="00072B6D"/>
    <w:rsid w:val="0007440A"/>
    <w:rsid w:val="00075B7C"/>
    <w:rsid w:val="00076413"/>
    <w:rsid w:val="000779AF"/>
    <w:rsid w:val="000808BD"/>
    <w:rsid w:val="00081169"/>
    <w:rsid w:val="000819DC"/>
    <w:rsid w:val="000831C0"/>
    <w:rsid w:val="00083FCD"/>
    <w:rsid w:val="000849AF"/>
    <w:rsid w:val="00085A2F"/>
    <w:rsid w:val="00086931"/>
    <w:rsid w:val="000871AB"/>
    <w:rsid w:val="00087299"/>
    <w:rsid w:val="00091559"/>
    <w:rsid w:val="000915E3"/>
    <w:rsid w:val="000927F0"/>
    <w:rsid w:val="00093093"/>
    <w:rsid w:val="00096690"/>
    <w:rsid w:val="000977EF"/>
    <w:rsid w:val="000A02A3"/>
    <w:rsid w:val="000A06D7"/>
    <w:rsid w:val="000A0DE1"/>
    <w:rsid w:val="000A0E17"/>
    <w:rsid w:val="000A18C0"/>
    <w:rsid w:val="000A44FE"/>
    <w:rsid w:val="000A49AA"/>
    <w:rsid w:val="000A5660"/>
    <w:rsid w:val="000A5B10"/>
    <w:rsid w:val="000A61D6"/>
    <w:rsid w:val="000A673C"/>
    <w:rsid w:val="000A75C3"/>
    <w:rsid w:val="000A787C"/>
    <w:rsid w:val="000B087D"/>
    <w:rsid w:val="000B19DD"/>
    <w:rsid w:val="000B1FEB"/>
    <w:rsid w:val="000B2D2F"/>
    <w:rsid w:val="000B311F"/>
    <w:rsid w:val="000B32F4"/>
    <w:rsid w:val="000B389E"/>
    <w:rsid w:val="000B4192"/>
    <w:rsid w:val="000B6601"/>
    <w:rsid w:val="000B66C4"/>
    <w:rsid w:val="000B7128"/>
    <w:rsid w:val="000B7C24"/>
    <w:rsid w:val="000C050F"/>
    <w:rsid w:val="000C0516"/>
    <w:rsid w:val="000C136A"/>
    <w:rsid w:val="000C1448"/>
    <w:rsid w:val="000C176A"/>
    <w:rsid w:val="000C1B74"/>
    <w:rsid w:val="000C30CE"/>
    <w:rsid w:val="000C4371"/>
    <w:rsid w:val="000C53BD"/>
    <w:rsid w:val="000C6639"/>
    <w:rsid w:val="000C66C4"/>
    <w:rsid w:val="000C75F4"/>
    <w:rsid w:val="000D1AA3"/>
    <w:rsid w:val="000D2260"/>
    <w:rsid w:val="000D2AEE"/>
    <w:rsid w:val="000D2E6A"/>
    <w:rsid w:val="000D310A"/>
    <w:rsid w:val="000D3125"/>
    <w:rsid w:val="000D3369"/>
    <w:rsid w:val="000D3E29"/>
    <w:rsid w:val="000D4449"/>
    <w:rsid w:val="000D4FF9"/>
    <w:rsid w:val="000D5B71"/>
    <w:rsid w:val="000D61AF"/>
    <w:rsid w:val="000D6FBF"/>
    <w:rsid w:val="000D6FF8"/>
    <w:rsid w:val="000D71D7"/>
    <w:rsid w:val="000E02AB"/>
    <w:rsid w:val="000E09CF"/>
    <w:rsid w:val="000E0F6D"/>
    <w:rsid w:val="000E0F86"/>
    <w:rsid w:val="000E1C19"/>
    <w:rsid w:val="000E27D7"/>
    <w:rsid w:val="000E2F04"/>
    <w:rsid w:val="000E34E8"/>
    <w:rsid w:val="000E4A69"/>
    <w:rsid w:val="000E4AD6"/>
    <w:rsid w:val="000E51E1"/>
    <w:rsid w:val="000E5292"/>
    <w:rsid w:val="000E69B3"/>
    <w:rsid w:val="000E6C0B"/>
    <w:rsid w:val="000E6FA8"/>
    <w:rsid w:val="000E76FA"/>
    <w:rsid w:val="000F012D"/>
    <w:rsid w:val="000F030F"/>
    <w:rsid w:val="000F0AEF"/>
    <w:rsid w:val="000F1283"/>
    <w:rsid w:val="000F1FB0"/>
    <w:rsid w:val="000F204B"/>
    <w:rsid w:val="000F2A14"/>
    <w:rsid w:val="000F4CCD"/>
    <w:rsid w:val="000F4CFF"/>
    <w:rsid w:val="000F57AD"/>
    <w:rsid w:val="000F6A53"/>
    <w:rsid w:val="000F6C8D"/>
    <w:rsid w:val="000F6F85"/>
    <w:rsid w:val="000F7FB8"/>
    <w:rsid w:val="001000F9"/>
    <w:rsid w:val="001007CE"/>
    <w:rsid w:val="00100B8B"/>
    <w:rsid w:val="00101EC1"/>
    <w:rsid w:val="00102D3B"/>
    <w:rsid w:val="00103E93"/>
    <w:rsid w:val="001056CF"/>
    <w:rsid w:val="0010639F"/>
    <w:rsid w:val="00106541"/>
    <w:rsid w:val="00107163"/>
    <w:rsid w:val="00107B39"/>
    <w:rsid w:val="00111448"/>
    <w:rsid w:val="001115AA"/>
    <w:rsid w:val="00111953"/>
    <w:rsid w:val="00111D78"/>
    <w:rsid w:val="00111EE8"/>
    <w:rsid w:val="00112A1C"/>
    <w:rsid w:val="00112B09"/>
    <w:rsid w:val="00113AB6"/>
    <w:rsid w:val="00113F27"/>
    <w:rsid w:val="001141A3"/>
    <w:rsid w:val="00114643"/>
    <w:rsid w:val="00114C72"/>
    <w:rsid w:val="001171A3"/>
    <w:rsid w:val="00120819"/>
    <w:rsid w:val="00120C02"/>
    <w:rsid w:val="0012126E"/>
    <w:rsid w:val="00121707"/>
    <w:rsid w:val="001218CC"/>
    <w:rsid w:val="001218FB"/>
    <w:rsid w:val="00122542"/>
    <w:rsid w:val="0012471F"/>
    <w:rsid w:val="001249D9"/>
    <w:rsid w:val="00124A8C"/>
    <w:rsid w:val="00124C3A"/>
    <w:rsid w:val="00125EB4"/>
    <w:rsid w:val="00125F7A"/>
    <w:rsid w:val="00126490"/>
    <w:rsid w:val="00126BA7"/>
    <w:rsid w:val="00127505"/>
    <w:rsid w:val="001275F0"/>
    <w:rsid w:val="00131B3D"/>
    <w:rsid w:val="00132C29"/>
    <w:rsid w:val="00132DAF"/>
    <w:rsid w:val="00132E85"/>
    <w:rsid w:val="001330D3"/>
    <w:rsid w:val="001334C6"/>
    <w:rsid w:val="00133521"/>
    <w:rsid w:val="00133697"/>
    <w:rsid w:val="001342C9"/>
    <w:rsid w:val="001344A0"/>
    <w:rsid w:val="0013466D"/>
    <w:rsid w:val="00134708"/>
    <w:rsid w:val="00134851"/>
    <w:rsid w:val="00135AF6"/>
    <w:rsid w:val="00137F1C"/>
    <w:rsid w:val="00140523"/>
    <w:rsid w:val="00140898"/>
    <w:rsid w:val="00141EB1"/>
    <w:rsid w:val="0014292B"/>
    <w:rsid w:val="00142F92"/>
    <w:rsid w:val="001437B1"/>
    <w:rsid w:val="0014623E"/>
    <w:rsid w:val="00146B24"/>
    <w:rsid w:val="00146BF8"/>
    <w:rsid w:val="00147ED4"/>
    <w:rsid w:val="001511A6"/>
    <w:rsid w:val="00151929"/>
    <w:rsid w:val="0015199A"/>
    <w:rsid w:val="00151F89"/>
    <w:rsid w:val="00152029"/>
    <w:rsid w:val="001523A1"/>
    <w:rsid w:val="00153615"/>
    <w:rsid w:val="0015365A"/>
    <w:rsid w:val="0015374A"/>
    <w:rsid w:val="0015527A"/>
    <w:rsid w:val="0015700D"/>
    <w:rsid w:val="00157B1E"/>
    <w:rsid w:val="00160050"/>
    <w:rsid w:val="0016157D"/>
    <w:rsid w:val="00161F12"/>
    <w:rsid w:val="00163B10"/>
    <w:rsid w:val="0016470B"/>
    <w:rsid w:val="00166990"/>
    <w:rsid w:val="00166D6A"/>
    <w:rsid w:val="00167517"/>
    <w:rsid w:val="001679EE"/>
    <w:rsid w:val="001702BC"/>
    <w:rsid w:val="001702F4"/>
    <w:rsid w:val="00170360"/>
    <w:rsid w:val="00170D75"/>
    <w:rsid w:val="00170E39"/>
    <w:rsid w:val="001714CD"/>
    <w:rsid w:val="00171DA2"/>
    <w:rsid w:val="00172891"/>
    <w:rsid w:val="00172E5F"/>
    <w:rsid w:val="00173ABD"/>
    <w:rsid w:val="00175B6F"/>
    <w:rsid w:val="00177D96"/>
    <w:rsid w:val="00180369"/>
    <w:rsid w:val="001829AF"/>
    <w:rsid w:val="001832BE"/>
    <w:rsid w:val="001846FA"/>
    <w:rsid w:val="00185D50"/>
    <w:rsid w:val="00185EC8"/>
    <w:rsid w:val="00185EDE"/>
    <w:rsid w:val="001872F4"/>
    <w:rsid w:val="0018735D"/>
    <w:rsid w:val="00187BB7"/>
    <w:rsid w:val="0019032D"/>
    <w:rsid w:val="00191844"/>
    <w:rsid w:val="00191892"/>
    <w:rsid w:val="00192482"/>
    <w:rsid w:val="001925EB"/>
    <w:rsid w:val="00192BFC"/>
    <w:rsid w:val="00193464"/>
    <w:rsid w:val="00193CAB"/>
    <w:rsid w:val="0019476F"/>
    <w:rsid w:val="00194B9C"/>
    <w:rsid w:val="00195976"/>
    <w:rsid w:val="00195A6A"/>
    <w:rsid w:val="00196332"/>
    <w:rsid w:val="0019658A"/>
    <w:rsid w:val="00197658"/>
    <w:rsid w:val="001A0432"/>
    <w:rsid w:val="001A0A0D"/>
    <w:rsid w:val="001A1754"/>
    <w:rsid w:val="001A1CB9"/>
    <w:rsid w:val="001A22ED"/>
    <w:rsid w:val="001A2958"/>
    <w:rsid w:val="001A2C49"/>
    <w:rsid w:val="001A5CDF"/>
    <w:rsid w:val="001A6484"/>
    <w:rsid w:val="001A6E8F"/>
    <w:rsid w:val="001A7587"/>
    <w:rsid w:val="001A78C5"/>
    <w:rsid w:val="001B0462"/>
    <w:rsid w:val="001B1603"/>
    <w:rsid w:val="001B166B"/>
    <w:rsid w:val="001B31FF"/>
    <w:rsid w:val="001B3E30"/>
    <w:rsid w:val="001B445F"/>
    <w:rsid w:val="001B44B7"/>
    <w:rsid w:val="001B45F7"/>
    <w:rsid w:val="001B4728"/>
    <w:rsid w:val="001B4C5C"/>
    <w:rsid w:val="001B5F86"/>
    <w:rsid w:val="001B639D"/>
    <w:rsid w:val="001B6E0E"/>
    <w:rsid w:val="001B735D"/>
    <w:rsid w:val="001B7D0E"/>
    <w:rsid w:val="001C0D59"/>
    <w:rsid w:val="001C1605"/>
    <w:rsid w:val="001C175C"/>
    <w:rsid w:val="001C2164"/>
    <w:rsid w:val="001C22DD"/>
    <w:rsid w:val="001C3C1F"/>
    <w:rsid w:val="001C448B"/>
    <w:rsid w:val="001C5038"/>
    <w:rsid w:val="001C50F3"/>
    <w:rsid w:val="001C644B"/>
    <w:rsid w:val="001C6DA2"/>
    <w:rsid w:val="001C74A0"/>
    <w:rsid w:val="001C7C18"/>
    <w:rsid w:val="001C7F05"/>
    <w:rsid w:val="001D0522"/>
    <w:rsid w:val="001D08B3"/>
    <w:rsid w:val="001D0EAB"/>
    <w:rsid w:val="001D10FC"/>
    <w:rsid w:val="001D1B21"/>
    <w:rsid w:val="001D34DE"/>
    <w:rsid w:val="001D4792"/>
    <w:rsid w:val="001D50CE"/>
    <w:rsid w:val="001D568C"/>
    <w:rsid w:val="001D5ACE"/>
    <w:rsid w:val="001D6546"/>
    <w:rsid w:val="001D6805"/>
    <w:rsid w:val="001E002B"/>
    <w:rsid w:val="001E0127"/>
    <w:rsid w:val="001E11B6"/>
    <w:rsid w:val="001E13BF"/>
    <w:rsid w:val="001E1533"/>
    <w:rsid w:val="001E1B73"/>
    <w:rsid w:val="001E1D55"/>
    <w:rsid w:val="001E1DFE"/>
    <w:rsid w:val="001E1E5E"/>
    <w:rsid w:val="001E2936"/>
    <w:rsid w:val="001E3DE4"/>
    <w:rsid w:val="001E481A"/>
    <w:rsid w:val="001E5987"/>
    <w:rsid w:val="001E5A25"/>
    <w:rsid w:val="001E5B57"/>
    <w:rsid w:val="001E6908"/>
    <w:rsid w:val="001E7534"/>
    <w:rsid w:val="001E7ACA"/>
    <w:rsid w:val="001F0711"/>
    <w:rsid w:val="001F1006"/>
    <w:rsid w:val="001F2702"/>
    <w:rsid w:val="001F29C0"/>
    <w:rsid w:val="001F3ABC"/>
    <w:rsid w:val="001F4E17"/>
    <w:rsid w:val="001F5087"/>
    <w:rsid w:val="001F50BD"/>
    <w:rsid w:val="001F5193"/>
    <w:rsid w:val="001F5B26"/>
    <w:rsid w:val="001F7D40"/>
    <w:rsid w:val="002004BD"/>
    <w:rsid w:val="00201E3F"/>
    <w:rsid w:val="00202E5B"/>
    <w:rsid w:val="00202ED1"/>
    <w:rsid w:val="00203A1F"/>
    <w:rsid w:val="002048C1"/>
    <w:rsid w:val="00204DEC"/>
    <w:rsid w:val="00205D43"/>
    <w:rsid w:val="0020609C"/>
    <w:rsid w:val="00206366"/>
    <w:rsid w:val="002064C5"/>
    <w:rsid w:val="00206706"/>
    <w:rsid w:val="00207420"/>
    <w:rsid w:val="00207B2B"/>
    <w:rsid w:val="00210389"/>
    <w:rsid w:val="0021049A"/>
    <w:rsid w:val="00210FF3"/>
    <w:rsid w:val="00211C83"/>
    <w:rsid w:val="00212374"/>
    <w:rsid w:val="0021283B"/>
    <w:rsid w:val="00212928"/>
    <w:rsid w:val="00214290"/>
    <w:rsid w:val="002145E5"/>
    <w:rsid w:val="00216DDA"/>
    <w:rsid w:val="00217269"/>
    <w:rsid w:val="00217368"/>
    <w:rsid w:val="00220681"/>
    <w:rsid w:val="00220FD4"/>
    <w:rsid w:val="002216CA"/>
    <w:rsid w:val="00221917"/>
    <w:rsid w:val="002219DB"/>
    <w:rsid w:val="00224C1A"/>
    <w:rsid w:val="00226289"/>
    <w:rsid w:val="002263F3"/>
    <w:rsid w:val="0022664E"/>
    <w:rsid w:val="00227B1D"/>
    <w:rsid w:val="00230DF5"/>
    <w:rsid w:val="002318C2"/>
    <w:rsid w:val="00231B89"/>
    <w:rsid w:val="00232150"/>
    <w:rsid w:val="00232627"/>
    <w:rsid w:val="0023372F"/>
    <w:rsid w:val="00234448"/>
    <w:rsid w:val="00235A2B"/>
    <w:rsid w:val="0023701F"/>
    <w:rsid w:val="0024089C"/>
    <w:rsid w:val="00240F75"/>
    <w:rsid w:val="002411DC"/>
    <w:rsid w:val="0024150C"/>
    <w:rsid w:val="00242C6B"/>
    <w:rsid w:val="002447E6"/>
    <w:rsid w:val="0024619F"/>
    <w:rsid w:val="002464FC"/>
    <w:rsid w:val="0024684F"/>
    <w:rsid w:val="0024719E"/>
    <w:rsid w:val="0025055B"/>
    <w:rsid w:val="0025215D"/>
    <w:rsid w:val="00252CE2"/>
    <w:rsid w:val="00252EAA"/>
    <w:rsid w:val="0025307E"/>
    <w:rsid w:val="0025366F"/>
    <w:rsid w:val="00253DC8"/>
    <w:rsid w:val="002546A1"/>
    <w:rsid w:val="00256C22"/>
    <w:rsid w:val="00257386"/>
    <w:rsid w:val="00261387"/>
    <w:rsid w:val="00261A0E"/>
    <w:rsid w:val="00262332"/>
    <w:rsid w:val="00263612"/>
    <w:rsid w:val="002648A5"/>
    <w:rsid w:val="002651B4"/>
    <w:rsid w:val="00265DCD"/>
    <w:rsid w:val="002664CF"/>
    <w:rsid w:val="002664E7"/>
    <w:rsid w:val="00266E5C"/>
    <w:rsid w:val="0026760F"/>
    <w:rsid w:val="002741FB"/>
    <w:rsid w:val="0027490D"/>
    <w:rsid w:val="00274D50"/>
    <w:rsid w:val="00274DBA"/>
    <w:rsid w:val="002757F5"/>
    <w:rsid w:val="0027617C"/>
    <w:rsid w:val="00276B0F"/>
    <w:rsid w:val="00276E99"/>
    <w:rsid w:val="0027720D"/>
    <w:rsid w:val="00280642"/>
    <w:rsid w:val="00280D07"/>
    <w:rsid w:val="00280D21"/>
    <w:rsid w:val="00281510"/>
    <w:rsid w:val="00281575"/>
    <w:rsid w:val="002820A0"/>
    <w:rsid w:val="00282183"/>
    <w:rsid w:val="002821E0"/>
    <w:rsid w:val="00283292"/>
    <w:rsid w:val="00283436"/>
    <w:rsid w:val="00283612"/>
    <w:rsid w:val="00283A60"/>
    <w:rsid w:val="00283FE0"/>
    <w:rsid w:val="00285372"/>
    <w:rsid w:val="0028662E"/>
    <w:rsid w:val="00286711"/>
    <w:rsid w:val="00286E28"/>
    <w:rsid w:val="002871AB"/>
    <w:rsid w:val="0028721C"/>
    <w:rsid w:val="00287635"/>
    <w:rsid w:val="002907A4"/>
    <w:rsid w:val="00290F79"/>
    <w:rsid w:val="0029350A"/>
    <w:rsid w:val="00293779"/>
    <w:rsid w:val="002938F2"/>
    <w:rsid w:val="00294DD3"/>
    <w:rsid w:val="00294F98"/>
    <w:rsid w:val="002953FB"/>
    <w:rsid w:val="002956BF"/>
    <w:rsid w:val="00295B9F"/>
    <w:rsid w:val="00296AB0"/>
    <w:rsid w:val="002A089B"/>
    <w:rsid w:val="002A12BE"/>
    <w:rsid w:val="002A12EF"/>
    <w:rsid w:val="002A1B57"/>
    <w:rsid w:val="002A1F4A"/>
    <w:rsid w:val="002A2159"/>
    <w:rsid w:val="002A2D8C"/>
    <w:rsid w:val="002A4D55"/>
    <w:rsid w:val="002A50E6"/>
    <w:rsid w:val="002A6928"/>
    <w:rsid w:val="002A6BB4"/>
    <w:rsid w:val="002A7389"/>
    <w:rsid w:val="002A78FB"/>
    <w:rsid w:val="002A7DA4"/>
    <w:rsid w:val="002B0B78"/>
    <w:rsid w:val="002B1B51"/>
    <w:rsid w:val="002B25D2"/>
    <w:rsid w:val="002B2680"/>
    <w:rsid w:val="002B3CA3"/>
    <w:rsid w:val="002B46B2"/>
    <w:rsid w:val="002B4E17"/>
    <w:rsid w:val="002B52F2"/>
    <w:rsid w:val="002B616C"/>
    <w:rsid w:val="002B628E"/>
    <w:rsid w:val="002B6682"/>
    <w:rsid w:val="002B7743"/>
    <w:rsid w:val="002C05B2"/>
    <w:rsid w:val="002C077F"/>
    <w:rsid w:val="002C1DF2"/>
    <w:rsid w:val="002C23C7"/>
    <w:rsid w:val="002C2A9F"/>
    <w:rsid w:val="002C36B3"/>
    <w:rsid w:val="002C539A"/>
    <w:rsid w:val="002C5A88"/>
    <w:rsid w:val="002C6269"/>
    <w:rsid w:val="002C689D"/>
    <w:rsid w:val="002D0808"/>
    <w:rsid w:val="002D15B5"/>
    <w:rsid w:val="002D203E"/>
    <w:rsid w:val="002D2998"/>
    <w:rsid w:val="002D3793"/>
    <w:rsid w:val="002D40CA"/>
    <w:rsid w:val="002D4F3D"/>
    <w:rsid w:val="002D6237"/>
    <w:rsid w:val="002D661E"/>
    <w:rsid w:val="002D6738"/>
    <w:rsid w:val="002D78A1"/>
    <w:rsid w:val="002E02D5"/>
    <w:rsid w:val="002E033C"/>
    <w:rsid w:val="002E078E"/>
    <w:rsid w:val="002E0B52"/>
    <w:rsid w:val="002E1241"/>
    <w:rsid w:val="002E1502"/>
    <w:rsid w:val="002E1744"/>
    <w:rsid w:val="002E307C"/>
    <w:rsid w:val="002E38BF"/>
    <w:rsid w:val="002E3EF6"/>
    <w:rsid w:val="002E4F3B"/>
    <w:rsid w:val="002E5487"/>
    <w:rsid w:val="002E57C1"/>
    <w:rsid w:val="002E673D"/>
    <w:rsid w:val="002E686B"/>
    <w:rsid w:val="002E6FEC"/>
    <w:rsid w:val="002E79C8"/>
    <w:rsid w:val="002E7DCC"/>
    <w:rsid w:val="002F0852"/>
    <w:rsid w:val="002F119A"/>
    <w:rsid w:val="002F1BAB"/>
    <w:rsid w:val="002F2046"/>
    <w:rsid w:val="002F2D35"/>
    <w:rsid w:val="002F2ECD"/>
    <w:rsid w:val="002F3D97"/>
    <w:rsid w:val="002F4902"/>
    <w:rsid w:val="002F5233"/>
    <w:rsid w:val="003001E7"/>
    <w:rsid w:val="003003E3"/>
    <w:rsid w:val="003004FF"/>
    <w:rsid w:val="00300CD7"/>
    <w:rsid w:val="003016F9"/>
    <w:rsid w:val="00301705"/>
    <w:rsid w:val="003021EF"/>
    <w:rsid w:val="00302C68"/>
    <w:rsid w:val="003035CC"/>
    <w:rsid w:val="00304BFA"/>
    <w:rsid w:val="00304D35"/>
    <w:rsid w:val="00304EA7"/>
    <w:rsid w:val="00305B81"/>
    <w:rsid w:val="0030630B"/>
    <w:rsid w:val="00306E31"/>
    <w:rsid w:val="00307DE0"/>
    <w:rsid w:val="00310C9D"/>
    <w:rsid w:val="003114B6"/>
    <w:rsid w:val="00311AD5"/>
    <w:rsid w:val="0031212E"/>
    <w:rsid w:val="00312D87"/>
    <w:rsid w:val="00312F25"/>
    <w:rsid w:val="00313805"/>
    <w:rsid w:val="00313B00"/>
    <w:rsid w:val="00314321"/>
    <w:rsid w:val="00314360"/>
    <w:rsid w:val="0031452F"/>
    <w:rsid w:val="00314648"/>
    <w:rsid w:val="00314C47"/>
    <w:rsid w:val="00314DD9"/>
    <w:rsid w:val="00316593"/>
    <w:rsid w:val="0031672D"/>
    <w:rsid w:val="00316D7B"/>
    <w:rsid w:val="003173D3"/>
    <w:rsid w:val="0031756F"/>
    <w:rsid w:val="003177AC"/>
    <w:rsid w:val="003177D7"/>
    <w:rsid w:val="00317A32"/>
    <w:rsid w:val="00321F2A"/>
    <w:rsid w:val="00322FEA"/>
    <w:rsid w:val="00323219"/>
    <w:rsid w:val="0032503A"/>
    <w:rsid w:val="003258FC"/>
    <w:rsid w:val="00327069"/>
    <w:rsid w:val="003300DD"/>
    <w:rsid w:val="003306E7"/>
    <w:rsid w:val="003312E4"/>
    <w:rsid w:val="00331881"/>
    <w:rsid w:val="00332042"/>
    <w:rsid w:val="003324AF"/>
    <w:rsid w:val="00332999"/>
    <w:rsid w:val="00333541"/>
    <w:rsid w:val="0033394D"/>
    <w:rsid w:val="0033466D"/>
    <w:rsid w:val="00334EC7"/>
    <w:rsid w:val="003357ED"/>
    <w:rsid w:val="0033785F"/>
    <w:rsid w:val="00337E7A"/>
    <w:rsid w:val="00340254"/>
    <w:rsid w:val="0034058C"/>
    <w:rsid w:val="00341276"/>
    <w:rsid w:val="00341496"/>
    <w:rsid w:val="003423A8"/>
    <w:rsid w:val="00342A86"/>
    <w:rsid w:val="00342CA7"/>
    <w:rsid w:val="00344155"/>
    <w:rsid w:val="0034526F"/>
    <w:rsid w:val="003453D2"/>
    <w:rsid w:val="003461C9"/>
    <w:rsid w:val="00347444"/>
    <w:rsid w:val="0034796C"/>
    <w:rsid w:val="00347A39"/>
    <w:rsid w:val="00347E11"/>
    <w:rsid w:val="00350F53"/>
    <w:rsid w:val="00351E0A"/>
    <w:rsid w:val="003520E6"/>
    <w:rsid w:val="00352694"/>
    <w:rsid w:val="00352C61"/>
    <w:rsid w:val="003531B7"/>
    <w:rsid w:val="0035390E"/>
    <w:rsid w:val="003547FE"/>
    <w:rsid w:val="003551A4"/>
    <w:rsid w:val="00357299"/>
    <w:rsid w:val="003572B0"/>
    <w:rsid w:val="00357D7B"/>
    <w:rsid w:val="00360A12"/>
    <w:rsid w:val="00360C8E"/>
    <w:rsid w:val="00360F43"/>
    <w:rsid w:val="00361B61"/>
    <w:rsid w:val="00363060"/>
    <w:rsid w:val="00363391"/>
    <w:rsid w:val="00364D1D"/>
    <w:rsid w:val="003652E0"/>
    <w:rsid w:val="0036642A"/>
    <w:rsid w:val="00367161"/>
    <w:rsid w:val="003674BE"/>
    <w:rsid w:val="00367E36"/>
    <w:rsid w:val="0037118E"/>
    <w:rsid w:val="00371353"/>
    <w:rsid w:val="00371572"/>
    <w:rsid w:val="003717ED"/>
    <w:rsid w:val="003723B1"/>
    <w:rsid w:val="00372C31"/>
    <w:rsid w:val="00373650"/>
    <w:rsid w:val="003740C5"/>
    <w:rsid w:val="0037462D"/>
    <w:rsid w:val="003746DD"/>
    <w:rsid w:val="00374CD5"/>
    <w:rsid w:val="00375D47"/>
    <w:rsid w:val="0037734F"/>
    <w:rsid w:val="003773A1"/>
    <w:rsid w:val="003800A5"/>
    <w:rsid w:val="00382223"/>
    <w:rsid w:val="00382AA1"/>
    <w:rsid w:val="0038306C"/>
    <w:rsid w:val="00384613"/>
    <w:rsid w:val="00384F0D"/>
    <w:rsid w:val="00385456"/>
    <w:rsid w:val="00385481"/>
    <w:rsid w:val="00386526"/>
    <w:rsid w:val="0038759D"/>
    <w:rsid w:val="0038777B"/>
    <w:rsid w:val="00387CD3"/>
    <w:rsid w:val="00387E5E"/>
    <w:rsid w:val="0039096F"/>
    <w:rsid w:val="00391A53"/>
    <w:rsid w:val="0039274C"/>
    <w:rsid w:val="00392787"/>
    <w:rsid w:val="00392BF0"/>
    <w:rsid w:val="00394B92"/>
    <w:rsid w:val="00396925"/>
    <w:rsid w:val="00396D38"/>
    <w:rsid w:val="00397D3E"/>
    <w:rsid w:val="003A047E"/>
    <w:rsid w:val="003A0DA9"/>
    <w:rsid w:val="003A0DC6"/>
    <w:rsid w:val="003A0FC6"/>
    <w:rsid w:val="003A122E"/>
    <w:rsid w:val="003A1646"/>
    <w:rsid w:val="003A1649"/>
    <w:rsid w:val="003A2085"/>
    <w:rsid w:val="003A215C"/>
    <w:rsid w:val="003A229E"/>
    <w:rsid w:val="003A2FBE"/>
    <w:rsid w:val="003A3993"/>
    <w:rsid w:val="003A4D8E"/>
    <w:rsid w:val="003A590B"/>
    <w:rsid w:val="003A60BA"/>
    <w:rsid w:val="003A610B"/>
    <w:rsid w:val="003A697F"/>
    <w:rsid w:val="003A7930"/>
    <w:rsid w:val="003A7F0C"/>
    <w:rsid w:val="003B0A26"/>
    <w:rsid w:val="003B0D77"/>
    <w:rsid w:val="003B0D7D"/>
    <w:rsid w:val="003B2291"/>
    <w:rsid w:val="003B3206"/>
    <w:rsid w:val="003B347D"/>
    <w:rsid w:val="003B3920"/>
    <w:rsid w:val="003B4689"/>
    <w:rsid w:val="003B6433"/>
    <w:rsid w:val="003B645B"/>
    <w:rsid w:val="003B6A34"/>
    <w:rsid w:val="003B6AC5"/>
    <w:rsid w:val="003B7190"/>
    <w:rsid w:val="003B7BD2"/>
    <w:rsid w:val="003C083B"/>
    <w:rsid w:val="003C08B4"/>
    <w:rsid w:val="003C1111"/>
    <w:rsid w:val="003C2967"/>
    <w:rsid w:val="003C2A3C"/>
    <w:rsid w:val="003C2A9C"/>
    <w:rsid w:val="003C3214"/>
    <w:rsid w:val="003C33BF"/>
    <w:rsid w:val="003C3413"/>
    <w:rsid w:val="003C3764"/>
    <w:rsid w:val="003C4092"/>
    <w:rsid w:val="003C4588"/>
    <w:rsid w:val="003C517E"/>
    <w:rsid w:val="003C67BE"/>
    <w:rsid w:val="003C703E"/>
    <w:rsid w:val="003D0FC7"/>
    <w:rsid w:val="003D1366"/>
    <w:rsid w:val="003D148D"/>
    <w:rsid w:val="003D17EE"/>
    <w:rsid w:val="003D2034"/>
    <w:rsid w:val="003D2038"/>
    <w:rsid w:val="003D21A4"/>
    <w:rsid w:val="003D2763"/>
    <w:rsid w:val="003D3873"/>
    <w:rsid w:val="003D3C75"/>
    <w:rsid w:val="003D4BB8"/>
    <w:rsid w:val="003D5EAE"/>
    <w:rsid w:val="003E04AC"/>
    <w:rsid w:val="003E19C4"/>
    <w:rsid w:val="003E1F5D"/>
    <w:rsid w:val="003E20A6"/>
    <w:rsid w:val="003E2861"/>
    <w:rsid w:val="003E39E2"/>
    <w:rsid w:val="003E402C"/>
    <w:rsid w:val="003E4F0E"/>
    <w:rsid w:val="003E6603"/>
    <w:rsid w:val="003E7329"/>
    <w:rsid w:val="003E7522"/>
    <w:rsid w:val="003F0E17"/>
    <w:rsid w:val="003F0F6B"/>
    <w:rsid w:val="003F124A"/>
    <w:rsid w:val="003F1604"/>
    <w:rsid w:val="003F1BC4"/>
    <w:rsid w:val="003F2A44"/>
    <w:rsid w:val="003F2E41"/>
    <w:rsid w:val="003F2E6F"/>
    <w:rsid w:val="003F3846"/>
    <w:rsid w:val="003F3D54"/>
    <w:rsid w:val="003F4611"/>
    <w:rsid w:val="003F501D"/>
    <w:rsid w:val="003F5276"/>
    <w:rsid w:val="003F5844"/>
    <w:rsid w:val="003F627A"/>
    <w:rsid w:val="003F62B9"/>
    <w:rsid w:val="003F664E"/>
    <w:rsid w:val="00401531"/>
    <w:rsid w:val="00402024"/>
    <w:rsid w:val="00405C29"/>
    <w:rsid w:val="00405DBC"/>
    <w:rsid w:val="004071E6"/>
    <w:rsid w:val="00407DA4"/>
    <w:rsid w:val="00411018"/>
    <w:rsid w:val="00411644"/>
    <w:rsid w:val="00411C77"/>
    <w:rsid w:val="00411E31"/>
    <w:rsid w:val="0041253D"/>
    <w:rsid w:val="00412F96"/>
    <w:rsid w:val="00413F2F"/>
    <w:rsid w:val="0041468B"/>
    <w:rsid w:val="00414988"/>
    <w:rsid w:val="00415FBE"/>
    <w:rsid w:val="00417C65"/>
    <w:rsid w:val="004203AD"/>
    <w:rsid w:val="00421ACF"/>
    <w:rsid w:val="00421C45"/>
    <w:rsid w:val="00423357"/>
    <w:rsid w:val="0042374A"/>
    <w:rsid w:val="00424473"/>
    <w:rsid w:val="00424C9E"/>
    <w:rsid w:val="00424D5F"/>
    <w:rsid w:val="00425584"/>
    <w:rsid w:val="00426450"/>
    <w:rsid w:val="004265FE"/>
    <w:rsid w:val="00426CE8"/>
    <w:rsid w:val="00431062"/>
    <w:rsid w:val="00431538"/>
    <w:rsid w:val="0043237B"/>
    <w:rsid w:val="00433B95"/>
    <w:rsid w:val="00434114"/>
    <w:rsid w:val="0043561F"/>
    <w:rsid w:val="00435674"/>
    <w:rsid w:val="00435CFB"/>
    <w:rsid w:val="00436055"/>
    <w:rsid w:val="0043700E"/>
    <w:rsid w:val="004378DC"/>
    <w:rsid w:val="00437D6E"/>
    <w:rsid w:val="00440AF3"/>
    <w:rsid w:val="00440BFB"/>
    <w:rsid w:val="00440F05"/>
    <w:rsid w:val="00440F99"/>
    <w:rsid w:val="0044128A"/>
    <w:rsid w:val="00441A5A"/>
    <w:rsid w:val="00442357"/>
    <w:rsid w:val="004423B6"/>
    <w:rsid w:val="00443DA0"/>
    <w:rsid w:val="00444E3B"/>
    <w:rsid w:val="00444EAC"/>
    <w:rsid w:val="00446A7E"/>
    <w:rsid w:val="00446E41"/>
    <w:rsid w:val="00446EA4"/>
    <w:rsid w:val="0044758F"/>
    <w:rsid w:val="00447FE8"/>
    <w:rsid w:val="00450744"/>
    <w:rsid w:val="004509AA"/>
    <w:rsid w:val="00450A99"/>
    <w:rsid w:val="004516E9"/>
    <w:rsid w:val="00451A77"/>
    <w:rsid w:val="00452CB9"/>
    <w:rsid w:val="0045340D"/>
    <w:rsid w:val="00453B46"/>
    <w:rsid w:val="00454251"/>
    <w:rsid w:val="004552B5"/>
    <w:rsid w:val="00455366"/>
    <w:rsid w:val="00455CDC"/>
    <w:rsid w:val="00455D72"/>
    <w:rsid w:val="00456423"/>
    <w:rsid w:val="00456E6B"/>
    <w:rsid w:val="00457331"/>
    <w:rsid w:val="00457AE3"/>
    <w:rsid w:val="00460118"/>
    <w:rsid w:val="00460332"/>
    <w:rsid w:val="0046074E"/>
    <w:rsid w:val="00460C73"/>
    <w:rsid w:val="0046286A"/>
    <w:rsid w:val="00465C52"/>
    <w:rsid w:val="00470513"/>
    <w:rsid w:val="00470550"/>
    <w:rsid w:val="004714AB"/>
    <w:rsid w:val="00471B60"/>
    <w:rsid w:val="0047255A"/>
    <w:rsid w:val="0047448F"/>
    <w:rsid w:val="00474C58"/>
    <w:rsid w:val="0047772D"/>
    <w:rsid w:val="00477905"/>
    <w:rsid w:val="00480820"/>
    <w:rsid w:val="00481025"/>
    <w:rsid w:val="00481058"/>
    <w:rsid w:val="00481B63"/>
    <w:rsid w:val="004828DC"/>
    <w:rsid w:val="00483D37"/>
    <w:rsid w:val="0048412F"/>
    <w:rsid w:val="00484203"/>
    <w:rsid w:val="004847D9"/>
    <w:rsid w:val="00484B16"/>
    <w:rsid w:val="00485627"/>
    <w:rsid w:val="00485643"/>
    <w:rsid w:val="004858A4"/>
    <w:rsid w:val="00492497"/>
    <w:rsid w:val="004928AA"/>
    <w:rsid w:val="00493313"/>
    <w:rsid w:val="004934C0"/>
    <w:rsid w:val="00493E4E"/>
    <w:rsid w:val="00494279"/>
    <w:rsid w:val="00494832"/>
    <w:rsid w:val="0049597C"/>
    <w:rsid w:val="0049652E"/>
    <w:rsid w:val="0049669C"/>
    <w:rsid w:val="0049726F"/>
    <w:rsid w:val="004A0160"/>
    <w:rsid w:val="004A0C7C"/>
    <w:rsid w:val="004A33A5"/>
    <w:rsid w:val="004A5F69"/>
    <w:rsid w:val="004A633E"/>
    <w:rsid w:val="004B00FE"/>
    <w:rsid w:val="004B041E"/>
    <w:rsid w:val="004B11BF"/>
    <w:rsid w:val="004B1F77"/>
    <w:rsid w:val="004B3226"/>
    <w:rsid w:val="004B32BC"/>
    <w:rsid w:val="004B3FA2"/>
    <w:rsid w:val="004B4175"/>
    <w:rsid w:val="004B48D3"/>
    <w:rsid w:val="004B5575"/>
    <w:rsid w:val="004B58C4"/>
    <w:rsid w:val="004B6ACA"/>
    <w:rsid w:val="004B7056"/>
    <w:rsid w:val="004B7AB2"/>
    <w:rsid w:val="004C0042"/>
    <w:rsid w:val="004C05AE"/>
    <w:rsid w:val="004C0830"/>
    <w:rsid w:val="004C0834"/>
    <w:rsid w:val="004C1870"/>
    <w:rsid w:val="004C1F65"/>
    <w:rsid w:val="004C289D"/>
    <w:rsid w:val="004C2A6E"/>
    <w:rsid w:val="004C3090"/>
    <w:rsid w:val="004C3F65"/>
    <w:rsid w:val="004C4157"/>
    <w:rsid w:val="004C641E"/>
    <w:rsid w:val="004C6692"/>
    <w:rsid w:val="004C7C0A"/>
    <w:rsid w:val="004D0604"/>
    <w:rsid w:val="004D0D98"/>
    <w:rsid w:val="004D0FD4"/>
    <w:rsid w:val="004D1761"/>
    <w:rsid w:val="004D2F09"/>
    <w:rsid w:val="004D2F9F"/>
    <w:rsid w:val="004D347C"/>
    <w:rsid w:val="004D650C"/>
    <w:rsid w:val="004D6F3B"/>
    <w:rsid w:val="004E0EE3"/>
    <w:rsid w:val="004E15CA"/>
    <w:rsid w:val="004E17A4"/>
    <w:rsid w:val="004E1836"/>
    <w:rsid w:val="004E241B"/>
    <w:rsid w:val="004E24EB"/>
    <w:rsid w:val="004E2EB8"/>
    <w:rsid w:val="004E35C3"/>
    <w:rsid w:val="004E7442"/>
    <w:rsid w:val="004E77A9"/>
    <w:rsid w:val="004E7988"/>
    <w:rsid w:val="004E7F2F"/>
    <w:rsid w:val="004F3519"/>
    <w:rsid w:val="004F3D49"/>
    <w:rsid w:val="004F4FBE"/>
    <w:rsid w:val="004F5D88"/>
    <w:rsid w:val="004F5F6E"/>
    <w:rsid w:val="004F79FE"/>
    <w:rsid w:val="004F7D2E"/>
    <w:rsid w:val="00503315"/>
    <w:rsid w:val="00503EDA"/>
    <w:rsid w:val="0050408B"/>
    <w:rsid w:val="005042FB"/>
    <w:rsid w:val="005056AC"/>
    <w:rsid w:val="005056F6"/>
    <w:rsid w:val="00505FE3"/>
    <w:rsid w:val="00506307"/>
    <w:rsid w:val="0050685D"/>
    <w:rsid w:val="00507E0E"/>
    <w:rsid w:val="00510001"/>
    <w:rsid w:val="005102FC"/>
    <w:rsid w:val="00510E9A"/>
    <w:rsid w:val="00511020"/>
    <w:rsid w:val="005117E4"/>
    <w:rsid w:val="00514DE8"/>
    <w:rsid w:val="0051519F"/>
    <w:rsid w:val="00515DE9"/>
    <w:rsid w:val="00516AAC"/>
    <w:rsid w:val="0052032D"/>
    <w:rsid w:val="0052252F"/>
    <w:rsid w:val="00525032"/>
    <w:rsid w:val="005258E7"/>
    <w:rsid w:val="0052597D"/>
    <w:rsid w:val="005270F2"/>
    <w:rsid w:val="00527AED"/>
    <w:rsid w:val="00531ED3"/>
    <w:rsid w:val="005325F7"/>
    <w:rsid w:val="00532DC2"/>
    <w:rsid w:val="005344ED"/>
    <w:rsid w:val="00534871"/>
    <w:rsid w:val="00535380"/>
    <w:rsid w:val="00536AB3"/>
    <w:rsid w:val="00536CF3"/>
    <w:rsid w:val="0053713A"/>
    <w:rsid w:val="00537181"/>
    <w:rsid w:val="0053758F"/>
    <w:rsid w:val="00540233"/>
    <w:rsid w:val="00541138"/>
    <w:rsid w:val="00541884"/>
    <w:rsid w:val="00542137"/>
    <w:rsid w:val="00542E93"/>
    <w:rsid w:val="00543B4D"/>
    <w:rsid w:val="00546205"/>
    <w:rsid w:val="005467BE"/>
    <w:rsid w:val="00546899"/>
    <w:rsid w:val="005469BC"/>
    <w:rsid w:val="005472AD"/>
    <w:rsid w:val="00550662"/>
    <w:rsid w:val="00550678"/>
    <w:rsid w:val="00550BF1"/>
    <w:rsid w:val="00551254"/>
    <w:rsid w:val="00551751"/>
    <w:rsid w:val="00552022"/>
    <w:rsid w:val="00553462"/>
    <w:rsid w:val="005536BA"/>
    <w:rsid w:val="00553CBC"/>
    <w:rsid w:val="00554150"/>
    <w:rsid w:val="00554891"/>
    <w:rsid w:val="00555890"/>
    <w:rsid w:val="0055641E"/>
    <w:rsid w:val="00556CBB"/>
    <w:rsid w:val="0056074E"/>
    <w:rsid w:val="005608AE"/>
    <w:rsid w:val="00561924"/>
    <w:rsid w:val="00564091"/>
    <w:rsid w:val="0056533F"/>
    <w:rsid w:val="00565412"/>
    <w:rsid w:val="00565740"/>
    <w:rsid w:val="00565E21"/>
    <w:rsid w:val="00566DBB"/>
    <w:rsid w:val="00567D3B"/>
    <w:rsid w:val="005715A7"/>
    <w:rsid w:val="00572DE5"/>
    <w:rsid w:val="00573808"/>
    <w:rsid w:val="00575B60"/>
    <w:rsid w:val="005760E9"/>
    <w:rsid w:val="005767E3"/>
    <w:rsid w:val="00576A70"/>
    <w:rsid w:val="00576C7D"/>
    <w:rsid w:val="00576FA4"/>
    <w:rsid w:val="00577678"/>
    <w:rsid w:val="00582425"/>
    <w:rsid w:val="00582681"/>
    <w:rsid w:val="00584193"/>
    <w:rsid w:val="0058441E"/>
    <w:rsid w:val="00584F4E"/>
    <w:rsid w:val="00586A84"/>
    <w:rsid w:val="00586B53"/>
    <w:rsid w:val="00587BBA"/>
    <w:rsid w:val="00587F15"/>
    <w:rsid w:val="00590B30"/>
    <w:rsid w:val="00590D94"/>
    <w:rsid w:val="0059141C"/>
    <w:rsid w:val="005917F9"/>
    <w:rsid w:val="00593006"/>
    <w:rsid w:val="0059380A"/>
    <w:rsid w:val="00594A25"/>
    <w:rsid w:val="00596521"/>
    <w:rsid w:val="005971CF"/>
    <w:rsid w:val="005978CC"/>
    <w:rsid w:val="00597D63"/>
    <w:rsid w:val="00597DAF"/>
    <w:rsid w:val="005A011C"/>
    <w:rsid w:val="005A1131"/>
    <w:rsid w:val="005A25C5"/>
    <w:rsid w:val="005A2638"/>
    <w:rsid w:val="005A296C"/>
    <w:rsid w:val="005A2B67"/>
    <w:rsid w:val="005A4045"/>
    <w:rsid w:val="005A6823"/>
    <w:rsid w:val="005A6A19"/>
    <w:rsid w:val="005A6C2D"/>
    <w:rsid w:val="005A79D0"/>
    <w:rsid w:val="005B148F"/>
    <w:rsid w:val="005B14B8"/>
    <w:rsid w:val="005B1B16"/>
    <w:rsid w:val="005B20BE"/>
    <w:rsid w:val="005B2974"/>
    <w:rsid w:val="005B2C6C"/>
    <w:rsid w:val="005B31CA"/>
    <w:rsid w:val="005B52E9"/>
    <w:rsid w:val="005B62A8"/>
    <w:rsid w:val="005B75A9"/>
    <w:rsid w:val="005B782B"/>
    <w:rsid w:val="005C15B5"/>
    <w:rsid w:val="005C1A39"/>
    <w:rsid w:val="005C2B14"/>
    <w:rsid w:val="005C650D"/>
    <w:rsid w:val="005C6DEC"/>
    <w:rsid w:val="005C7546"/>
    <w:rsid w:val="005C77C8"/>
    <w:rsid w:val="005C7E44"/>
    <w:rsid w:val="005D16F8"/>
    <w:rsid w:val="005D18E1"/>
    <w:rsid w:val="005D1B80"/>
    <w:rsid w:val="005D2120"/>
    <w:rsid w:val="005D281C"/>
    <w:rsid w:val="005D2B0A"/>
    <w:rsid w:val="005D2B8D"/>
    <w:rsid w:val="005D37AB"/>
    <w:rsid w:val="005D4889"/>
    <w:rsid w:val="005D4EC4"/>
    <w:rsid w:val="005D6562"/>
    <w:rsid w:val="005D691F"/>
    <w:rsid w:val="005D6F10"/>
    <w:rsid w:val="005D7728"/>
    <w:rsid w:val="005D79E6"/>
    <w:rsid w:val="005D7B6C"/>
    <w:rsid w:val="005E25A9"/>
    <w:rsid w:val="005E27B6"/>
    <w:rsid w:val="005E31A4"/>
    <w:rsid w:val="005E44E4"/>
    <w:rsid w:val="005E5245"/>
    <w:rsid w:val="005E5709"/>
    <w:rsid w:val="005E5F07"/>
    <w:rsid w:val="005E6E13"/>
    <w:rsid w:val="005E794B"/>
    <w:rsid w:val="005F0E23"/>
    <w:rsid w:val="005F0FB7"/>
    <w:rsid w:val="005F3511"/>
    <w:rsid w:val="005F5BD0"/>
    <w:rsid w:val="005F5D82"/>
    <w:rsid w:val="005F6711"/>
    <w:rsid w:val="005F67A9"/>
    <w:rsid w:val="005F73DE"/>
    <w:rsid w:val="005F7D11"/>
    <w:rsid w:val="006012C3"/>
    <w:rsid w:val="006027F1"/>
    <w:rsid w:val="00602ABB"/>
    <w:rsid w:val="0060448A"/>
    <w:rsid w:val="006052D8"/>
    <w:rsid w:val="00605C24"/>
    <w:rsid w:val="0061078E"/>
    <w:rsid w:val="00610A60"/>
    <w:rsid w:val="00611E60"/>
    <w:rsid w:val="00615A8E"/>
    <w:rsid w:val="0061720F"/>
    <w:rsid w:val="00620388"/>
    <w:rsid w:val="006209F8"/>
    <w:rsid w:val="00621357"/>
    <w:rsid w:val="0062172C"/>
    <w:rsid w:val="00621950"/>
    <w:rsid w:val="00621AAF"/>
    <w:rsid w:val="00622B93"/>
    <w:rsid w:val="00623556"/>
    <w:rsid w:val="0062408E"/>
    <w:rsid w:val="00625AFA"/>
    <w:rsid w:val="00625CBA"/>
    <w:rsid w:val="00625F74"/>
    <w:rsid w:val="006264BA"/>
    <w:rsid w:val="00630C59"/>
    <w:rsid w:val="0063125B"/>
    <w:rsid w:val="006314CA"/>
    <w:rsid w:val="00631B47"/>
    <w:rsid w:val="00632FEF"/>
    <w:rsid w:val="00633BFE"/>
    <w:rsid w:val="00633C24"/>
    <w:rsid w:val="00634204"/>
    <w:rsid w:val="00634BE0"/>
    <w:rsid w:val="00634C81"/>
    <w:rsid w:val="00635D5C"/>
    <w:rsid w:val="0063620A"/>
    <w:rsid w:val="00636EF7"/>
    <w:rsid w:val="006371F0"/>
    <w:rsid w:val="00637455"/>
    <w:rsid w:val="006377F5"/>
    <w:rsid w:val="00641EB7"/>
    <w:rsid w:val="0064235C"/>
    <w:rsid w:val="00642946"/>
    <w:rsid w:val="00642BC7"/>
    <w:rsid w:val="00643329"/>
    <w:rsid w:val="00643851"/>
    <w:rsid w:val="006439C4"/>
    <w:rsid w:val="00643F8D"/>
    <w:rsid w:val="00645082"/>
    <w:rsid w:val="00645342"/>
    <w:rsid w:val="0064555F"/>
    <w:rsid w:val="0064597D"/>
    <w:rsid w:val="006460F5"/>
    <w:rsid w:val="00650A75"/>
    <w:rsid w:val="006515C6"/>
    <w:rsid w:val="00653603"/>
    <w:rsid w:val="00653E0C"/>
    <w:rsid w:val="00653F4B"/>
    <w:rsid w:val="00654531"/>
    <w:rsid w:val="00654642"/>
    <w:rsid w:val="0065483A"/>
    <w:rsid w:val="00655401"/>
    <w:rsid w:val="0065604F"/>
    <w:rsid w:val="00656C16"/>
    <w:rsid w:val="0065727D"/>
    <w:rsid w:val="00657850"/>
    <w:rsid w:val="0066019B"/>
    <w:rsid w:val="006602A5"/>
    <w:rsid w:val="00661CB6"/>
    <w:rsid w:val="00661DAA"/>
    <w:rsid w:val="006620D8"/>
    <w:rsid w:val="006621BA"/>
    <w:rsid w:val="006649D4"/>
    <w:rsid w:val="006651E8"/>
    <w:rsid w:val="006657A4"/>
    <w:rsid w:val="00665986"/>
    <w:rsid w:val="00665FB2"/>
    <w:rsid w:val="00667137"/>
    <w:rsid w:val="00667EFD"/>
    <w:rsid w:val="0067153B"/>
    <w:rsid w:val="006716C6"/>
    <w:rsid w:val="00671C99"/>
    <w:rsid w:val="0067204B"/>
    <w:rsid w:val="006725E3"/>
    <w:rsid w:val="0067283A"/>
    <w:rsid w:val="00672877"/>
    <w:rsid w:val="00672B2B"/>
    <w:rsid w:val="00673B74"/>
    <w:rsid w:val="0067548F"/>
    <w:rsid w:val="00675C1C"/>
    <w:rsid w:val="006768C2"/>
    <w:rsid w:val="00676934"/>
    <w:rsid w:val="00676FE2"/>
    <w:rsid w:val="00677468"/>
    <w:rsid w:val="00677E12"/>
    <w:rsid w:val="006801A0"/>
    <w:rsid w:val="00681BCA"/>
    <w:rsid w:val="00682B4A"/>
    <w:rsid w:val="006838E8"/>
    <w:rsid w:val="00683DAA"/>
    <w:rsid w:val="00683EEF"/>
    <w:rsid w:val="00684D18"/>
    <w:rsid w:val="0068683A"/>
    <w:rsid w:val="00687108"/>
    <w:rsid w:val="006906D6"/>
    <w:rsid w:val="00691DFB"/>
    <w:rsid w:val="006926A6"/>
    <w:rsid w:val="00692AE2"/>
    <w:rsid w:val="00693A25"/>
    <w:rsid w:val="00693F46"/>
    <w:rsid w:val="006959A0"/>
    <w:rsid w:val="00695A79"/>
    <w:rsid w:val="00695F46"/>
    <w:rsid w:val="006967A9"/>
    <w:rsid w:val="006969CB"/>
    <w:rsid w:val="00697B2E"/>
    <w:rsid w:val="006A0225"/>
    <w:rsid w:val="006A1252"/>
    <w:rsid w:val="006A1784"/>
    <w:rsid w:val="006A36BC"/>
    <w:rsid w:val="006A37AB"/>
    <w:rsid w:val="006A4655"/>
    <w:rsid w:val="006A4684"/>
    <w:rsid w:val="006A4E05"/>
    <w:rsid w:val="006A5372"/>
    <w:rsid w:val="006A5EFA"/>
    <w:rsid w:val="006A63E8"/>
    <w:rsid w:val="006A6C93"/>
    <w:rsid w:val="006A7356"/>
    <w:rsid w:val="006B040D"/>
    <w:rsid w:val="006B18AF"/>
    <w:rsid w:val="006B1A42"/>
    <w:rsid w:val="006B433B"/>
    <w:rsid w:val="006B49D3"/>
    <w:rsid w:val="006B49FA"/>
    <w:rsid w:val="006B4A76"/>
    <w:rsid w:val="006B4B8D"/>
    <w:rsid w:val="006B5290"/>
    <w:rsid w:val="006B5550"/>
    <w:rsid w:val="006B612E"/>
    <w:rsid w:val="006B62C8"/>
    <w:rsid w:val="006B67D9"/>
    <w:rsid w:val="006B69C6"/>
    <w:rsid w:val="006B6C6E"/>
    <w:rsid w:val="006B73CE"/>
    <w:rsid w:val="006B7644"/>
    <w:rsid w:val="006B76EF"/>
    <w:rsid w:val="006C016D"/>
    <w:rsid w:val="006C16D6"/>
    <w:rsid w:val="006C4739"/>
    <w:rsid w:val="006C47B7"/>
    <w:rsid w:val="006C4ED4"/>
    <w:rsid w:val="006C4F02"/>
    <w:rsid w:val="006C5534"/>
    <w:rsid w:val="006C5904"/>
    <w:rsid w:val="006C654C"/>
    <w:rsid w:val="006C68AB"/>
    <w:rsid w:val="006C7068"/>
    <w:rsid w:val="006C70F0"/>
    <w:rsid w:val="006C7BC2"/>
    <w:rsid w:val="006C7F3E"/>
    <w:rsid w:val="006D1319"/>
    <w:rsid w:val="006D19D8"/>
    <w:rsid w:val="006D235F"/>
    <w:rsid w:val="006D24E6"/>
    <w:rsid w:val="006D27EF"/>
    <w:rsid w:val="006D2E80"/>
    <w:rsid w:val="006D3520"/>
    <w:rsid w:val="006D38A8"/>
    <w:rsid w:val="006D3B79"/>
    <w:rsid w:val="006D4D4C"/>
    <w:rsid w:val="006D587F"/>
    <w:rsid w:val="006D5CA3"/>
    <w:rsid w:val="006D5CC5"/>
    <w:rsid w:val="006D5FC5"/>
    <w:rsid w:val="006D637E"/>
    <w:rsid w:val="006D6748"/>
    <w:rsid w:val="006D6F26"/>
    <w:rsid w:val="006E049E"/>
    <w:rsid w:val="006E1894"/>
    <w:rsid w:val="006E4175"/>
    <w:rsid w:val="006E4BF7"/>
    <w:rsid w:val="006E4E4A"/>
    <w:rsid w:val="006E57DB"/>
    <w:rsid w:val="006E609A"/>
    <w:rsid w:val="006E6634"/>
    <w:rsid w:val="006E68C7"/>
    <w:rsid w:val="006E7DE6"/>
    <w:rsid w:val="006F1A3C"/>
    <w:rsid w:val="006F1E58"/>
    <w:rsid w:val="006F1E77"/>
    <w:rsid w:val="006F4457"/>
    <w:rsid w:val="006F4805"/>
    <w:rsid w:val="006F4881"/>
    <w:rsid w:val="006F4D1F"/>
    <w:rsid w:val="006F62E2"/>
    <w:rsid w:val="006F691A"/>
    <w:rsid w:val="006F6DF1"/>
    <w:rsid w:val="00700201"/>
    <w:rsid w:val="00701005"/>
    <w:rsid w:val="00701073"/>
    <w:rsid w:val="007027F7"/>
    <w:rsid w:val="00702C11"/>
    <w:rsid w:val="00703116"/>
    <w:rsid w:val="00703E04"/>
    <w:rsid w:val="00704550"/>
    <w:rsid w:val="00704C7C"/>
    <w:rsid w:val="00704F98"/>
    <w:rsid w:val="0070654C"/>
    <w:rsid w:val="007076DE"/>
    <w:rsid w:val="00707898"/>
    <w:rsid w:val="00707E15"/>
    <w:rsid w:val="007103E9"/>
    <w:rsid w:val="00710467"/>
    <w:rsid w:val="00710C5A"/>
    <w:rsid w:val="00711076"/>
    <w:rsid w:val="00711159"/>
    <w:rsid w:val="00711ACC"/>
    <w:rsid w:val="00712316"/>
    <w:rsid w:val="00713384"/>
    <w:rsid w:val="0071406F"/>
    <w:rsid w:val="00714A5E"/>
    <w:rsid w:val="0071582C"/>
    <w:rsid w:val="00715D05"/>
    <w:rsid w:val="00715EE0"/>
    <w:rsid w:val="007169B7"/>
    <w:rsid w:val="007179F2"/>
    <w:rsid w:val="007179F4"/>
    <w:rsid w:val="00720006"/>
    <w:rsid w:val="00720E6C"/>
    <w:rsid w:val="007214FA"/>
    <w:rsid w:val="007236EE"/>
    <w:rsid w:val="00723731"/>
    <w:rsid w:val="007237FC"/>
    <w:rsid w:val="00723913"/>
    <w:rsid w:val="00723F71"/>
    <w:rsid w:val="007240EB"/>
    <w:rsid w:val="007242DE"/>
    <w:rsid w:val="0072472E"/>
    <w:rsid w:val="00724DFE"/>
    <w:rsid w:val="00725511"/>
    <w:rsid w:val="0072591D"/>
    <w:rsid w:val="00725BB7"/>
    <w:rsid w:val="007264B8"/>
    <w:rsid w:val="007270A1"/>
    <w:rsid w:val="007270AE"/>
    <w:rsid w:val="0073092C"/>
    <w:rsid w:val="00730DC1"/>
    <w:rsid w:val="00730DCF"/>
    <w:rsid w:val="00731223"/>
    <w:rsid w:val="007312BA"/>
    <w:rsid w:val="00731564"/>
    <w:rsid w:val="0073186D"/>
    <w:rsid w:val="00731978"/>
    <w:rsid w:val="0073293D"/>
    <w:rsid w:val="00733284"/>
    <w:rsid w:val="0073390D"/>
    <w:rsid w:val="00733AAE"/>
    <w:rsid w:val="0073462D"/>
    <w:rsid w:val="007357C6"/>
    <w:rsid w:val="0073581D"/>
    <w:rsid w:val="00736F1C"/>
    <w:rsid w:val="007371C5"/>
    <w:rsid w:val="00737AF5"/>
    <w:rsid w:val="00737F61"/>
    <w:rsid w:val="00737FF6"/>
    <w:rsid w:val="00740015"/>
    <w:rsid w:val="00740035"/>
    <w:rsid w:val="00740275"/>
    <w:rsid w:val="0074045A"/>
    <w:rsid w:val="00740770"/>
    <w:rsid w:val="007411EA"/>
    <w:rsid w:val="00743BE8"/>
    <w:rsid w:val="00743F28"/>
    <w:rsid w:val="007445EA"/>
    <w:rsid w:val="007446F3"/>
    <w:rsid w:val="00744EE4"/>
    <w:rsid w:val="00745570"/>
    <w:rsid w:val="0074585C"/>
    <w:rsid w:val="00745A28"/>
    <w:rsid w:val="00745E19"/>
    <w:rsid w:val="007460CB"/>
    <w:rsid w:val="00746683"/>
    <w:rsid w:val="00751FDA"/>
    <w:rsid w:val="00752043"/>
    <w:rsid w:val="007525C9"/>
    <w:rsid w:val="00753327"/>
    <w:rsid w:val="00753A43"/>
    <w:rsid w:val="00753BCF"/>
    <w:rsid w:val="007547D6"/>
    <w:rsid w:val="0075552C"/>
    <w:rsid w:val="00756CF3"/>
    <w:rsid w:val="00756D92"/>
    <w:rsid w:val="00756DA9"/>
    <w:rsid w:val="00760714"/>
    <w:rsid w:val="00761418"/>
    <w:rsid w:val="00761D5A"/>
    <w:rsid w:val="00761DE4"/>
    <w:rsid w:val="00762AE1"/>
    <w:rsid w:val="00763ADA"/>
    <w:rsid w:val="00766B00"/>
    <w:rsid w:val="00766B2F"/>
    <w:rsid w:val="00766C55"/>
    <w:rsid w:val="00767727"/>
    <w:rsid w:val="00767A3C"/>
    <w:rsid w:val="00770128"/>
    <w:rsid w:val="00771835"/>
    <w:rsid w:val="00772A1F"/>
    <w:rsid w:val="00772EE3"/>
    <w:rsid w:val="007738C5"/>
    <w:rsid w:val="00773BD1"/>
    <w:rsid w:val="007745A5"/>
    <w:rsid w:val="00774A47"/>
    <w:rsid w:val="007750DD"/>
    <w:rsid w:val="007757E2"/>
    <w:rsid w:val="00775E09"/>
    <w:rsid w:val="00776B04"/>
    <w:rsid w:val="007770C8"/>
    <w:rsid w:val="00777F67"/>
    <w:rsid w:val="00780124"/>
    <w:rsid w:val="00780626"/>
    <w:rsid w:val="007806FD"/>
    <w:rsid w:val="007813EF"/>
    <w:rsid w:val="00781951"/>
    <w:rsid w:val="00781C46"/>
    <w:rsid w:val="007824CE"/>
    <w:rsid w:val="00783526"/>
    <w:rsid w:val="00783D28"/>
    <w:rsid w:val="00783D6A"/>
    <w:rsid w:val="00784D62"/>
    <w:rsid w:val="00785951"/>
    <w:rsid w:val="00785EB6"/>
    <w:rsid w:val="00790EC3"/>
    <w:rsid w:val="00791B43"/>
    <w:rsid w:val="00791E0B"/>
    <w:rsid w:val="007924C9"/>
    <w:rsid w:val="0079276F"/>
    <w:rsid w:val="00793336"/>
    <w:rsid w:val="007940A3"/>
    <w:rsid w:val="007946E1"/>
    <w:rsid w:val="00794A77"/>
    <w:rsid w:val="00794E9B"/>
    <w:rsid w:val="00794FB6"/>
    <w:rsid w:val="0079511D"/>
    <w:rsid w:val="007956C3"/>
    <w:rsid w:val="0079630E"/>
    <w:rsid w:val="007964BB"/>
    <w:rsid w:val="00796580"/>
    <w:rsid w:val="00796A78"/>
    <w:rsid w:val="007A05CA"/>
    <w:rsid w:val="007A0E24"/>
    <w:rsid w:val="007A1035"/>
    <w:rsid w:val="007A152F"/>
    <w:rsid w:val="007A17F2"/>
    <w:rsid w:val="007A2B1E"/>
    <w:rsid w:val="007A30C5"/>
    <w:rsid w:val="007A3488"/>
    <w:rsid w:val="007A3B87"/>
    <w:rsid w:val="007A4CA1"/>
    <w:rsid w:val="007A618B"/>
    <w:rsid w:val="007A71A9"/>
    <w:rsid w:val="007A72F3"/>
    <w:rsid w:val="007A78FE"/>
    <w:rsid w:val="007B01FF"/>
    <w:rsid w:val="007B2901"/>
    <w:rsid w:val="007B31BB"/>
    <w:rsid w:val="007B3AC7"/>
    <w:rsid w:val="007B3DB4"/>
    <w:rsid w:val="007B4D87"/>
    <w:rsid w:val="007B4E69"/>
    <w:rsid w:val="007B5657"/>
    <w:rsid w:val="007B5C58"/>
    <w:rsid w:val="007B65C0"/>
    <w:rsid w:val="007B6F53"/>
    <w:rsid w:val="007C031A"/>
    <w:rsid w:val="007C1362"/>
    <w:rsid w:val="007C1631"/>
    <w:rsid w:val="007C16E1"/>
    <w:rsid w:val="007C1A44"/>
    <w:rsid w:val="007C1A68"/>
    <w:rsid w:val="007C1C64"/>
    <w:rsid w:val="007C29DF"/>
    <w:rsid w:val="007C2E63"/>
    <w:rsid w:val="007C3DDF"/>
    <w:rsid w:val="007C531B"/>
    <w:rsid w:val="007C6BB1"/>
    <w:rsid w:val="007C6D79"/>
    <w:rsid w:val="007C7B3B"/>
    <w:rsid w:val="007D0C76"/>
    <w:rsid w:val="007D17CF"/>
    <w:rsid w:val="007D1C3F"/>
    <w:rsid w:val="007D2423"/>
    <w:rsid w:val="007D29CC"/>
    <w:rsid w:val="007D372C"/>
    <w:rsid w:val="007D409B"/>
    <w:rsid w:val="007D428F"/>
    <w:rsid w:val="007D42AF"/>
    <w:rsid w:val="007D44BE"/>
    <w:rsid w:val="007D4A0C"/>
    <w:rsid w:val="007D59CE"/>
    <w:rsid w:val="007D7481"/>
    <w:rsid w:val="007E0DA3"/>
    <w:rsid w:val="007E1D46"/>
    <w:rsid w:val="007E1DA8"/>
    <w:rsid w:val="007E2D93"/>
    <w:rsid w:val="007E3376"/>
    <w:rsid w:val="007E4F7A"/>
    <w:rsid w:val="007E5282"/>
    <w:rsid w:val="007E5363"/>
    <w:rsid w:val="007E59EE"/>
    <w:rsid w:val="007F030A"/>
    <w:rsid w:val="007F03FC"/>
    <w:rsid w:val="007F22A1"/>
    <w:rsid w:val="007F3ED6"/>
    <w:rsid w:val="007F4AA2"/>
    <w:rsid w:val="007F4D54"/>
    <w:rsid w:val="007F4E73"/>
    <w:rsid w:val="007F4E74"/>
    <w:rsid w:val="007F516A"/>
    <w:rsid w:val="007F6194"/>
    <w:rsid w:val="007F6314"/>
    <w:rsid w:val="007F66C6"/>
    <w:rsid w:val="007F682B"/>
    <w:rsid w:val="007F6AC2"/>
    <w:rsid w:val="007F7C56"/>
    <w:rsid w:val="007F7F1B"/>
    <w:rsid w:val="00800D2A"/>
    <w:rsid w:val="0080103A"/>
    <w:rsid w:val="00801F64"/>
    <w:rsid w:val="008025A1"/>
    <w:rsid w:val="0080272A"/>
    <w:rsid w:val="00803C4F"/>
    <w:rsid w:val="00804A2B"/>
    <w:rsid w:val="0080516E"/>
    <w:rsid w:val="0081017D"/>
    <w:rsid w:val="008106F7"/>
    <w:rsid w:val="00810C56"/>
    <w:rsid w:val="00811B5C"/>
    <w:rsid w:val="00815FFC"/>
    <w:rsid w:val="008162D3"/>
    <w:rsid w:val="00816507"/>
    <w:rsid w:val="008178BC"/>
    <w:rsid w:val="00820192"/>
    <w:rsid w:val="008209D9"/>
    <w:rsid w:val="00821336"/>
    <w:rsid w:val="00822159"/>
    <w:rsid w:val="00822A63"/>
    <w:rsid w:val="00825DD4"/>
    <w:rsid w:val="00826207"/>
    <w:rsid w:val="0082651C"/>
    <w:rsid w:val="00826CBA"/>
    <w:rsid w:val="008272D9"/>
    <w:rsid w:val="008301E5"/>
    <w:rsid w:val="0083046E"/>
    <w:rsid w:val="0083068A"/>
    <w:rsid w:val="00830739"/>
    <w:rsid w:val="00830E7E"/>
    <w:rsid w:val="00831103"/>
    <w:rsid w:val="008325C7"/>
    <w:rsid w:val="00832AB8"/>
    <w:rsid w:val="00833E06"/>
    <w:rsid w:val="00833EA9"/>
    <w:rsid w:val="008351FF"/>
    <w:rsid w:val="00835343"/>
    <w:rsid w:val="00840F3E"/>
    <w:rsid w:val="00841C9F"/>
    <w:rsid w:val="00841FED"/>
    <w:rsid w:val="00842DCE"/>
    <w:rsid w:val="00842F11"/>
    <w:rsid w:val="00843469"/>
    <w:rsid w:val="00845085"/>
    <w:rsid w:val="00845F5B"/>
    <w:rsid w:val="0084641A"/>
    <w:rsid w:val="00846965"/>
    <w:rsid w:val="0085010E"/>
    <w:rsid w:val="00850D14"/>
    <w:rsid w:val="00851442"/>
    <w:rsid w:val="008540DB"/>
    <w:rsid w:val="00854A4B"/>
    <w:rsid w:val="0085542A"/>
    <w:rsid w:val="0085568E"/>
    <w:rsid w:val="0085574F"/>
    <w:rsid w:val="008563DC"/>
    <w:rsid w:val="00857BC9"/>
    <w:rsid w:val="00857E9C"/>
    <w:rsid w:val="0086131A"/>
    <w:rsid w:val="00861D3C"/>
    <w:rsid w:val="008628BC"/>
    <w:rsid w:val="00863889"/>
    <w:rsid w:val="00864B52"/>
    <w:rsid w:val="00865313"/>
    <w:rsid w:val="00865A9B"/>
    <w:rsid w:val="0086684A"/>
    <w:rsid w:val="00866C8F"/>
    <w:rsid w:val="00866D1D"/>
    <w:rsid w:val="008673D2"/>
    <w:rsid w:val="008706AB"/>
    <w:rsid w:val="00870C1B"/>
    <w:rsid w:val="00871E46"/>
    <w:rsid w:val="0087219F"/>
    <w:rsid w:val="008758CF"/>
    <w:rsid w:val="00875CD9"/>
    <w:rsid w:val="00875DA6"/>
    <w:rsid w:val="00876C52"/>
    <w:rsid w:val="00876E67"/>
    <w:rsid w:val="008770E5"/>
    <w:rsid w:val="00877393"/>
    <w:rsid w:val="00877841"/>
    <w:rsid w:val="008779A6"/>
    <w:rsid w:val="008801F9"/>
    <w:rsid w:val="00880383"/>
    <w:rsid w:val="008807B8"/>
    <w:rsid w:val="008835AC"/>
    <w:rsid w:val="008841A3"/>
    <w:rsid w:val="0088436F"/>
    <w:rsid w:val="00885289"/>
    <w:rsid w:val="00886D2E"/>
    <w:rsid w:val="00886F79"/>
    <w:rsid w:val="0088741B"/>
    <w:rsid w:val="00887E32"/>
    <w:rsid w:val="0089106C"/>
    <w:rsid w:val="00891872"/>
    <w:rsid w:val="00891D9F"/>
    <w:rsid w:val="00892165"/>
    <w:rsid w:val="0089242D"/>
    <w:rsid w:val="0089258E"/>
    <w:rsid w:val="008928E3"/>
    <w:rsid w:val="00892CB9"/>
    <w:rsid w:val="00892F55"/>
    <w:rsid w:val="00892F6A"/>
    <w:rsid w:val="00893032"/>
    <w:rsid w:val="0089306E"/>
    <w:rsid w:val="0089336F"/>
    <w:rsid w:val="008933F2"/>
    <w:rsid w:val="00894202"/>
    <w:rsid w:val="00894785"/>
    <w:rsid w:val="00895060"/>
    <w:rsid w:val="00895085"/>
    <w:rsid w:val="00895ADB"/>
    <w:rsid w:val="00895FD5"/>
    <w:rsid w:val="00896213"/>
    <w:rsid w:val="0089702F"/>
    <w:rsid w:val="008977C2"/>
    <w:rsid w:val="00897F4D"/>
    <w:rsid w:val="008A02E9"/>
    <w:rsid w:val="008A13AE"/>
    <w:rsid w:val="008A1FC6"/>
    <w:rsid w:val="008A2A0C"/>
    <w:rsid w:val="008A3A5F"/>
    <w:rsid w:val="008A7081"/>
    <w:rsid w:val="008B1A20"/>
    <w:rsid w:val="008B2295"/>
    <w:rsid w:val="008B2795"/>
    <w:rsid w:val="008B33DB"/>
    <w:rsid w:val="008B3A35"/>
    <w:rsid w:val="008B3C2D"/>
    <w:rsid w:val="008B456D"/>
    <w:rsid w:val="008B4B9A"/>
    <w:rsid w:val="008B532D"/>
    <w:rsid w:val="008B6092"/>
    <w:rsid w:val="008B76B6"/>
    <w:rsid w:val="008B7934"/>
    <w:rsid w:val="008B7937"/>
    <w:rsid w:val="008C0B97"/>
    <w:rsid w:val="008C10F2"/>
    <w:rsid w:val="008C1FC6"/>
    <w:rsid w:val="008C2745"/>
    <w:rsid w:val="008C2DFE"/>
    <w:rsid w:val="008C3546"/>
    <w:rsid w:val="008C55C5"/>
    <w:rsid w:val="008C635B"/>
    <w:rsid w:val="008C6D30"/>
    <w:rsid w:val="008C76C7"/>
    <w:rsid w:val="008D0068"/>
    <w:rsid w:val="008D0501"/>
    <w:rsid w:val="008D1DBF"/>
    <w:rsid w:val="008D3096"/>
    <w:rsid w:val="008D3FDB"/>
    <w:rsid w:val="008D5247"/>
    <w:rsid w:val="008D5957"/>
    <w:rsid w:val="008D7F3B"/>
    <w:rsid w:val="008E02E5"/>
    <w:rsid w:val="008E1C0D"/>
    <w:rsid w:val="008E2752"/>
    <w:rsid w:val="008E2DEC"/>
    <w:rsid w:val="008E3094"/>
    <w:rsid w:val="008E3AFB"/>
    <w:rsid w:val="008E3F99"/>
    <w:rsid w:val="008E58A7"/>
    <w:rsid w:val="008E7340"/>
    <w:rsid w:val="008E79A8"/>
    <w:rsid w:val="008F18A6"/>
    <w:rsid w:val="008F1CC9"/>
    <w:rsid w:val="008F2B33"/>
    <w:rsid w:val="008F2E9D"/>
    <w:rsid w:val="008F2EEF"/>
    <w:rsid w:val="008F3621"/>
    <w:rsid w:val="008F3632"/>
    <w:rsid w:val="008F4147"/>
    <w:rsid w:val="008F4612"/>
    <w:rsid w:val="008F47D0"/>
    <w:rsid w:val="008F4967"/>
    <w:rsid w:val="008F5420"/>
    <w:rsid w:val="008F5506"/>
    <w:rsid w:val="008F6868"/>
    <w:rsid w:val="0090062A"/>
    <w:rsid w:val="00901430"/>
    <w:rsid w:val="00901573"/>
    <w:rsid w:val="009018B9"/>
    <w:rsid w:val="00901CA6"/>
    <w:rsid w:val="00902AA1"/>
    <w:rsid w:val="0090445C"/>
    <w:rsid w:val="00905992"/>
    <w:rsid w:val="00905B90"/>
    <w:rsid w:val="009060B3"/>
    <w:rsid w:val="00907163"/>
    <w:rsid w:val="00907832"/>
    <w:rsid w:val="00907908"/>
    <w:rsid w:val="00907BE2"/>
    <w:rsid w:val="00912E28"/>
    <w:rsid w:val="0091367A"/>
    <w:rsid w:val="00914AC1"/>
    <w:rsid w:val="009163E4"/>
    <w:rsid w:val="0091732A"/>
    <w:rsid w:val="00921F69"/>
    <w:rsid w:val="00922329"/>
    <w:rsid w:val="00922DB7"/>
    <w:rsid w:val="00924512"/>
    <w:rsid w:val="00924BE8"/>
    <w:rsid w:val="00925149"/>
    <w:rsid w:val="00925CC4"/>
    <w:rsid w:val="00925D28"/>
    <w:rsid w:val="00927611"/>
    <w:rsid w:val="00930A9A"/>
    <w:rsid w:val="00930E53"/>
    <w:rsid w:val="00931EA0"/>
    <w:rsid w:val="00932E83"/>
    <w:rsid w:val="00933DC0"/>
    <w:rsid w:val="00934BBC"/>
    <w:rsid w:val="009356BA"/>
    <w:rsid w:val="00935FE7"/>
    <w:rsid w:val="009371DB"/>
    <w:rsid w:val="00937971"/>
    <w:rsid w:val="00937CC9"/>
    <w:rsid w:val="00937F38"/>
    <w:rsid w:val="0094105C"/>
    <w:rsid w:val="0094135B"/>
    <w:rsid w:val="00941763"/>
    <w:rsid w:val="00943715"/>
    <w:rsid w:val="00944E43"/>
    <w:rsid w:val="0094517C"/>
    <w:rsid w:val="00945BAD"/>
    <w:rsid w:val="00945F3B"/>
    <w:rsid w:val="00945F4D"/>
    <w:rsid w:val="009461DD"/>
    <w:rsid w:val="00946D1C"/>
    <w:rsid w:val="00947504"/>
    <w:rsid w:val="0095064C"/>
    <w:rsid w:val="0095152B"/>
    <w:rsid w:val="009520A6"/>
    <w:rsid w:val="009526CC"/>
    <w:rsid w:val="00952928"/>
    <w:rsid w:val="00954951"/>
    <w:rsid w:val="00954C34"/>
    <w:rsid w:val="00955005"/>
    <w:rsid w:val="00955720"/>
    <w:rsid w:val="00955DEF"/>
    <w:rsid w:val="00956E12"/>
    <w:rsid w:val="00960886"/>
    <w:rsid w:val="00960C07"/>
    <w:rsid w:val="00961300"/>
    <w:rsid w:val="00961EB6"/>
    <w:rsid w:val="00962DF2"/>
    <w:rsid w:val="0096324B"/>
    <w:rsid w:val="00963A44"/>
    <w:rsid w:val="00964BCC"/>
    <w:rsid w:val="00965B30"/>
    <w:rsid w:val="00965D26"/>
    <w:rsid w:val="0096611C"/>
    <w:rsid w:val="00966FFF"/>
    <w:rsid w:val="009676FE"/>
    <w:rsid w:val="00967FDF"/>
    <w:rsid w:val="009711B5"/>
    <w:rsid w:val="00971F2C"/>
    <w:rsid w:val="00972595"/>
    <w:rsid w:val="00973124"/>
    <w:rsid w:val="00974FF1"/>
    <w:rsid w:val="00975A29"/>
    <w:rsid w:val="00976086"/>
    <w:rsid w:val="00976263"/>
    <w:rsid w:val="00977636"/>
    <w:rsid w:val="00977B3E"/>
    <w:rsid w:val="00980528"/>
    <w:rsid w:val="0098055F"/>
    <w:rsid w:val="0098056E"/>
    <w:rsid w:val="00981B6C"/>
    <w:rsid w:val="009830FC"/>
    <w:rsid w:val="00983505"/>
    <w:rsid w:val="00984372"/>
    <w:rsid w:val="00985D25"/>
    <w:rsid w:val="00986497"/>
    <w:rsid w:val="00987234"/>
    <w:rsid w:val="00987433"/>
    <w:rsid w:val="0098749E"/>
    <w:rsid w:val="00987AF5"/>
    <w:rsid w:val="00987ED1"/>
    <w:rsid w:val="0099024B"/>
    <w:rsid w:val="00990B98"/>
    <w:rsid w:val="0099249A"/>
    <w:rsid w:val="0099283E"/>
    <w:rsid w:val="009934C7"/>
    <w:rsid w:val="00993DA4"/>
    <w:rsid w:val="00994145"/>
    <w:rsid w:val="00994290"/>
    <w:rsid w:val="0099451D"/>
    <w:rsid w:val="00997B6A"/>
    <w:rsid w:val="009A04C0"/>
    <w:rsid w:val="009A245E"/>
    <w:rsid w:val="009A2DF0"/>
    <w:rsid w:val="009A2E85"/>
    <w:rsid w:val="009A3304"/>
    <w:rsid w:val="009A3C58"/>
    <w:rsid w:val="009A4247"/>
    <w:rsid w:val="009A4658"/>
    <w:rsid w:val="009A509A"/>
    <w:rsid w:val="009A5161"/>
    <w:rsid w:val="009A632C"/>
    <w:rsid w:val="009A6CA8"/>
    <w:rsid w:val="009A6FD4"/>
    <w:rsid w:val="009A71B3"/>
    <w:rsid w:val="009A77AA"/>
    <w:rsid w:val="009A7B33"/>
    <w:rsid w:val="009B0349"/>
    <w:rsid w:val="009B05FF"/>
    <w:rsid w:val="009B0D70"/>
    <w:rsid w:val="009B1221"/>
    <w:rsid w:val="009B3575"/>
    <w:rsid w:val="009B3C3D"/>
    <w:rsid w:val="009B3CD9"/>
    <w:rsid w:val="009B41B0"/>
    <w:rsid w:val="009B4A96"/>
    <w:rsid w:val="009B4B7F"/>
    <w:rsid w:val="009B4C5A"/>
    <w:rsid w:val="009B508D"/>
    <w:rsid w:val="009B565E"/>
    <w:rsid w:val="009B64BD"/>
    <w:rsid w:val="009C0219"/>
    <w:rsid w:val="009C06BC"/>
    <w:rsid w:val="009C0D0B"/>
    <w:rsid w:val="009C1608"/>
    <w:rsid w:val="009C27FC"/>
    <w:rsid w:val="009C41B0"/>
    <w:rsid w:val="009C5987"/>
    <w:rsid w:val="009C59E2"/>
    <w:rsid w:val="009C6F09"/>
    <w:rsid w:val="009D02A7"/>
    <w:rsid w:val="009D0371"/>
    <w:rsid w:val="009D24DE"/>
    <w:rsid w:val="009D2BF1"/>
    <w:rsid w:val="009D33B7"/>
    <w:rsid w:val="009D376F"/>
    <w:rsid w:val="009D4F0B"/>
    <w:rsid w:val="009D5207"/>
    <w:rsid w:val="009D58E3"/>
    <w:rsid w:val="009D6415"/>
    <w:rsid w:val="009D705F"/>
    <w:rsid w:val="009E0478"/>
    <w:rsid w:val="009E11B8"/>
    <w:rsid w:val="009E14FA"/>
    <w:rsid w:val="009E240F"/>
    <w:rsid w:val="009E2860"/>
    <w:rsid w:val="009E382F"/>
    <w:rsid w:val="009E3844"/>
    <w:rsid w:val="009E3A26"/>
    <w:rsid w:val="009E4A41"/>
    <w:rsid w:val="009E51B9"/>
    <w:rsid w:val="009E54F7"/>
    <w:rsid w:val="009E6422"/>
    <w:rsid w:val="009E6F7A"/>
    <w:rsid w:val="009E79DB"/>
    <w:rsid w:val="009E7BFD"/>
    <w:rsid w:val="009F0377"/>
    <w:rsid w:val="009F04BB"/>
    <w:rsid w:val="009F0830"/>
    <w:rsid w:val="009F1B9F"/>
    <w:rsid w:val="009F1C4D"/>
    <w:rsid w:val="009F1E83"/>
    <w:rsid w:val="009F2684"/>
    <w:rsid w:val="009F2CA7"/>
    <w:rsid w:val="009F3449"/>
    <w:rsid w:val="009F38EF"/>
    <w:rsid w:val="009F3EAE"/>
    <w:rsid w:val="009F5F10"/>
    <w:rsid w:val="009F77F3"/>
    <w:rsid w:val="00A0054A"/>
    <w:rsid w:val="00A007A5"/>
    <w:rsid w:val="00A02A42"/>
    <w:rsid w:val="00A02B51"/>
    <w:rsid w:val="00A0327B"/>
    <w:rsid w:val="00A03B24"/>
    <w:rsid w:val="00A04726"/>
    <w:rsid w:val="00A04919"/>
    <w:rsid w:val="00A05D43"/>
    <w:rsid w:val="00A07016"/>
    <w:rsid w:val="00A070F3"/>
    <w:rsid w:val="00A07A94"/>
    <w:rsid w:val="00A07CA8"/>
    <w:rsid w:val="00A07D06"/>
    <w:rsid w:val="00A112FD"/>
    <w:rsid w:val="00A12763"/>
    <w:rsid w:val="00A12A3C"/>
    <w:rsid w:val="00A12CAA"/>
    <w:rsid w:val="00A134E5"/>
    <w:rsid w:val="00A1410F"/>
    <w:rsid w:val="00A14876"/>
    <w:rsid w:val="00A16049"/>
    <w:rsid w:val="00A172F7"/>
    <w:rsid w:val="00A178EE"/>
    <w:rsid w:val="00A17B29"/>
    <w:rsid w:val="00A20821"/>
    <w:rsid w:val="00A20991"/>
    <w:rsid w:val="00A20EF3"/>
    <w:rsid w:val="00A20FBE"/>
    <w:rsid w:val="00A224BB"/>
    <w:rsid w:val="00A22658"/>
    <w:rsid w:val="00A229FD"/>
    <w:rsid w:val="00A2301F"/>
    <w:rsid w:val="00A23195"/>
    <w:rsid w:val="00A2321F"/>
    <w:rsid w:val="00A233E4"/>
    <w:rsid w:val="00A24164"/>
    <w:rsid w:val="00A241DC"/>
    <w:rsid w:val="00A2491D"/>
    <w:rsid w:val="00A24E57"/>
    <w:rsid w:val="00A2671F"/>
    <w:rsid w:val="00A27652"/>
    <w:rsid w:val="00A30504"/>
    <w:rsid w:val="00A308F4"/>
    <w:rsid w:val="00A31287"/>
    <w:rsid w:val="00A32F4F"/>
    <w:rsid w:val="00A337A6"/>
    <w:rsid w:val="00A338C0"/>
    <w:rsid w:val="00A342B9"/>
    <w:rsid w:val="00A350B8"/>
    <w:rsid w:val="00A364F1"/>
    <w:rsid w:val="00A369DA"/>
    <w:rsid w:val="00A36BFF"/>
    <w:rsid w:val="00A371F0"/>
    <w:rsid w:val="00A37575"/>
    <w:rsid w:val="00A37604"/>
    <w:rsid w:val="00A422C1"/>
    <w:rsid w:val="00A4233B"/>
    <w:rsid w:val="00A424B2"/>
    <w:rsid w:val="00A4304A"/>
    <w:rsid w:val="00A441AC"/>
    <w:rsid w:val="00A44240"/>
    <w:rsid w:val="00A45260"/>
    <w:rsid w:val="00A455E5"/>
    <w:rsid w:val="00A458AD"/>
    <w:rsid w:val="00A46039"/>
    <w:rsid w:val="00A47D1B"/>
    <w:rsid w:val="00A47DD2"/>
    <w:rsid w:val="00A50D40"/>
    <w:rsid w:val="00A5258C"/>
    <w:rsid w:val="00A52C5C"/>
    <w:rsid w:val="00A52E8B"/>
    <w:rsid w:val="00A534A2"/>
    <w:rsid w:val="00A546A0"/>
    <w:rsid w:val="00A54886"/>
    <w:rsid w:val="00A54EB3"/>
    <w:rsid w:val="00A557B8"/>
    <w:rsid w:val="00A55927"/>
    <w:rsid w:val="00A56026"/>
    <w:rsid w:val="00A56921"/>
    <w:rsid w:val="00A5791F"/>
    <w:rsid w:val="00A60174"/>
    <w:rsid w:val="00A6024B"/>
    <w:rsid w:val="00A611C4"/>
    <w:rsid w:val="00A61716"/>
    <w:rsid w:val="00A61D72"/>
    <w:rsid w:val="00A6244F"/>
    <w:rsid w:val="00A625E0"/>
    <w:rsid w:val="00A638F4"/>
    <w:rsid w:val="00A649A5"/>
    <w:rsid w:val="00A650D5"/>
    <w:rsid w:val="00A65DA2"/>
    <w:rsid w:val="00A666BB"/>
    <w:rsid w:val="00A66FDF"/>
    <w:rsid w:val="00A67C46"/>
    <w:rsid w:val="00A67D84"/>
    <w:rsid w:val="00A72723"/>
    <w:rsid w:val="00A73E6B"/>
    <w:rsid w:val="00A75A7A"/>
    <w:rsid w:val="00A75E16"/>
    <w:rsid w:val="00A802B7"/>
    <w:rsid w:val="00A80D80"/>
    <w:rsid w:val="00A83219"/>
    <w:rsid w:val="00A8393E"/>
    <w:rsid w:val="00A842E5"/>
    <w:rsid w:val="00A84C6C"/>
    <w:rsid w:val="00A85393"/>
    <w:rsid w:val="00A87CF6"/>
    <w:rsid w:val="00A90EB0"/>
    <w:rsid w:val="00A92757"/>
    <w:rsid w:val="00A92F64"/>
    <w:rsid w:val="00A93571"/>
    <w:rsid w:val="00A97D88"/>
    <w:rsid w:val="00AA1CBC"/>
    <w:rsid w:val="00AA23EF"/>
    <w:rsid w:val="00AA26A5"/>
    <w:rsid w:val="00AA2F26"/>
    <w:rsid w:val="00AA382E"/>
    <w:rsid w:val="00AA3AA2"/>
    <w:rsid w:val="00AA54C9"/>
    <w:rsid w:val="00AA5533"/>
    <w:rsid w:val="00AA5E45"/>
    <w:rsid w:val="00AA6660"/>
    <w:rsid w:val="00AA6A95"/>
    <w:rsid w:val="00AB1AD8"/>
    <w:rsid w:val="00AB1F8F"/>
    <w:rsid w:val="00AB1FAA"/>
    <w:rsid w:val="00AB38A6"/>
    <w:rsid w:val="00AB3AEA"/>
    <w:rsid w:val="00AB3C47"/>
    <w:rsid w:val="00AB3E64"/>
    <w:rsid w:val="00AB41B1"/>
    <w:rsid w:val="00AB4389"/>
    <w:rsid w:val="00AB4622"/>
    <w:rsid w:val="00AB4836"/>
    <w:rsid w:val="00AB488F"/>
    <w:rsid w:val="00AB4A8A"/>
    <w:rsid w:val="00AB5739"/>
    <w:rsid w:val="00AB6009"/>
    <w:rsid w:val="00AB66EF"/>
    <w:rsid w:val="00AB6A90"/>
    <w:rsid w:val="00AB6F8F"/>
    <w:rsid w:val="00AC00C7"/>
    <w:rsid w:val="00AC0FF0"/>
    <w:rsid w:val="00AC244C"/>
    <w:rsid w:val="00AC2546"/>
    <w:rsid w:val="00AC3F77"/>
    <w:rsid w:val="00AC4044"/>
    <w:rsid w:val="00AC4129"/>
    <w:rsid w:val="00AC4F7D"/>
    <w:rsid w:val="00AC5D93"/>
    <w:rsid w:val="00AC6286"/>
    <w:rsid w:val="00AC6BEF"/>
    <w:rsid w:val="00AC6F06"/>
    <w:rsid w:val="00AC75E9"/>
    <w:rsid w:val="00AC7825"/>
    <w:rsid w:val="00AD0137"/>
    <w:rsid w:val="00AD04C0"/>
    <w:rsid w:val="00AD1315"/>
    <w:rsid w:val="00AD16B6"/>
    <w:rsid w:val="00AD19C6"/>
    <w:rsid w:val="00AD1C57"/>
    <w:rsid w:val="00AD2F84"/>
    <w:rsid w:val="00AD42E9"/>
    <w:rsid w:val="00AD4887"/>
    <w:rsid w:val="00AD489B"/>
    <w:rsid w:val="00AD5292"/>
    <w:rsid w:val="00AD5438"/>
    <w:rsid w:val="00AD56AB"/>
    <w:rsid w:val="00AD5720"/>
    <w:rsid w:val="00AD5E3C"/>
    <w:rsid w:val="00AE09AB"/>
    <w:rsid w:val="00AE0A9C"/>
    <w:rsid w:val="00AE0D02"/>
    <w:rsid w:val="00AE14A5"/>
    <w:rsid w:val="00AE4656"/>
    <w:rsid w:val="00AE46CA"/>
    <w:rsid w:val="00AE474A"/>
    <w:rsid w:val="00AE4A03"/>
    <w:rsid w:val="00AE53A0"/>
    <w:rsid w:val="00AE5A2C"/>
    <w:rsid w:val="00AE60B6"/>
    <w:rsid w:val="00AE665F"/>
    <w:rsid w:val="00AE67ED"/>
    <w:rsid w:val="00AE6922"/>
    <w:rsid w:val="00AE695D"/>
    <w:rsid w:val="00AE6A99"/>
    <w:rsid w:val="00AE77BA"/>
    <w:rsid w:val="00AE7A90"/>
    <w:rsid w:val="00AE7C2D"/>
    <w:rsid w:val="00AE7DB6"/>
    <w:rsid w:val="00AF017A"/>
    <w:rsid w:val="00AF04EB"/>
    <w:rsid w:val="00AF1471"/>
    <w:rsid w:val="00AF30FB"/>
    <w:rsid w:val="00AF3251"/>
    <w:rsid w:val="00AF47C2"/>
    <w:rsid w:val="00AF4BE6"/>
    <w:rsid w:val="00AF6A79"/>
    <w:rsid w:val="00B00FC7"/>
    <w:rsid w:val="00B01353"/>
    <w:rsid w:val="00B0137F"/>
    <w:rsid w:val="00B04297"/>
    <w:rsid w:val="00B04552"/>
    <w:rsid w:val="00B046C9"/>
    <w:rsid w:val="00B04F7B"/>
    <w:rsid w:val="00B10205"/>
    <w:rsid w:val="00B111E2"/>
    <w:rsid w:val="00B11C7C"/>
    <w:rsid w:val="00B11EBA"/>
    <w:rsid w:val="00B12A10"/>
    <w:rsid w:val="00B12BEF"/>
    <w:rsid w:val="00B13EDB"/>
    <w:rsid w:val="00B13F80"/>
    <w:rsid w:val="00B146A7"/>
    <w:rsid w:val="00B14E46"/>
    <w:rsid w:val="00B15057"/>
    <w:rsid w:val="00B16434"/>
    <w:rsid w:val="00B16729"/>
    <w:rsid w:val="00B16A11"/>
    <w:rsid w:val="00B20373"/>
    <w:rsid w:val="00B208A1"/>
    <w:rsid w:val="00B20AC9"/>
    <w:rsid w:val="00B21261"/>
    <w:rsid w:val="00B21954"/>
    <w:rsid w:val="00B23C72"/>
    <w:rsid w:val="00B2413E"/>
    <w:rsid w:val="00B25431"/>
    <w:rsid w:val="00B26BF9"/>
    <w:rsid w:val="00B27802"/>
    <w:rsid w:val="00B303DB"/>
    <w:rsid w:val="00B3096F"/>
    <w:rsid w:val="00B30CBF"/>
    <w:rsid w:val="00B315D6"/>
    <w:rsid w:val="00B32494"/>
    <w:rsid w:val="00B33B80"/>
    <w:rsid w:val="00B33CB1"/>
    <w:rsid w:val="00B3430A"/>
    <w:rsid w:val="00B35B89"/>
    <w:rsid w:val="00B36677"/>
    <w:rsid w:val="00B36A28"/>
    <w:rsid w:val="00B371C5"/>
    <w:rsid w:val="00B3725D"/>
    <w:rsid w:val="00B37844"/>
    <w:rsid w:val="00B37938"/>
    <w:rsid w:val="00B3798C"/>
    <w:rsid w:val="00B40EFB"/>
    <w:rsid w:val="00B42DA7"/>
    <w:rsid w:val="00B44528"/>
    <w:rsid w:val="00B448DA"/>
    <w:rsid w:val="00B4607A"/>
    <w:rsid w:val="00B47C9C"/>
    <w:rsid w:val="00B47F4B"/>
    <w:rsid w:val="00B50869"/>
    <w:rsid w:val="00B50B6B"/>
    <w:rsid w:val="00B51252"/>
    <w:rsid w:val="00B5126A"/>
    <w:rsid w:val="00B51C37"/>
    <w:rsid w:val="00B541D6"/>
    <w:rsid w:val="00B5436B"/>
    <w:rsid w:val="00B54994"/>
    <w:rsid w:val="00B55937"/>
    <w:rsid w:val="00B57A13"/>
    <w:rsid w:val="00B57A9F"/>
    <w:rsid w:val="00B60D36"/>
    <w:rsid w:val="00B615E6"/>
    <w:rsid w:val="00B6165E"/>
    <w:rsid w:val="00B61907"/>
    <w:rsid w:val="00B62278"/>
    <w:rsid w:val="00B62427"/>
    <w:rsid w:val="00B632CD"/>
    <w:rsid w:val="00B637AA"/>
    <w:rsid w:val="00B64ECA"/>
    <w:rsid w:val="00B650D5"/>
    <w:rsid w:val="00B6575C"/>
    <w:rsid w:val="00B65A66"/>
    <w:rsid w:val="00B65F2D"/>
    <w:rsid w:val="00B67E97"/>
    <w:rsid w:val="00B7056E"/>
    <w:rsid w:val="00B709C4"/>
    <w:rsid w:val="00B71555"/>
    <w:rsid w:val="00B71667"/>
    <w:rsid w:val="00B71D20"/>
    <w:rsid w:val="00B7466A"/>
    <w:rsid w:val="00B75034"/>
    <w:rsid w:val="00B752C8"/>
    <w:rsid w:val="00B75CAB"/>
    <w:rsid w:val="00B76396"/>
    <w:rsid w:val="00B76854"/>
    <w:rsid w:val="00B80FEE"/>
    <w:rsid w:val="00B825A1"/>
    <w:rsid w:val="00B82B49"/>
    <w:rsid w:val="00B82F0A"/>
    <w:rsid w:val="00B8312F"/>
    <w:rsid w:val="00B8376A"/>
    <w:rsid w:val="00B84002"/>
    <w:rsid w:val="00B8502C"/>
    <w:rsid w:val="00B853EC"/>
    <w:rsid w:val="00B87698"/>
    <w:rsid w:val="00B876AA"/>
    <w:rsid w:val="00B90D0B"/>
    <w:rsid w:val="00B91699"/>
    <w:rsid w:val="00B91FB8"/>
    <w:rsid w:val="00B92DB0"/>
    <w:rsid w:val="00B9303C"/>
    <w:rsid w:val="00B9349F"/>
    <w:rsid w:val="00B9420E"/>
    <w:rsid w:val="00B96780"/>
    <w:rsid w:val="00B96BD2"/>
    <w:rsid w:val="00B9700D"/>
    <w:rsid w:val="00B9765D"/>
    <w:rsid w:val="00BA2435"/>
    <w:rsid w:val="00BA2E09"/>
    <w:rsid w:val="00BA3334"/>
    <w:rsid w:val="00BA3649"/>
    <w:rsid w:val="00BA5117"/>
    <w:rsid w:val="00BA6336"/>
    <w:rsid w:val="00BA6437"/>
    <w:rsid w:val="00BA6F67"/>
    <w:rsid w:val="00BA7676"/>
    <w:rsid w:val="00BB0038"/>
    <w:rsid w:val="00BB0D34"/>
    <w:rsid w:val="00BB0E1C"/>
    <w:rsid w:val="00BB18BC"/>
    <w:rsid w:val="00BB358E"/>
    <w:rsid w:val="00BB3B45"/>
    <w:rsid w:val="00BB4198"/>
    <w:rsid w:val="00BB4C2A"/>
    <w:rsid w:val="00BB5541"/>
    <w:rsid w:val="00BB56E4"/>
    <w:rsid w:val="00BB599E"/>
    <w:rsid w:val="00BB5F88"/>
    <w:rsid w:val="00BB66A5"/>
    <w:rsid w:val="00BB6976"/>
    <w:rsid w:val="00BC01C5"/>
    <w:rsid w:val="00BC0D35"/>
    <w:rsid w:val="00BC24BD"/>
    <w:rsid w:val="00BC24CB"/>
    <w:rsid w:val="00BC3296"/>
    <w:rsid w:val="00BC3D5F"/>
    <w:rsid w:val="00BC56FC"/>
    <w:rsid w:val="00BC5B77"/>
    <w:rsid w:val="00BC6169"/>
    <w:rsid w:val="00BC6A10"/>
    <w:rsid w:val="00BC6D34"/>
    <w:rsid w:val="00BC7113"/>
    <w:rsid w:val="00BC7846"/>
    <w:rsid w:val="00BD0239"/>
    <w:rsid w:val="00BD09F0"/>
    <w:rsid w:val="00BD0C33"/>
    <w:rsid w:val="00BD1279"/>
    <w:rsid w:val="00BD1302"/>
    <w:rsid w:val="00BD131B"/>
    <w:rsid w:val="00BD1D5D"/>
    <w:rsid w:val="00BD2D61"/>
    <w:rsid w:val="00BD31BC"/>
    <w:rsid w:val="00BD31F5"/>
    <w:rsid w:val="00BD323B"/>
    <w:rsid w:val="00BD5402"/>
    <w:rsid w:val="00BD612F"/>
    <w:rsid w:val="00BE1A50"/>
    <w:rsid w:val="00BE1D5A"/>
    <w:rsid w:val="00BE1F68"/>
    <w:rsid w:val="00BE2121"/>
    <w:rsid w:val="00BE2823"/>
    <w:rsid w:val="00BE2DB2"/>
    <w:rsid w:val="00BE3469"/>
    <w:rsid w:val="00BE3A47"/>
    <w:rsid w:val="00BE4E75"/>
    <w:rsid w:val="00BE60C6"/>
    <w:rsid w:val="00BE68E8"/>
    <w:rsid w:val="00BE6FFB"/>
    <w:rsid w:val="00BE75ED"/>
    <w:rsid w:val="00BE7973"/>
    <w:rsid w:val="00BF1017"/>
    <w:rsid w:val="00BF18CE"/>
    <w:rsid w:val="00BF227B"/>
    <w:rsid w:val="00BF2428"/>
    <w:rsid w:val="00BF257A"/>
    <w:rsid w:val="00BF3490"/>
    <w:rsid w:val="00BF4844"/>
    <w:rsid w:val="00BF5149"/>
    <w:rsid w:val="00BF5FED"/>
    <w:rsid w:val="00BF6754"/>
    <w:rsid w:val="00BF771B"/>
    <w:rsid w:val="00C00000"/>
    <w:rsid w:val="00C000E0"/>
    <w:rsid w:val="00C002E4"/>
    <w:rsid w:val="00C00806"/>
    <w:rsid w:val="00C0094E"/>
    <w:rsid w:val="00C02D91"/>
    <w:rsid w:val="00C02DBA"/>
    <w:rsid w:val="00C033DE"/>
    <w:rsid w:val="00C040CB"/>
    <w:rsid w:val="00C07E71"/>
    <w:rsid w:val="00C1023D"/>
    <w:rsid w:val="00C11BBD"/>
    <w:rsid w:val="00C12BB3"/>
    <w:rsid w:val="00C13043"/>
    <w:rsid w:val="00C13379"/>
    <w:rsid w:val="00C13511"/>
    <w:rsid w:val="00C1356D"/>
    <w:rsid w:val="00C15130"/>
    <w:rsid w:val="00C1670A"/>
    <w:rsid w:val="00C170E1"/>
    <w:rsid w:val="00C17B3D"/>
    <w:rsid w:val="00C17C96"/>
    <w:rsid w:val="00C17CA8"/>
    <w:rsid w:val="00C20D2C"/>
    <w:rsid w:val="00C20F61"/>
    <w:rsid w:val="00C22716"/>
    <w:rsid w:val="00C227B5"/>
    <w:rsid w:val="00C2312A"/>
    <w:rsid w:val="00C25671"/>
    <w:rsid w:val="00C259A7"/>
    <w:rsid w:val="00C25B82"/>
    <w:rsid w:val="00C25EE4"/>
    <w:rsid w:val="00C27E9B"/>
    <w:rsid w:val="00C307B8"/>
    <w:rsid w:val="00C30C7F"/>
    <w:rsid w:val="00C32403"/>
    <w:rsid w:val="00C32732"/>
    <w:rsid w:val="00C329FB"/>
    <w:rsid w:val="00C32C44"/>
    <w:rsid w:val="00C33670"/>
    <w:rsid w:val="00C33A4D"/>
    <w:rsid w:val="00C340BE"/>
    <w:rsid w:val="00C34589"/>
    <w:rsid w:val="00C3465B"/>
    <w:rsid w:val="00C35AF4"/>
    <w:rsid w:val="00C365F0"/>
    <w:rsid w:val="00C367EF"/>
    <w:rsid w:val="00C3772D"/>
    <w:rsid w:val="00C379FC"/>
    <w:rsid w:val="00C37CA8"/>
    <w:rsid w:val="00C4032B"/>
    <w:rsid w:val="00C431EF"/>
    <w:rsid w:val="00C4483C"/>
    <w:rsid w:val="00C45995"/>
    <w:rsid w:val="00C465D5"/>
    <w:rsid w:val="00C47BB8"/>
    <w:rsid w:val="00C5032C"/>
    <w:rsid w:val="00C5077A"/>
    <w:rsid w:val="00C50B52"/>
    <w:rsid w:val="00C50CEE"/>
    <w:rsid w:val="00C5255A"/>
    <w:rsid w:val="00C54337"/>
    <w:rsid w:val="00C558B8"/>
    <w:rsid w:val="00C55E1F"/>
    <w:rsid w:val="00C56046"/>
    <w:rsid w:val="00C5681D"/>
    <w:rsid w:val="00C57361"/>
    <w:rsid w:val="00C57BD1"/>
    <w:rsid w:val="00C6057D"/>
    <w:rsid w:val="00C60E28"/>
    <w:rsid w:val="00C60ED4"/>
    <w:rsid w:val="00C6135A"/>
    <w:rsid w:val="00C62DDB"/>
    <w:rsid w:val="00C63815"/>
    <w:rsid w:val="00C6444A"/>
    <w:rsid w:val="00C64C4C"/>
    <w:rsid w:val="00C65365"/>
    <w:rsid w:val="00C6562D"/>
    <w:rsid w:val="00C65EDE"/>
    <w:rsid w:val="00C6606E"/>
    <w:rsid w:val="00C66E14"/>
    <w:rsid w:val="00C66EF1"/>
    <w:rsid w:val="00C6787B"/>
    <w:rsid w:val="00C67959"/>
    <w:rsid w:val="00C711B7"/>
    <w:rsid w:val="00C71CC9"/>
    <w:rsid w:val="00C724B2"/>
    <w:rsid w:val="00C7396E"/>
    <w:rsid w:val="00C74516"/>
    <w:rsid w:val="00C74635"/>
    <w:rsid w:val="00C749CE"/>
    <w:rsid w:val="00C74D8E"/>
    <w:rsid w:val="00C75F7E"/>
    <w:rsid w:val="00C764A2"/>
    <w:rsid w:val="00C7754E"/>
    <w:rsid w:val="00C7761E"/>
    <w:rsid w:val="00C776D6"/>
    <w:rsid w:val="00C77D1A"/>
    <w:rsid w:val="00C77E6F"/>
    <w:rsid w:val="00C80754"/>
    <w:rsid w:val="00C813D1"/>
    <w:rsid w:val="00C8193A"/>
    <w:rsid w:val="00C81A70"/>
    <w:rsid w:val="00C836E7"/>
    <w:rsid w:val="00C8417A"/>
    <w:rsid w:val="00C8453A"/>
    <w:rsid w:val="00C84584"/>
    <w:rsid w:val="00C864AD"/>
    <w:rsid w:val="00C86664"/>
    <w:rsid w:val="00C86793"/>
    <w:rsid w:val="00C86966"/>
    <w:rsid w:val="00C86A8A"/>
    <w:rsid w:val="00C87307"/>
    <w:rsid w:val="00C87AD5"/>
    <w:rsid w:val="00C90B6E"/>
    <w:rsid w:val="00C90EC9"/>
    <w:rsid w:val="00C913DA"/>
    <w:rsid w:val="00C9187D"/>
    <w:rsid w:val="00C9324A"/>
    <w:rsid w:val="00C94024"/>
    <w:rsid w:val="00C94E38"/>
    <w:rsid w:val="00C94FEA"/>
    <w:rsid w:val="00C9592C"/>
    <w:rsid w:val="00C967E2"/>
    <w:rsid w:val="00C96F8D"/>
    <w:rsid w:val="00CA06A0"/>
    <w:rsid w:val="00CA1538"/>
    <w:rsid w:val="00CA4B34"/>
    <w:rsid w:val="00CA582F"/>
    <w:rsid w:val="00CA6AB6"/>
    <w:rsid w:val="00CA75D2"/>
    <w:rsid w:val="00CB0E80"/>
    <w:rsid w:val="00CB2CB7"/>
    <w:rsid w:val="00CB42C8"/>
    <w:rsid w:val="00CB50B5"/>
    <w:rsid w:val="00CB5A8C"/>
    <w:rsid w:val="00CB635E"/>
    <w:rsid w:val="00CC1470"/>
    <w:rsid w:val="00CC1B61"/>
    <w:rsid w:val="00CC24E6"/>
    <w:rsid w:val="00CC3364"/>
    <w:rsid w:val="00CC3DCC"/>
    <w:rsid w:val="00CC57EA"/>
    <w:rsid w:val="00CC582C"/>
    <w:rsid w:val="00CC5AAE"/>
    <w:rsid w:val="00CC6650"/>
    <w:rsid w:val="00CC697D"/>
    <w:rsid w:val="00CC6E70"/>
    <w:rsid w:val="00CD08C7"/>
    <w:rsid w:val="00CD0A9B"/>
    <w:rsid w:val="00CD1807"/>
    <w:rsid w:val="00CD43C2"/>
    <w:rsid w:val="00CD498D"/>
    <w:rsid w:val="00CD4A6B"/>
    <w:rsid w:val="00CD4BA4"/>
    <w:rsid w:val="00CD4DC4"/>
    <w:rsid w:val="00CD4EF4"/>
    <w:rsid w:val="00CD67E0"/>
    <w:rsid w:val="00CE09C9"/>
    <w:rsid w:val="00CE10B6"/>
    <w:rsid w:val="00CE10E4"/>
    <w:rsid w:val="00CE207B"/>
    <w:rsid w:val="00CE211C"/>
    <w:rsid w:val="00CE2AA3"/>
    <w:rsid w:val="00CE2D4D"/>
    <w:rsid w:val="00CE31E0"/>
    <w:rsid w:val="00CE3FAC"/>
    <w:rsid w:val="00CE4202"/>
    <w:rsid w:val="00CE568A"/>
    <w:rsid w:val="00CE58E9"/>
    <w:rsid w:val="00CE6AD3"/>
    <w:rsid w:val="00CE72E9"/>
    <w:rsid w:val="00CF01A7"/>
    <w:rsid w:val="00CF1200"/>
    <w:rsid w:val="00CF1B9A"/>
    <w:rsid w:val="00CF262A"/>
    <w:rsid w:val="00CF30E4"/>
    <w:rsid w:val="00CF42E5"/>
    <w:rsid w:val="00CF490E"/>
    <w:rsid w:val="00CF598C"/>
    <w:rsid w:val="00CF641A"/>
    <w:rsid w:val="00CF6482"/>
    <w:rsid w:val="00CF6A10"/>
    <w:rsid w:val="00CF736B"/>
    <w:rsid w:val="00CF75ED"/>
    <w:rsid w:val="00CF76DA"/>
    <w:rsid w:val="00CF78AE"/>
    <w:rsid w:val="00CF7D02"/>
    <w:rsid w:val="00D008A9"/>
    <w:rsid w:val="00D01495"/>
    <w:rsid w:val="00D014D6"/>
    <w:rsid w:val="00D02771"/>
    <w:rsid w:val="00D02ADD"/>
    <w:rsid w:val="00D02E83"/>
    <w:rsid w:val="00D0346D"/>
    <w:rsid w:val="00D03D79"/>
    <w:rsid w:val="00D04B4E"/>
    <w:rsid w:val="00D07C01"/>
    <w:rsid w:val="00D112A5"/>
    <w:rsid w:val="00D11A1F"/>
    <w:rsid w:val="00D132E1"/>
    <w:rsid w:val="00D143D7"/>
    <w:rsid w:val="00D15C8A"/>
    <w:rsid w:val="00D15F16"/>
    <w:rsid w:val="00D17959"/>
    <w:rsid w:val="00D17D41"/>
    <w:rsid w:val="00D20298"/>
    <w:rsid w:val="00D22328"/>
    <w:rsid w:val="00D22E35"/>
    <w:rsid w:val="00D23D59"/>
    <w:rsid w:val="00D23DD8"/>
    <w:rsid w:val="00D24532"/>
    <w:rsid w:val="00D24AD0"/>
    <w:rsid w:val="00D257BD"/>
    <w:rsid w:val="00D2657D"/>
    <w:rsid w:val="00D27353"/>
    <w:rsid w:val="00D30894"/>
    <w:rsid w:val="00D32C87"/>
    <w:rsid w:val="00D33301"/>
    <w:rsid w:val="00D3342F"/>
    <w:rsid w:val="00D33C0D"/>
    <w:rsid w:val="00D34064"/>
    <w:rsid w:val="00D374EE"/>
    <w:rsid w:val="00D40E71"/>
    <w:rsid w:val="00D41276"/>
    <w:rsid w:val="00D4165F"/>
    <w:rsid w:val="00D42C33"/>
    <w:rsid w:val="00D43C19"/>
    <w:rsid w:val="00D473FD"/>
    <w:rsid w:val="00D506EC"/>
    <w:rsid w:val="00D50838"/>
    <w:rsid w:val="00D50A76"/>
    <w:rsid w:val="00D50F34"/>
    <w:rsid w:val="00D5103E"/>
    <w:rsid w:val="00D5232B"/>
    <w:rsid w:val="00D533CF"/>
    <w:rsid w:val="00D540A3"/>
    <w:rsid w:val="00D555AA"/>
    <w:rsid w:val="00D570F7"/>
    <w:rsid w:val="00D602E2"/>
    <w:rsid w:val="00D603AC"/>
    <w:rsid w:val="00D61AA8"/>
    <w:rsid w:val="00D61BFD"/>
    <w:rsid w:val="00D62772"/>
    <w:rsid w:val="00D638A1"/>
    <w:rsid w:val="00D6436D"/>
    <w:rsid w:val="00D64A70"/>
    <w:rsid w:val="00D64D51"/>
    <w:rsid w:val="00D67618"/>
    <w:rsid w:val="00D67807"/>
    <w:rsid w:val="00D70821"/>
    <w:rsid w:val="00D715AE"/>
    <w:rsid w:val="00D72773"/>
    <w:rsid w:val="00D732F0"/>
    <w:rsid w:val="00D73641"/>
    <w:rsid w:val="00D74357"/>
    <w:rsid w:val="00D8071E"/>
    <w:rsid w:val="00D80D05"/>
    <w:rsid w:val="00D82EF8"/>
    <w:rsid w:val="00D83AB9"/>
    <w:rsid w:val="00D83C4D"/>
    <w:rsid w:val="00D84528"/>
    <w:rsid w:val="00D853E9"/>
    <w:rsid w:val="00D85461"/>
    <w:rsid w:val="00D86723"/>
    <w:rsid w:val="00D86B77"/>
    <w:rsid w:val="00D86C8F"/>
    <w:rsid w:val="00D86D53"/>
    <w:rsid w:val="00D87349"/>
    <w:rsid w:val="00D8798E"/>
    <w:rsid w:val="00D90D41"/>
    <w:rsid w:val="00D90D86"/>
    <w:rsid w:val="00D910F0"/>
    <w:rsid w:val="00D91295"/>
    <w:rsid w:val="00D91415"/>
    <w:rsid w:val="00D91C13"/>
    <w:rsid w:val="00D930B1"/>
    <w:rsid w:val="00D93FA6"/>
    <w:rsid w:val="00D941EF"/>
    <w:rsid w:val="00D96CEC"/>
    <w:rsid w:val="00D96DCC"/>
    <w:rsid w:val="00D974CD"/>
    <w:rsid w:val="00D97CDF"/>
    <w:rsid w:val="00DA2076"/>
    <w:rsid w:val="00DA2411"/>
    <w:rsid w:val="00DA2772"/>
    <w:rsid w:val="00DA2B73"/>
    <w:rsid w:val="00DA303F"/>
    <w:rsid w:val="00DA323F"/>
    <w:rsid w:val="00DA4A0B"/>
    <w:rsid w:val="00DA4CFE"/>
    <w:rsid w:val="00DA559E"/>
    <w:rsid w:val="00DA60F0"/>
    <w:rsid w:val="00DA6A2E"/>
    <w:rsid w:val="00DA79D8"/>
    <w:rsid w:val="00DA7F2D"/>
    <w:rsid w:val="00DB0FE6"/>
    <w:rsid w:val="00DB1F35"/>
    <w:rsid w:val="00DB389C"/>
    <w:rsid w:val="00DB461F"/>
    <w:rsid w:val="00DB5EB4"/>
    <w:rsid w:val="00DB71E9"/>
    <w:rsid w:val="00DC0E97"/>
    <w:rsid w:val="00DC0F85"/>
    <w:rsid w:val="00DC2357"/>
    <w:rsid w:val="00DC2459"/>
    <w:rsid w:val="00DC2492"/>
    <w:rsid w:val="00DC2718"/>
    <w:rsid w:val="00DC2891"/>
    <w:rsid w:val="00DC2B3B"/>
    <w:rsid w:val="00DC3904"/>
    <w:rsid w:val="00DC5174"/>
    <w:rsid w:val="00DC558E"/>
    <w:rsid w:val="00DC5D68"/>
    <w:rsid w:val="00DD1637"/>
    <w:rsid w:val="00DD269D"/>
    <w:rsid w:val="00DD28A4"/>
    <w:rsid w:val="00DD2C34"/>
    <w:rsid w:val="00DD38C3"/>
    <w:rsid w:val="00DD39C3"/>
    <w:rsid w:val="00DD45A0"/>
    <w:rsid w:val="00DD4779"/>
    <w:rsid w:val="00DD5E76"/>
    <w:rsid w:val="00DD5FF5"/>
    <w:rsid w:val="00DD6090"/>
    <w:rsid w:val="00DD6989"/>
    <w:rsid w:val="00DD6BD3"/>
    <w:rsid w:val="00DD7BC3"/>
    <w:rsid w:val="00DD7BFC"/>
    <w:rsid w:val="00DE07D6"/>
    <w:rsid w:val="00DE0FC7"/>
    <w:rsid w:val="00DE1121"/>
    <w:rsid w:val="00DE1136"/>
    <w:rsid w:val="00DE12BA"/>
    <w:rsid w:val="00DE43A4"/>
    <w:rsid w:val="00DE55D5"/>
    <w:rsid w:val="00DE5D97"/>
    <w:rsid w:val="00DE5E78"/>
    <w:rsid w:val="00DE7CDD"/>
    <w:rsid w:val="00DF2283"/>
    <w:rsid w:val="00DF2684"/>
    <w:rsid w:val="00DF3256"/>
    <w:rsid w:val="00DF3559"/>
    <w:rsid w:val="00DF3B23"/>
    <w:rsid w:val="00DF3F90"/>
    <w:rsid w:val="00DF4BAC"/>
    <w:rsid w:val="00DF5BCE"/>
    <w:rsid w:val="00DF61DA"/>
    <w:rsid w:val="00DF623B"/>
    <w:rsid w:val="00DF68AC"/>
    <w:rsid w:val="00DF7512"/>
    <w:rsid w:val="00E00152"/>
    <w:rsid w:val="00E00264"/>
    <w:rsid w:val="00E003E4"/>
    <w:rsid w:val="00E00888"/>
    <w:rsid w:val="00E00A7E"/>
    <w:rsid w:val="00E01341"/>
    <w:rsid w:val="00E013DC"/>
    <w:rsid w:val="00E022A6"/>
    <w:rsid w:val="00E0256A"/>
    <w:rsid w:val="00E04E54"/>
    <w:rsid w:val="00E05EA0"/>
    <w:rsid w:val="00E05F30"/>
    <w:rsid w:val="00E07049"/>
    <w:rsid w:val="00E07141"/>
    <w:rsid w:val="00E1005B"/>
    <w:rsid w:val="00E10F04"/>
    <w:rsid w:val="00E11972"/>
    <w:rsid w:val="00E12911"/>
    <w:rsid w:val="00E16023"/>
    <w:rsid w:val="00E178EC"/>
    <w:rsid w:val="00E17E6E"/>
    <w:rsid w:val="00E204B6"/>
    <w:rsid w:val="00E20832"/>
    <w:rsid w:val="00E23890"/>
    <w:rsid w:val="00E23A70"/>
    <w:rsid w:val="00E2561F"/>
    <w:rsid w:val="00E26534"/>
    <w:rsid w:val="00E267BB"/>
    <w:rsid w:val="00E27564"/>
    <w:rsid w:val="00E3091A"/>
    <w:rsid w:val="00E31096"/>
    <w:rsid w:val="00E310BE"/>
    <w:rsid w:val="00E31135"/>
    <w:rsid w:val="00E325BC"/>
    <w:rsid w:val="00E32BD3"/>
    <w:rsid w:val="00E32E97"/>
    <w:rsid w:val="00E334AA"/>
    <w:rsid w:val="00E34C59"/>
    <w:rsid w:val="00E3593A"/>
    <w:rsid w:val="00E36D97"/>
    <w:rsid w:val="00E36FAF"/>
    <w:rsid w:val="00E37836"/>
    <w:rsid w:val="00E401E8"/>
    <w:rsid w:val="00E420C3"/>
    <w:rsid w:val="00E42C0D"/>
    <w:rsid w:val="00E42C42"/>
    <w:rsid w:val="00E4312C"/>
    <w:rsid w:val="00E43E25"/>
    <w:rsid w:val="00E43F71"/>
    <w:rsid w:val="00E46603"/>
    <w:rsid w:val="00E46FFC"/>
    <w:rsid w:val="00E4709D"/>
    <w:rsid w:val="00E47364"/>
    <w:rsid w:val="00E475AC"/>
    <w:rsid w:val="00E504C8"/>
    <w:rsid w:val="00E51DE8"/>
    <w:rsid w:val="00E5259C"/>
    <w:rsid w:val="00E528C2"/>
    <w:rsid w:val="00E54B1B"/>
    <w:rsid w:val="00E555E5"/>
    <w:rsid w:val="00E5596F"/>
    <w:rsid w:val="00E5683C"/>
    <w:rsid w:val="00E568F5"/>
    <w:rsid w:val="00E57C99"/>
    <w:rsid w:val="00E60C3B"/>
    <w:rsid w:val="00E60E24"/>
    <w:rsid w:val="00E6124F"/>
    <w:rsid w:val="00E636E6"/>
    <w:rsid w:val="00E662BF"/>
    <w:rsid w:val="00E67BB7"/>
    <w:rsid w:val="00E67CDC"/>
    <w:rsid w:val="00E67E88"/>
    <w:rsid w:val="00E701C6"/>
    <w:rsid w:val="00E7059E"/>
    <w:rsid w:val="00E7115F"/>
    <w:rsid w:val="00E7188A"/>
    <w:rsid w:val="00E718AE"/>
    <w:rsid w:val="00E72515"/>
    <w:rsid w:val="00E732DD"/>
    <w:rsid w:val="00E739F9"/>
    <w:rsid w:val="00E7539B"/>
    <w:rsid w:val="00E75409"/>
    <w:rsid w:val="00E75985"/>
    <w:rsid w:val="00E7598C"/>
    <w:rsid w:val="00E769D9"/>
    <w:rsid w:val="00E76B41"/>
    <w:rsid w:val="00E77050"/>
    <w:rsid w:val="00E770FE"/>
    <w:rsid w:val="00E771A6"/>
    <w:rsid w:val="00E80E16"/>
    <w:rsid w:val="00E80FB0"/>
    <w:rsid w:val="00E81115"/>
    <w:rsid w:val="00E81855"/>
    <w:rsid w:val="00E81B7B"/>
    <w:rsid w:val="00E8231E"/>
    <w:rsid w:val="00E82D41"/>
    <w:rsid w:val="00E83332"/>
    <w:rsid w:val="00E838D0"/>
    <w:rsid w:val="00E842BC"/>
    <w:rsid w:val="00E84812"/>
    <w:rsid w:val="00E851C7"/>
    <w:rsid w:val="00E85232"/>
    <w:rsid w:val="00E8540D"/>
    <w:rsid w:val="00E85A3D"/>
    <w:rsid w:val="00E87C01"/>
    <w:rsid w:val="00E91B80"/>
    <w:rsid w:val="00E93D1D"/>
    <w:rsid w:val="00E93E4C"/>
    <w:rsid w:val="00E942EC"/>
    <w:rsid w:val="00E94476"/>
    <w:rsid w:val="00E95EEE"/>
    <w:rsid w:val="00E970DB"/>
    <w:rsid w:val="00E9728A"/>
    <w:rsid w:val="00E97511"/>
    <w:rsid w:val="00E977A0"/>
    <w:rsid w:val="00EA1E8E"/>
    <w:rsid w:val="00EA2936"/>
    <w:rsid w:val="00EA3AB7"/>
    <w:rsid w:val="00EA3B33"/>
    <w:rsid w:val="00EA4001"/>
    <w:rsid w:val="00EA5C35"/>
    <w:rsid w:val="00EA6209"/>
    <w:rsid w:val="00EB13E8"/>
    <w:rsid w:val="00EB1755"/>
    <w:rsid w:val="00EB21BC"/>
    <w:rsid w:val="00EB2581"/>
    <w:rsid w:val="00EB27E4"/>
    <w:rsid w:val="00EB2ACA"/>
    <w:rsid w:val="00EB31F4"/>
    <w:rsid w:val="00EB3880"/>
    <w:rsid w:val="00EB4A8B"/>
    <w:rsid w:val="00EB5287"/>
    <w:rsid w:val="00EB55CD"/>
    <w:rsid w:val="00EB6190"/>
    <w:rsid w:val="00EB6358"/>
    <w:rsid w:val="00EB6AB5"/>
    <w:rsid w:val="00EB6E72"/>
    <w:rsid w:val="00EB7582"/>
    <w:rsid w:val="00EB76BD"/>
    <w:rsid w:val="00EB7A77"/>
    <w:rsid w:val="00EC038E"/>
    <w:rsid w:val="00EC17BD"/>
    <w:rsid w:val="00EC248E"/>
    <w:rsid w:val="00EC278E"/>
    <w:rsid w:val="00EC294F"/>
    <w:rsid w:val="00EC329B"/>
    <w:rsid w:val="00EC5651"/>
    <w:rsid w:val="00EC5D47"/>
    <w:rsid w:val="00EC6AF4"/>
    <w:rsid w:val="00EC7573"/>
    <w:rsid w:val="00ED03B2"/>
    <w:rsid w:val="00ED0A5D"/>
    <w:rsid w:val="00ED0C2B"/>
    <w:rsid w:val="00ED1C7B"/>
    <w:rsid w:val="00ED2139"/>
    <w:rsid w:val="00ED2C46"/>
    <w:rsid w:val="00ED3155"/>
    <w:rsid w:val="00ED34B8"/>
    <w:rsid w:val="00ED420D"/>
    <w:rsid w:val="00ED46CF"/>
    <w:rsid w:val="00ED4C06"/>
    <w:rsid w:val="00ED4FA3"/>
    <w:rsid w:val="00ED50A5"/>
    <w:rsid w:val="00ED5A18"/>
    <w:rsid w:val="00ED5A84"/>
    <w:rsid w:val="00EE1AFE"/>
    <w:rsid w:val="00EE235C"/>
    <w:rsid w:val="00EE418C"/>
    <w:rsid w:val="00EE4567"/>
    <w:rsid w:val="00EE4B9A"/>
    <w:rsid w:val="00EE51F9"/>
    <w:rsid w:val="00EE5662"/>
    <w:rsid w:val="00EE5F13"/>
    <w:rsid w:val="00EE779A"/>
    <w:rsid w:val="00EE797B"/>
    <w:rsid w:val="00EF0779"/>
    <w:rsid w:val="00EF0CC0"/>
    <w:rsid w:val="00EF1E67"/>
    <w:rsid w:val="00EF2B8A"/>
    <w:rsid w:val="00EF3F4F"/>
    <w:rsid w:val="00EF4377"/>
    <w:rsid w:val="00EF44A2"/>
    <w:rsid w:val="00EF499A"/>
    <w:rsid w:val="00EF5A61"/>
    <w:rsid w:val="00EF7341"/>
    <w:rsid w:val="00EF79C9"/>
    <w:rsid w:val="00F00437"/>
    <w:rsid w:val="00F014B4"/>
    <w:rsid w:val="00F01E17"/>
    <w:rsid w:val="00F0206C"/>
    <w:rsid w:val="00F02288"/>
    <w:rsid w:val="00F03C74"/>
    <w:rsid w:val="00F03CB3"/>
    <w:rsid w:val="00F04A3A"/>
    <w:rsid w:val="00F04B58"/>
    <w:rsid w:val="00F0533F"/>
    <w:rsid w:val="00F05BFD"/>
    <w:rsid w:val="00F06106"/>
    <w:rsid w:val="00F0656B"/>
    <w:rsid w:val="00F11C17"/>
    <w:rsid w:val="00F12A28"/>
    <w:rsid w:val="00F12CC8"/>
    <w:rsid w:val="00F20282"/>
    <w:rsid w:val="00F2033E"/>
    <w:rsid w:val="00F20883"/>
    <w:rsid w:val="00F20A20"/>
    <w:rsid w:val="00F21197"/>
    <w:rsid w:val="00F215FB"/>
    <w:rsid w:val="00F21AE5"/>
    <w:rsid w:val="00F21CF6"/>
    <w:rsid w:val="00F227ED"/>
    <w:rsid w:val="00F234CB"/>
    <w:rsid w:val="00F24C75"/>
    <w:rsid w:val="00F24FCF"/>
    <w:rsid w:val="00F253D5"/>
    <w:rsid w:val="00F261F4"/>
    <w:rsid w:val="00F2648E"/>
    <w:rsid w:val="00F27BA3"/>
    <w:rsid w:val="00F303B7"/>
    <w:rsid w:val="00F3099A"/>
    <w:rsid w:val="00F30F2F"/>
    <w:rsid w:val="00F31545"/>
    <w:rsid w:val="00F31914"/>
    <w:rsid w:val="00F32293"/>
    <w:rsid w:val="00F3264F"/>
    <w:rsid w:val="00F330DD"/>
    <w:rsid w:val="00F33ED9"/>
    <w:rsid w:val="00F35FF1"/>
    <w:rsid w:val="00F366CD"/>
    <w:rsid w:val="00F366EB"/>
    <w:rsid w:val="00F36A42"/>
    <w:rsid w:val="00F3737C"/>
    <w:rsid w:val="00F37EB2"/>
    <w:rsid w:val="00F40109"/>
    <w:rsid w:val="00F40361"/>
    <w:rsid w:val="00F40369"/>
    <w:rsid w:val="00F40B16"/>
    <w:rsid w:val="00F40C9D"/>
    <w:rsid w:val="00F41368"/>
    <w:rsid w:val="00F416FA"/>
    <w:rsid w:val="00F42954"/>
    <w:rsid w:val="00F433DE"/>
    <w:rsid w:val="00F43849"/>
    <w:rsid w:val="00F43E22"/>
    <w:rsid w:val="00F44195"/>
    <w:rsid w:val="00F444D6"/>
    <w:rsid w:val="00F44E5D"/>
    <w:rsid w:val="00F4532B"/>
    <w:rsid w:val="00F459FE"/>
    <w:rsid w:val="00F467F8"/>
    <w:rsid w:val="00F47141"/>
    <w:rsid w:val="00F47BA1"/>
    <w:rsid w:val="00F47F73"/>
    <w:rsid w:val="00F504B1"/>
    <w:rsid w:val="00F50A37"/>
    <w:rsid w:val="00F51416"/>
    <w:rsid w:val="00F515EA"/>
    <w:rsid w:val="00F527AA"/>
    <w:rsid w:val="00F52B74"/>
    <w:rsid w:val="00F54B35"/>
    <w:rsid w:val="00F54C60"/>
    <w:rsid w:val="00F550B7"/>
    <w:rsid w:val="00F550E5"/>
    <w:rsid w:val="00F5663D"/>
    <w:rsid w:val="00F56644"/>
    <w:rsid w:val="00F568E2"/>
    <w:rsid w:val="00F56E6C"/>
    <w:rsid w:val="00F570BE"/>
    <w:rsid w:val="00F578AE"/>
    <w:rsid w:val="00F61714"/>
    <w:rsid w:val="00F625C2"/>
    <w:rsid w:val="00F62DD6"/>
    <w:rsid w:val="00F62E64"/>
    <w:rsid w:val="00F63326"/>
    <w:rsid w:val="00F63FDD"/>
    <w:rsid w:val="00F6497B"/>
    <w:rsid w:val="00F65C25"/>
    <w:rsid w:val="00F65C3E"/>
    <w:rsid w:val="00F66553"/>
    <w:rsid w:val="00F66862"/>
    <w:rsid w:val="00F66B77"/>
    <w:rsid w:val="00F67325"/>
    <w:rsid w:val="00F701D0"/>
    <w:rsid w:val="00F70696"/>
    <w:rsid w:val="00F70937"/>
    <w:rsid w:val="00F714C5"/>
    <w:rsid w:val="00F7249D"/>
    <w:rsid w:val="00F74102"/>
    <w:rsid w:val="00F7479A"/>
    <w:rsid w:val="00F75EB8"/>
    <w:rsid w:val="00F76801"/>
    <w:rsid w:val="00F76EBE"/>
    <w:rsid w:val="00F7732E"/>
    <w:rsid w:val="00F773AB"/>
    <w:rsid w:val="00F77702"/>
    <w:rsid w:val="00F778EC"/>
    <w:rsid w:val="00F80DE2"/>
    <w:rsid w:val="00F818D0"/>
    <w:rsid w:val="00F82F76"/>
    <w:rsid w:val="00F8344A"/>
    <w:rsid w:val="00F839DD"/>
    <w:rsid w:val="00F84124"/>
    <w:rsid w:val="00F850FB"/>
    <w:rsid w:val="00F85A4D"/>
    <w:rsid w:val="00F872AD"/>
    <w:rsid w:val="00F90446"/>
    <w:rsid w:val="00F91A53"/>
    <w:rsid w:val="00F925FC"/>
    <w:rsid w:val="00F92EF6"/>
    <w:rsid w:val="00F935AD"/>
    <w:rsid w:val="00F93B43"/>
    <w:rsid w:val="00F96744"/>
    <w:rsid w:val="00F97E87"/>
    <w:rsid w:val="00FA07FB"/>
    <w:rsid w:val="00FA12CB"/>
    <w:rsid w:val="00FA1941"/>
    <w:rsid w:val="00FA1D74"/>
    <w:rsid w:val="00FA27B6"/>
    <w:rsid w:val="00FA3909"/>
    <w:rsid w:val="00FA3DA3"/>
    <w:rsid w:val="00FA3DF8"/>
    <w:rsid w:val="00FA54E2"/>
    <w:rsid w:val="00FA5520"/>
    <w:rsid w:val="00FA63E5"/>
    <w:rsid w:val="00FA68FA"/>
    <w:rsid w:val="00FA7983"/>
    <w:rsid w:val="00FA7D50"/>
    <w:rsid w:val="00FB01E0"/>
    <w:rsid w:val="00FB0DC1"/>
    <w:rsid w:val="00FB19D4"/>
    <w:rsid w:val="00FB1A07"/>
    <w:rsid w:val="00FB29E0"/>
    <w:rsid w:val="00FB2FA5"/>
    <w:rsid w:val="00FB3471"/>
    <w:rsid w:val="00FB3887"/>
    <w:rsid w:val="00FB46D8"/>
    <w:rsid w:val="00FB4B7D"/>
    <w:rsid w:val="00FB54D1"/>
    <w:rsid w:val="00FB5938"/>
    <w:rsid w:val="00FB764A"/>
    <w:rsid w:val="00FB7683"/>
    <w:rsid w:val="00FB791E"/>
    <w:rsid w:val="00FC0981"/>
    <w:rsid w:val="00FC0BC5"/>
    <w:rsid w:val="00FC1B30"/>
    <w:rsid w:val="00FC1F09"/>
    <w:rsid w:val="00FC26B4"/>
    <w:rsid w:val="00FC3605"/>
    <w:rsid w:val="00FC3A5C"/>
    <w:rsid w:val="00FC4E25"/>
    <w:rsid w:val="00FC5514"/>
    <w:rsid w:val="00FC593D"/>
    <w:rsid w:val="00FC62DF"/>
    <w:rsid w:val="00FC6327"/>
    <w:rsid w:val="00FD1317"/>
    <w:rsid w:val="00FD1367"/>
    <w:rsid w:val="00FD1371"/>
    <w:rsid w:val="00FD151B"/>
    <w:rsid w:val="00FD1870"/>
    <w:rsid w:val="00FD1A13"/>
    <w:rsid w:val="00FD2B91"/>
    <w:rsid w:val="00FD3BD3"/>
    <w:rsid w:val="00FD4547"/>
    <w:rsid w:val="00FD574E"/>
    <w:rsid w:val="00FD6778"/>
    <w:rsid w:val="00FD6BE5"/>
    <w:rsid w:val="00FD6C23"/>
    <w:rsid w:val="00FD6DB3"/>
    <w:rsid w:val="00FD7B45"/>
    <w:rsid w:val="00FE084E"/>
    <w:rsid w:val="00FE0DE5"/>
    <w:rsid w:val="00FE109A"/>
    <w:rsid w:val="00FE2A1F"/>
    <w:rsid w:val="00FE2F4E"/>
    <w:rsid w:val="00FE2FB4"/>
    <w:rsid w:val="00FE3227"/>
    <w:rsid w:val="00FE4063"/>
    <w:rsid w:val="00FE4B32"/>
    <w:rsid w:val="00FE584B"/>
    <w:rsid w:val="00FE5D8B"/>
    <w:rsid w:val="00FF2673"/>
    <w:rsid w:val="00FF2955"/>
    <w:rsid w:val="00FF315F"/>
    <w:rsid w:val="00FF35E3"/>
    <w:rsid w:val="00FF3984"/>
    <w:rsid w:val="00FF4AA1"/>
    <w:rsid w:val="00FF4C08"/>
    <w:rsid w:val="00FF7488"/>
    <w:rsid w:val="00FF7521"/>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137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99"/>
    <w:qFormat/>
    <w:rsid w:val="00B11C7C"/>
    <w:rPr>
      <w:kern w:val="0"/>
      <w:sz w:val="22"/>
      <w:lang w:eastAsia="en-US"/>
    </w:rPr>
  </w:style>
  <w:style w:type="character" w:customStyle="1" w:styleId="apple-converted-space">
    <w:name w:val="apple-converted-space"/>
    <w:basedOn w:val="a0"/>
    <w:uiPriority w:val="99"/>
    <w:rsid w:val="00BB0D34"/>
    <w:rPr>
      <w:rFonts w:cs="Times New Roman"/>
    </w:rPr>
  </w:style>
  <w:style w:type="paragraph" w:styleId="a4">
    <w:name w:val="header"/>
    <w:basedOn w:val="a"/>
    <w:link w:val="Char0"/>
    <w:uiPriority w:val="99"/>
    <w:rsid w:val="007E3376"/>
    <w:pPr>
      <w:tabs>
        <w:tab w:val="center" w:pos="4680"/>
        <w:tab w:val="right" w:pos="9360"/>
      </w:tabs>
      <w:spacing w:after="0" w:line="240" w:lineRule="auto"/>
    </w:pPr>
  </w:style>
  <w:style w:type="character" w:customStyle="1" w:styleId="Char0">
    <w:name w:val="页眉 Char"/>
    <w:basedOn w:val="a0"/>
    <w:link w:val="a4"/>
    <w:uiPriority w:val="99"/>
    <w:locked/>
    <w:rsid w:val="007E3376"/>
    <w:rPr>
      <w:rFonts w:cs="Times New Roman"/>
    </w:rPr>
  </w:style>
  <w:style w:type="paragraph" w:styleId="a5">
    <w:name w:val="footer"/>
    <w:basedOn w:val="a"/>
    <w:link w:val="Char1"/>
    <w:uiPriority w:val="99"/>
    <w:rsid w:val="007E3376"/>
    <w:pPr>
      <w:tabs>
        <w:tab w:val="center" w:pos="4680"/>
        <w:tab w:val="right" w:pos="9360"/>
      </w:tabs>
      <w:spacing w:after="0" w:line="240" w:lineRule="auto"/>
    </w:pPr>
  </w:style>
  <w:style w:type="character" w:customStyle="1" w:styleId="Char1">
    <w:name w:val="页脚 Char"/>
    <w:basedOn w:val="a0"/>
    <w:link w:val="a5"/>
    <w:uiPriority w:val="99"/>
    <w:locked/>
    <w:rsid w:val="007E3376"/>
    <w:rPr>
      <w:rFonts w:cs="Times New Roman"/>
    </w:rPr>
  </w:style>
  <w:style w:type="character" w:styleId="a6">
    <w:name w:val="Hyperlink"/>
    <w:basedOn w:val="a0"/>
    <w:uiPriority w:val="99"/>
    <w:rsid w:val="00F36A42"/>
    <w:rPr>
      <w:rFonts w:cs="Times New Roman"/>
      <w:color w:val="0000FF"/>
      <w:u w:val="single"/>
    </w:rPr>
  </w:style>
  <w:style w:type="paragraph" w:styleId="a7">
    <w:name w:val="Balloon Text"/>
    <w:basedOn w:val="a"/>
    <w:link w:val="Char2"/>
    <w:uiPriority w:val="99"/>
    <w:semiHidden/>
    <w:rsid w:val="00137F1C"/>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137F1C"/>
    <w:rPr>
      <w:rFonts w:ascii="Tahoma" w:hAnsi="Tahoma" w:cs="Tahoma"/>
      <w:sz w:val="16"/>
      <w:szCs w:val="16"/>
    </w:rPr>
  </w:style>
  <w:style w:type="paragraph" w:styleId="a8">
    <w:name w:val="Normal (Web)"/>
    <w:basedOn w:val="a"/>
    <w:uiPriority w:val="99"/>
    <w:rsid w:val="00A66FDF"/>
    <w:pPr>
      <w:spacing w:before="100" w:beforeAutospacing="1" w:after="100" w:afterAutospacing="1" w:line="240" w:lineRule="auto"/>
    </w:pPr>
    <w:rPr>
      <w:rFonts w:ascii="Times New Roman" w:hAnsi="Times New Roman"/>
      <w:sz w:val="24"/>
      <w:szCs w:val="24"/>
    </w:rPr>
  </w:style>
  <w:style w:type="character" w:styleId="a9">
    <w:name w:val="annotation reference"/>
    <w:basedOn w:val="a0"/>
    <w:uiPriority w:val="99"/>
    <w:semiHidden/>
    <w:rsid w:val="00ED4FA3"/>
    <w:rPr>
      <w:rFonts w:cs="Times New Roman"/>
      <w:sz w:val="16"/>
      <w:szCs w:val="16"/>
    </w:rPr>
  </w:style>
  <w:style w:type="paragraph" w:styleId="aa">
    <w:name w:val="annotation text"/>
    <w:basedOn w:val="a"/>
    <w:link w:val="Char3"/>
    <w:uiPriority w:val="99"/>
    <w:semiHidden/>
    <w:rsid w:val="00ED4FA3"/>
    <w:pPr>
      <w:spacing w:line="240" w:lineRule="auto"/>
    </w:pPr>
    <w:rPr>
      <w:sz w:val="20"/>
      <w:szCs w:val="20"/>
    </w:rPr>
  </w:style>
  <w:style w:type="character" w:customStyle="1" w:styleId="Char3">
    <w:name w:val="批注文字 Char"/>
    <w:basedOn w:val="a0"/>
    <w:link w:val="aa"/>
    <w:uiPriority w:val="99"/>
    <w:semiHidden/>
    <w:locked/>
    <w:rsid w:val="00ED4FA3"/>
    <w:rPr>
      <w:rFonts w:cs="Times New Roman"/>
      <w:sz w:val="20"/>
      <w:szCs w:val="20"/>
    </w:rPr>
  </w:style>
  <w:style w:type="paragraph" w:styleId="ab">
    <w:name w:val="annotation subject"/>
    <w:basedOn w:val="aa"/>
    <w:next w:val="aa"/>
    <w:link w:val="Char4"/>
    <w:uiPriority w:val="99"/>
    <w:semiHidden/>
    <w:rsid w:val="00ED4FA3"/>
    <w:rPr>
      <w:b/>
      <w:bCs/>
    </w:rPr>
  </w:style>
  <w:style w:type="character" w:customStyle="1" w:styleId="Char4">
    <w:name w:val="批注主题 Char"/>
    <w:basedOn w:val="Char3"/>
    <w:link w:val="ab"/>
    <w:uiPriority w:val="99"/>
    <w:semiHidden/>
    <w:locked/>
    <w:rsid w:val="00ED4FA3"/>
    <w:rPr>
      <w:rFonts w:cs="Times New Roman"/>
      <w:b/>
      <w:bCs/>
      <w:sz w:val="20"/>
      <w:szCs w:val="20"/>
    </w:rPr>
  </w:style>
  <w:style w:type="character" w:customStyle="1" w:styleId="highlight">
    <w:name w:val="highlight"/>
    <w:basedOn w:val="a0"/>
    <w:uiPriority w:val="99"/>
    <w:rsid w:val="00A44240"/>
    <w:rPr>
      <w:rFonts w:cs="Times New Roman"/>
    </w:rPr>
  </w:style>
  <w:style w:type="paragraph" w:styleId="ac">
    <w:name w:val="List Paragraph"/>
    <w:basedOn w:val="a"/>
    <w:uiPriority w:val="99"/>
    <w:qFormat/>
    <w:rsid w:val="00707898"/>
    <w:pPr>
      <w:spacing w:after="0" w:line="240" w:lineRule="auto"/>
      <w:ind w:left="720"/>
      <w:contextualSpacing/>
    </w:pPr>
    <w:rPr>
      <w:rFonts w:ascii="Times New Roman" w:hAnsi="Times New Roman"/>
      <w:sz w:val="24"/>
      <w:szCs w:val="24"/>
    </w:rPr>
  </w:style>
  <w:style w:type="character" w:styleId="ad">
    <w:name w:val="Strong"/>
    <w:basedOn w:val="a0"/>
    <w:uiPriority w:val="99"/>
    <w:qFormat/>
    <w:rsid w:val="00AE60B6"/>
    <w:rPr>
      <w:rFonts w:cs="Times New Roman"/>
      <w:b/>
      <w:bCs/>
    </w:rPr>
  </w:style>
  <w:style w:type="character" w:styleId="ae">
    <w:name w:val="Emphasis"/>
    <w:basedOn w:val="a0"/>
    <w:uiPriority w:val="99"/>
    <w:qFormat/>
    <w:rsid w:val="00AE60B6"/>
    <w:rPr>
      <w:rFonts w:cs="Times New Roman"/>
      <w:i/>
      <w:iCs/>
    </w:rPr>
  </w:style>
  <w:style w:type="character" w:customStyle="1" w:styleId="highwire-citation-authors">
    <w:name w:val="highwire-citation-authors"/>
    <w:basedOn w:val="a0"/>
    <w:uiPriority w:val="99"/>
    <w:rsid w:val="001C3C1F"/>
    <w:rPr>
      <w:rFonts w:cs="Times New Roman"/>
    </w:rPr>
  </w:style>
  <w:style w:type="character" w:customStyle="1" w:styleId="highwire-citation-author">
    <w:name w:val="highwire-citation-author"/>
    <w:basedOn w:val="a0"/>
    <w:uiPriority w:val="99"/>
    <w:rsid w:val="001C3C1F"/>
    <w:rPr>
      <w:rFonts w:cs="Times New Roman"/>
    </w:rPr>
  </w:style>
  <w:style w:type="character" w:customStyle="1" w:styleId="nlm-given-names">
    <w:name w:val="nlm-given-names"/>
    <w:basedOn w:val="a0"/>
    <w:uiPriority w:val="99"/>
    <w:rsid w:val="001C3C1F"/>
    <w:rPr>
      <w:rFonts w:cs="Times New Roman"/>
    </w:rPr>
  </w:style>
  <w:style w:type="character" w:customStyle="1" w:styleId="nlm-surname">
    <w:name w:val="nlm-surname"/>
    <w:basedOn w:val="a0"/>
    <w:uiPriority w:val="99"/>
    <w:rsid w:val="001C3C1F"/>
    <w:rPr>
      <w:rFonts w:cs="Times New Roman"/>
    </w:rPr>
  </w:style>
  <w:style w:type="character" w:customStyle="1" w:styleId="highwire-cite-metadata-journal-title">
    <w:name w:val="highwire-cite-metadata-journal-title"/>
    <w:basedOn w:val="a0"/>
    <w:uiPriority w:val="99"/>
    <w:rsid w:val="001C3C1F"/>
    <w:rPr>
      <w:rFonts w:cs="Times New Roman"/>
    </w:rPr>
  </w:style>
  <w:style w:type="character" w:customStyle="1" w:styleId="highwire-cite-metadata-date">
    <w:name w:val="highwire-cite-metadata-date"/>
    <w:basedOn w:val="a0"/>
    <w:uiPriority w:val="99"/>
    <w:rsid w:val="001C3C1F"/>
    <w:rPr>
      <w:rFonts w:cs="Times New Roman"/>
    </w:rPr>
  </w:style>
  <w:style w:type="character" w:customStyle="1" w:styleId="citation">
    <w:name w:val="citation"/>
    <w:basedOn w:val="a0"/>
    <w:uiPriority w:val="99"/>
    <w:rsid w:val="00BF5149"/>
    <w:rPr>
      <w:rFonts w:cs="Times New Roman"/>
    </w:rPr>
  </w:style>
  <w:style w:type="paragraph" w:styleId="af">
    <w:name w:val="Revision"/>
    <w:hidden/>
    <w:uiPriority w:val="99"/>
    <w:semiHidden/>
    <w:rsid w:val="009B0D70"/>
    <w:rPr>
      <w:kern w:val="0"/>
      <w:sz w:val="22"/>
      <w:lang w:eastAsia="en-US"/>
    </w:rPr>
  </w:style>
  <w:style w:type="paragraph" w:customStyle="1" w:styleId="Default">
    <w:name w:val="Default"/>
    <w:uiPriority w:val="99"/>
    <w:rsid w:val="00493E4E"/>
    <w:pPr>
      <w:autoSpaceDE w:val="0"/>
      <w:autoSpaceDN w:val="0"/>
      <w:adjustRightInd w:val="0"/>
    </w:pPr>
    <w:rPr>
      <w:rFonts w:ascii="Arial" w:hAnsi="Arial" w:cs="Arial"/>
      <w:color w:val="000000"/>
      <w:kern w:val="0"/>
      <w:sz w:val="24"/>
      <w:szCs w:val="24"/>
      <w:lang w:eastAsia="en-US"/>
    </w:rPr>
  </w:style>
  <w:style w:type="table" w:styleId="af0">
    <w:name w:val="Table Grid"/>
    <w:basedOn w:val="a1"/>
    <w:uiPriority w:val="99"/>
    <w:rsid w:val="003E39E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uiPriority w:val="99"/>
    <w:rsid w:val="000631DC"/>
    <w:pPr>
      <w:spacing w:after="0"/>
      <w:jc w:val="center"/>
    </w:pPr>
    <w:rPr>
      <w:noProof/>
    </w:rPr>
  </w:style>
  <w:style w:type="character" w:customStyle="1" w:styleId="Char">
    <w:name w:val="无间隔 Char"/>
    <w:basedOn w:val="a0"/>
    <w:link w:val="a3"/>
    <w:uiPriority w:val="99"/>
    <w:locked/>
    <w:rsid w:val="000631DC"/>
    <w:rPr>
      <w:rFonts w:cs="Times New Roman"/>
      <w:sz w:val="22"/>
      <w:szCs w:val="22"/>
      <w:lang w:val="en-US" w:eastAsia="en-US" w:bidi="ar-SA"/>
    </w:rPr>
  </w:style>
  <w:style w:type="character" w:customStyle="1" w:styleId="EndNoteBibliographyTitleChar">
    <w:name w:val="EndNote Bibliography Title Char"/>
    <w:basedOn w:val="Char"/>
    <w:link w:val="EndNoteBibliographyTitle"/>
    <w:uiPriority w:val="99"/>
    <w:locked/>
    <w:rsid w:val="000631DC"/>
    <w:rPr>
      <w:rFonts w:ascii="Calibri" w:hAnsi="Calibri" w:cs="Times New Roman"/>
      <w:noProof/>
      <w:sz w:val="22"/>
      <w:szCs w:val="22"/>
      <w:lang w:val="en-US" w:eastAsia="en-US" w:bidi="ar-SA"/>
    </w:rPr>
  </w:style>
  <w:style w:type="paragraph" w:customStyle="1" w:styleId="EndNoteBibliography">
    <w:name w:val="EndNote Bibliography"/>
    <w:basedOn w:val="a"/>
    <w:link w:val="EndNoteBibliographyChar"/>
    <w:uiPriority w:val="99"/>
    <w:rsid w:val="000631DC"/>
    <w:pPr>
      <w:spacing w:line="240" w:lineRule="auto"/>
      <w:jc w:val="both"/>
    </w:pPr>
    <w:rPr>
      <w:noProof/>
    </w:rPr>
  </w:style>
  <w:style w:type="character" w:customStyle="1" w:styleId="EndNoteBibliographyChar">
    <w:name w:val="EndNote Bibliography Char"/>
    <w:basedOn w:val="Char"/>
    <w:link w:val="EndNoteBibliography"/>
    <w:uiPriority w:val="99"/>
    <w:locked/>
    <w:rsid w:val="000631DC"/>
    <w:rPr>
      <w:rFonts w:ascii="Calibri" w:hAnsi="Calibri" w:cs="Times New Roman"/>
      <w:noProof/>
      <w:sz w:val="22"/>
      <w:szCs w:val="22"/>
      <w:lang w:val="en-US" w:eastAsia="en-US" w:bidi="ar-SA"/>
    </w:rPr>
  </w:style>
  <w:style w:type="character" w:styleId="af1">
    <w:name w:val="line number"/>
    <w:basedOn w:val="a0"/>
    <w:uiPriority w:val="99"/>
    <w:semiHidden/>
    <w:rsid w:val="009E14FA"/>
    <w:rPr>
      <w:rFonts w:cs="Times New Roman"/>
    </w:rPr>
  </w:style>
  <w:style w:type="paragraph" w:customStyle="1" w:styleId="p0">
    <w:name w:val="p0"/>
    <w:basedOn w:val="a"/>
    <w:uiPriority w:val="99"/>
    <w:rsid w:val="00B71D20"/>
    <w:pPr>
      <w:spacing w:after="0" w:line="240" w:lineRule="atLeast"/>
    </w:pPr>
    <w:rPr>
      <w:rFonts w:ascii="Century" w:hAnsi="Century" w:cs="Simsun"/>
      <w:sz w:val="21"/>
      <w:szCs w:val="21"/>
      <w:lang w:eastAsia="zh-CN"/>
    </w:rPr>
  </w:style>
  <w:style w:type="character" w:customStyle="1" w:styleId="trans">
    <w:name w:val="trans"/>
    <w:basedOn w:val="a0"/>
    <w:uiPriority w:val="99"/>
    <w:rsid w:val="00C55E1F"/>
    <w:rPr>
      <w:rFonts w:cs="Times New Roman"/>
    </w:rPr>
  </w:style>
  <w:style w:type="character" w:customStyle="1" w:styleId="webdict">
    <w:name w:val="webdict"/>
    <w:basedOn w:val="a0"/>
    <w:uiPriority w:val="99"/>
    <w:rsid w:val="00C55E1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137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99"/>
    <w:qFormat/>
    <w:rsid w:val="00B11C7C"/>
    <w:rPr>
      <w:kern w:val="0"/>
      <w:sz w:val="22"/>
      <w:lang w:eastAsia="en-US"/>
    </w:rPr>
  </w:style>
  <w:style w:type="character" w:customStyle="1" w:styleId="apple-converted-space">
    <w:name w:val="apple-converted-space"/>
    <w:basedOn w:val="a0"/>
    <w:uiPriority w:val="99"/>
    <w:rsid w:val="00BB0D34"/>
    <w:rPr>
      <w:rFonts w:cs="Times New Roman"/>
    </w:rPr>
  </w:style>
  <w:style w:type="paragraph" w:styleId="a4">
    <w:name w:val="header"/>
    <w:basedOn w:val="a"/>
    <w:link w:val="Char0"/>
    <w:uiPriority w:val="99"/>
    <w:rsid w:val="007E3376"/>
    <w:pPr>
      <w:tabs>
        <w:tab w:val="center" w:pos="4680"/>
        <w:tab w:val="right" w:pos="9360"/>
      </w:tabs>
      <w:spacing w:after="0" w:line="240" w:lineRule="auto"/>
    </w:pPr>
  </w:style>
  <w:style w:type="character" w:customStyle="1" w:styleId="Char0">
    <w:name w:val="页眉 Char"/>
    <w:basedOn w:val="a0"/>
    <w:link w:val="a4"/>
    <w:uiPriority w:val="99"/>
    <w:locked/>
    <w:rsid w:val="007E3376"/>
    <w:rPr>
      <w:rFonts w:cs="Times New Roman"/>
    </w:rPr>
  </w:style>
  <w:style w:type="paragraph" w:styleId="a5">
    <w:name w:val="footer"/>
    <w:basedOn w:val="a"/>
    <w:link w:val="Char1"/>
    <w:uiPriority w:val="99"/>
    <w:rsid w:val="007E3376"/>
    <w:pPr>
      <w:tabs>
        <w:tab w:val="center" w:pos="4680"/>
        <w:tab w:val="right" w:pos="9360"/>
      </w:tabs>
      <w:spacing w:after="0" w:line="240" w:lineRule="auto"/>
    </w:pPr>
  </w:style>
  <w:style w:type="character" w:customStyle="1" w:styleId="Char1">
    <w:name w:val="页脚 Char"/>
    <w:basedOn w:val="a0"/>
    <w:link w:val="a5"/>
    <w:uiPriority w:val="99"/>
    <w:locked/>
    <w:rsid w:val="007E3376"/>
    <w:rPr>
      <w:rFonts w:cs="Times New Roman"/>
    </w:rPr>
  </w:style>
  <w:style w:type="character" w:styleId="a6">
    <w:name w:val="Hyperlink"/>
    <w:basedOn w:val="a0"/>
    <w:uiPriority w:val="99"/>
    <w:rsid w:val="00F36A42"/>
    <w:rPr>
      <w:rFonts w:cs="Times New Roman"/>
      <w:color w:val="0000FF"/>
      <w:u w:val="single"/>
    </w:rPr>
  </w:style>
  <w:style w:type="paragraph" w:styleId="a7">
    <w:name w:val="Balloon Text"/>
    <w:basedOn w:val="a"/>
    <w:link w:val="Char2"/>
    <w:uiPriority w:val="99"/>
    <w:semiHidden/>
    <w:rsid w:val="00137F1C"/>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137F1C"/>
    <w:rPr>
      <w:rFonts w:ascii="Tahoma" w:hAnsi="Tahoma" w:cs="Tahoma"/>
      <w:sz w:val="16"/>
      <w:szCs w:val="16"/>
    </w:rPr>
  </w:style>
  <w:style w:type="paragraph" w:styleId="a8">
    <w:name w:val="Normal (Web)"/>
    <w:basedOn w:val="a"/>
    <w:uiPriority w:val="99"/>
    <w:rsid w:val="00A66FDF"/>
    <w:pPr>
      <w:spacing w:before="100" w:beforeAutospacing="1" w:after="100" w:afterAutospacing="1" w:line="240" w:lineRule="auto"/>
    </w:pPr>
    <w:rPr>
      <w:rFonts w:ascii="Times New Roman" w:hAnsi="Times New Roman"/>
      <w:sz w:val="24"/>
      <w:szCs w:val="24"/>
    </w:rPr>
  </w:style>
  <w:style w:type="character" w:styleId="a9">
    <w:name w:val="annotation reference"/>
    <w:basedOn w:val="a0"/>
    <w:uiPriority w:val="99"/>
    <w:semiHidden/>
    <w:rsid w:val="00ED4FA3"/>
    <w:rPr>
      <w:rFonts w:cs="Times New Roman"/>
      <w:sz w:val="16"/>
      <w:szCs w:val="16"/>
    </w:rPr>
  </w:style>
  <w:style w:type="paragraph" w:styleId="aa">
    <w:name w:val="annotation text"/>
    <w:basedOn w:val="a"/>
    <w:link w:val="Char3"/>
    <w:uiPriority w:val="99"/>
    <w:semiHidden/>
    <w:rsid w:val="00ED4FA3"/>
    <w:pPr>
      <w:spacing w:line="240" w:lineRule="auto"/>
    </w:pPr>
    <w:rPr>
      <w:sz w:val="20"/>
      <w:szCs w:val="20"/>
    </w:rPr>
  </w:style>
  <w:style w:type="character" w:customStyle="1" w:styleId="Char3">
    <w:name w:val="批注文字 Char"/>
    <w:basedOn w:val="a0"/>
    <w:link w:val="aa"/>
    <w:uiPriority w:val="99"/>
    <w:semiHidden/>
    <w:locked/>
    <w:rsid w:val="00ED4FA3"/>
    <w:rPr>
      <w:rFonts w:cs="Times New Roman"/>
      <w:sz w:val="20"/>
      <w:szCs w:val="20"/>
    </w:rPr>
  </w:style>
  <w:style w:type="paragraph" w:styleId="ab">
    <w:name w:val="annotation subject"/>
    <w:basedOn w:val="aa"/>
    <w:next w:val="aa"/>
    <w:link w:val="Char4"/>
    <w:uiPriority w:val="99"/>
    <w:semiHidden/>
    <w:rsid w:val="00ED4FA3"/>
    <w:rPr>
      <w:b/>
      <w:bCs/>
    </w:rPr>
  </w:style>
  <w:style w:type="character" w:customStyle="1" w:styleId="Char4">
    <w:name w:val="批注主题 Char"/>
    <w:basedOn w:val="Char3"/>
    <w:link w:val="ab"/>
    <w:uiPriority w:val="99"/>
    <w:semiHidden/>
    <w:locked/>
    <w:rsid w:val="00ED4FA3"/>
    <w:rPr>
      <w:rFonts w:cs="Times New Roman"/>
      <w:b/>
      <w:bCs/>
      <w:sz w:val="20"/>
      <w:szCs w:val="20"/>
    </w:rPr>
  </w:style>
  <w:style w:type="character" w:customStyle="1" w:styleId="highlight">
    <w:name w:val="highlight"/>
    <w:basedOn w:val="a0"/>
    <w:uiPriority w:val="99"/>
    <w:rsid w:val="00A44240"/>
    <w:rPr>
      <w:rFonts w:cs="Times New Roman"/>
    </w:rPr>
  </w:style>
  <w:style w:type="paragraph" w:styleId="ac">
    <w:name w:val="List Paragraph"/>
    <w:basedOn w:val="a"/>
    <w:uiPriority w:val="99"/>
    <w:qFormat/>
    <w:rsid w:val="00707898"/>
    <w:pPr>
      <w:spacing w:after="0" w:line="240" w:lineRule="auto"/>
      <w:ind w:left="720"/>
      <w:contextualSpacing/>
    </w:pPr>
    <w:rPr>
      <w:rFonts w:ascii="Times New Roman" w:hAnsi="Times New Roman"/>
      <w:sz w:val="24"/>
      <w:szCs w:val="24"/>
    </w:rPr>
  </w:style>
  <w:style w:type="character" w:styleId="ad">
    <w:name w:val="Strong"/>
    <w:basedOn w:val="a0"/>
    <w:uiPriority w:val="99"/>
    <w:qFormat/>
    <w:rsid w:val="00AE60B6"/>
    <w:rPr>
      <w:rFonts w:cs="Times New Roman"/>
      <w:b/>
      <w:bCs/>
    </w:rPr>
  </w:style>
  <w:style w:type="character" w:styleId="ae">
    <w:name w:val="Emphasis"/>
    <w:basedOn w:val="a0"/>
    <w:uiPriority w:val="99"/>
    <w:qFormat/>
    <w:rsid w:val="00AE60B6"/>
    <w:rPr>
      <w:rFonts w:cs="Times New Roman"/>
      <w:i/>
      <w:iCs/>
    </w:rPr>
  </w:style>
  <w:style w:type="character" w:customStyle="1" w:styleId="highwire-citation-authors">
    <w:name w:val="highwire-citation-authors"/>
    <w:basedOn w:val="a0"/>
    <w:uiPriority w:val="99"/>
    <w:rsid w:val="001C3C1F"/>
    <w:rPr>
      <w:rFonts w:cs="Times New Roman"/>
    </w:rPr>
  </w:style>
  <w:style w:type="character" w:customStyle="1" w:styleId="highwire-citation-author">
    <w:name w:val="highwire-citation-author"/>
    <w:basedOn w:val="a0"/>
    <w:uiPriority w:val="99"/>
    <w:rsid w:val="001C3C1F"/>
    <w:rPr>
      <w:rFonts w:cs="Times New Roman"/>
    </w:rPr>
  </w:style>
  <w:style w:type="character" w:customStyle="1" w:styleId="nlm-given-names">
    <w:name w:val="nlm-given-names"/>
    <w:basedOn w:val="a0"/>
    <w:uiPriority w:val="99"/>
    <w:rsid w:val="001C3C1F"/>
    <w:rPr>
      <w:rFonts w:cs="Times New Roman"/>
    </w:rPr>
  </w:style>
  <w:style w:type="character" w:customStyle="1" w:styleId="nlm-surname">
    <w:name w:val="nlm-surname"/>
    <w:basedOn w:val="a0"/>
    <w:uiPriority w:val="99"/>
    <w:rsid w:val="001C3C1F"/>
    <w:rPr>
      <w:rFonts w:cs="Times New Roman"/>
    </w:rPr>
  </w:style>
  <w:style w:type="character" w:customStyle="1" w:styleId="highwire-cite-metadata-journal-title">
    <w:name w:val="highwire-cite-metadata-journal-title"/>
    <w:basedOn w:val="a0"/>
    <w:uiPriority w:val="99"/>
    <w:rsid w:val="001C3C1F"/>
    <w:rPr>
      <w:rFonts w:cs="Times New Roman"/>
    </w:rPr>
  </w:style>
  <w:style w:type="character" w:customStyle="1" w:styleId="highwire-cite-metadata-date">
    <w:name w:val="highwire-cite-metadata-date"/>
    <w:basedOn w:val="a0"/>
    <w:uiPriority w:val="99"/>
    <w:rsid w:val="001C3C1F"/>
    <w:rPr>
      <w:rFonts w:cs="Times New Roman"/>
    </w:rPr>
  </w:style>
  <w:style w:type="character" w:customStyle="1" w:styleId="citation">
    <w:name w:val="citation"/>
    <w:basedOn w:val="a0"/>
    <w:uiPriority w:val="99"/>
    <w:rsid w:val="00BF5149"/>
    <w:rPr>
      <w:rFonts w:cs="Times New Roman"/>
    </w:rPr>
  </w:style>
  <w:style w:type="paragraph" w:styleId="af">
    <w:name w:val="Revision"/>
    <w:hidden/>
    <w:uiPriority w:val="99"/>
    <w:semiHidden/>
    <w:rsid w:val="009B0D70"/>
    <w:rPr>
      <w:kern w:val="0"/>
      <w:sz w:val="22"/>
      <w:lang w:eastAsia="en-US"/>
    </w:rPr>
  </w:style>
  <w:style w:type="paragraph" w:customStyle="1" w:styleId="Default">
    <w:name w:val="Default"/>
    <w:uiPriority w:val="99"/>
    <w:rsid w:val="00493E4E"/>
    <w:pPr>
      <w:autoSpaceDE w:val="0"/>
      <w:autoSpaceDN w:val="0"/>
      <w:adjustRightInd w:val="0"/>
    </w:pPr>
    <w:rPr>
      <w:rFonts w:ascii="Arial" w:hAnsi="Arial" w:cs="Arial"/>
      <w:color w:val="000000"/>
      <w:kern w:val="0"/>
      <w:sz w:val="24"/>
      <w:szCs w:val="24"/>
      <w:lang w:eastAsia="en-US"/>
    </w:rPr>
  </w:style>
  <w:style w:type="table" w:styleId="af0">
    <w:name w:val="Table Grid"/>
    <w:basedOn w:val="a1"/>
    <w:uiPriority w:val="99"/>
    <w:rsid w:val="003E39E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uiPriority w:val="99"/>
    <w:rsid w:val="000631DC"/>
    <w:pPr>
      <w:spacing w:after="0"/>
      <w:jc w:val="center"/>
    </w:pPr>
    <w:rPr>
      <w:noProof/>
    </w:rPr>
  </w:style>
  <w:style w:type="character" w:customStyle="1" w:styleId="Char">
    <w:name w:val="无间隔 Char"/>
    <w:basedOn w:val="a0"/>
    <w:link w:val="a3"/>
    <w:uiPriority w:val="99"/>
    <w:locked/>
    <w:rsid w:val="000631DC"/>
    <w:rPr>
      <w:rFonts w:cs="Times New Roman"/>
      <w:sz w:val="22"/>
      <w:szCs w:val="22"/>
      <w:lang w:val="en-US" w:eastAsia="en-US" w:bidi="ar-SA"/>
    </w:rPr>
  </w:style>
  <w:style w:type="character" w:customStyle="1" w:styleId="EndNoteBibliographyTitleChar">
    <w:name w:val="EndNote Bibliography Title Char"/>
    <w:basedOn w:val="Char"/>
    <w:link w:val="EndNoteBibliographyTitle"/>
    <w:uiPriority w:val="99"/>
    <w:locked/>
    <w:rsid w:val="000631DC"/>
    <w:rPr>
      <w:rFonts w:ascii="Calibri" w:hAnsi="Calibri" w:cs="Times New Roman"/>
      <w:noProof/>
      <w:sz w:val="22"/>
      <w:szCs w:val="22"/>
      <w:lang w:val="en-US" w:eastAsia="en-US" w:bidi="ar-SA"/>
    </w:rPr>
  </w:style>
  <w:style w:type="paragraph" w:customStyle="1" w:styleId="EndNoteBibliography">
    <w:name w:val="EndNote Bibliography"/>
    <w:basedOn w:val="a"/>
    <w:link w:val="EndNoteBibliographyChar"/>
    <w:uiPriority w:val="99"/>
    <w:rsid w:val="000631DC"/>
    <w:pPr>
      <w:spacing w:line="240" w:lineRule="auto"/>
      <w:jc w:val="both"/>
    </w:pPr>
    <w:rPr>
      <w:noProof/>
    </w:rPr>
  </w:style>
  <w:style w:type="character" w:customStyle="1" w:styleId="EndNoteBibliographyChar">
    <w:name w:val="EndNote Bibliography Char"/>
    <w:basedOn w:val="Char"/>
    <w:link w:val="EndNoteBibliography"/>
    <w:uiPriority w:val="99"/>
    <w:locked/>
    <w:rsid w:val="000631DC"/>
    <w:rPr>
      <w:rFonts w:ascii="Calibri" w:hAnsi="Calibri" w:cs="Times New Roman"/>
      <w:noProof/>
      <w:sz w:val="22"/>
      <w:szCs w:val="22"/>
      <w:lang w:val="en-US" w:eastAsia="en-US" w:bidi="ar-SA"/>
    </w:rPr>
  </w:style>
  <w:style w:type="character" w:styleId="af1">
    <w:name w:val="line number"/>
    <w:basedOn w:val="a0"/>
    <w:uiPriority w:val="99"/>
    <w:semiHidden/>
    <w:rsid w:val="009E14FA"/>
    <w:rPr>
      <w:rFonts w:cs="Times New Roman"/>
    </w:rPr>
  </w:style>
  <w:style w:type="paragraph" w:customStyle="1" w:styleId="p0">
    <w:name w:val="p0"/>
    <w:basedOn w:val="a"/>
    <w:uiPriority w:val="99"/>
    <w:rsid w:val="00B71D20"/>
    <w:pPr>
      <w:spacing w:after="0" w:line="240" w:lineRule="atLeast"/>
    </w:pPr>
    <w:rPr>
      <w:rFonts w:ascii="Century" w:hAnsi="Century" w:cs="Simsun"/>
      <w:sz w:val="21"/>
      <w:szCs w:val="21"/>
      <w:lang w:eastAsia="zh-CN"/>
    </w:rPr>
  </w:style>
  <w:style w:type="character" w:customStyle="1" w:styleId="trans">
    <w:name w:val="trans"/>
    <w:basedOn w:val="a0"/>
    <w:uiPriority w:val="99"/>
    <w:rsid w:val="00C55E1F"/>
    <w:rPr>
      <w:rFonts w:cs="Times New Roman"/>
    </w:rPr>
  </w:style>
  <w:style w:type="character" w:customStyle="1" w:styleId="webdict">
    <w:name w:val="webdict"/>
    <w:basedOn w:val="a0"/>
    <w:uiPriority w:val="99"/>
    <w:rsid w:val="00C55E1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734981">
      <w:marLeft w:val="0"/>
      <w:marRight w:val="0"/>
      <w:marTop w:val="0"/>
      <w:marBottom w:val="0"/>
      <w:divBdr>
        <w:top w:val="none" w:sz="0" w:space="0" w:color="auto"/>
        <w:left w:val="none" w:sz="0" w:space="0" w:color="auto"/>
        <w:bottom w:val="none" w:sz="0" w:space="0" w:color="auto"/>
        <w:right w:val="none" w:sz="0" w:space="0" w:color="auto"/>
      </w:divBdr>
    </w:div>
    <w:div w:id="301734992">
      <w:marLeft w:val="0"/>
      <w:marRight w:val="0"/>
      <w:marTop w:val="0"/>
      <w:marBottom w:val="0"/>
      <w:divBdr>
        <w:top w:val="none" w:sz="0" w:space="0" w:color="auto"/>
        <w:left w:val="none" w:sz="0" w:space="0" w:color="auto"/>
        <w:bottom w:val="none" w:sz="0" w:space="0" w:color="auto"/>
        <w:right w:val="none" w:sz="0" w:space="0" w:color="auto"/>
      </w:divBdr>
    </w:div>
    <w:div w:id="301735000">
      <w:marLeft w:val="0"/>
      <w:marRight w:val="0"/>
      <w:marTop w:val="0"/>
      <w:marBottom w:val="0"/>
      <w:divBdr>
        <w:top w:val="none" w:sz="0" w:space="0" w:color="auto"/>
        <w:left w:val="none" w:sz="0" w:space="0" w:color="auto"/>
        <w:bottom w:val="none" w:sz="0" w:space="0" w:color="auto"/>
        <w:right w:val="none" w:sz="0" w:space="0" w:color="auto"/>
      </w:divBdr>
    </w:div>
    <w:div w:id="301735004">
      <w:marLeft w:val="0"/>
      <w:marRight w:val="0"/>
      <w:marTop w:val="0"/>
      <w:marBottom w:val="0"/>
      <w:divBdr>
        <w:top w:val="none" w:sz="0" w:space="0" w:color="auto"/>
        <w:left w:val="none" w:sz="0" w:space="0" w:color="auto"/>
        <w:bottom w:val="none" w:sz="0" w:space="0" w:color="auto"/>
        <w:right w:val="none" w:sz="0" w:space="0" w:color="auto"/>
      </w:divBdr>
    </w:div>
    <w:div w:id="301735005">
      <w:marLeft w:val="0"/>
      <w:marRight w:val="0"/>
      <w:marTop w:val="0"/>
      <w:marBottom w:val="0"/>
      <w:divBdr>
        <w:top w:val="none" w:sz="0" w:space="0" w:color="auto"/>
        <w:left w:val="none" w:sz="0" w:space="0" w:color="auto"/>
        <w:bottom w:val="none" w:sz="0" w:space="0" w:color="auto"/>
        <w:right w:val="none" w:sz="0" w:space="0" w:color="auto"/>
      </w:divBdr>
    </w:div>
    <w:div w:id="301735010">
      <w:marLeft w:val="0"/>
      <w:marRight w:val="0"/>
      <w:marTop w:val="0"/>
      <w:marBottom w:val="0"/>
      <w:divBdr>
        <w:top w:val="none" w:sz="0" w:space="0" w:color="auto"/>
        <w:left w:val="none" w:sz="0" w:space="0" w:color="auto"/>
        <w:bottom w:val="none" w:sz="0" w:space="0" w:color="auto"/>
        <w:right w:val="none" w:sz="0" w:space="0" w:color="auto"/>
      </w:divBdr>
      <w:divsChild>
        <w:div w:id="301734959">
          <w:marLeft w:val="0"/>
          <w:marRight w:val="0"/>
          <w:marTop w:val="0"/>
          <w:marBottom w:val="0"/>
          <w:divBdr>
            <w:top w:val="none" w:sz="0" w:space="0" w:color="auto"/>
            <w:left w:val="none" w:sz="0" w:space="0" w:color="auto"/>
            <w:bottom w:val="none" w:sz="0" w:space="0" w:color="auto"/>
            <w:right w:val="none" w:sz="0" w:space="0" w:color="auto"/>
          </w:divBdr>
        </w:div>
        <w:div w:id="301734960">
          <w:marLeft w:val="0"/>
          <w:marRight w:val="0"/>
          <w:marTop w:val="0"/>
          <w:marBottom w:val="0"/>
          <w:divBdr>
            <w:top w:val="none" w:sz="0" w:space="0" w:color="auto"/>
            <w:left w:val="none" w:sz="0" w:space="0" w:color="auto"/>
            <w:bottom w:val="none" w:sz="0" w:space="0" w:color="auto"/>
            <w:right w:val="none" w:sz="0" w:space="0" w:color="auto"/>
          </w:divBdr>
        </w:div>
        <w:div w:id="301734961">
          <w:marLeft w:val="0"/>
          <w:marRight w:val="0"/>
          <w:marTop w:val="0"/>
          <w:marBottom w:val="0"/>
          <w:divBdr>
            <w:top w:val="none" w:sz="0" w:space="0" w:color="auto"/>
            <w:left w:val="none" w:sz="0" w:space="0" w:color="auto"/>
            <w:bottom w:val="none" w:sz="0" w:space="0" w:color="auto"/>
            <w:right w:val="none" w:sz="0" w:space="0" w:color="auto"/>
          </w:divBdr>
        </w:div>
        <w:div w:id="301734962">
          <w:marLeft w:val="0"/>
          <w:marRight w:val="0"/>
          <w:marTop w:val="0"/>
          <w:marBottom w:val="0"/>
          <w:divBdr>
            <w:top w:val="none" w:sz="0" w:space="0" w:color="auto"/>
            <w:left w:val="none" w:sz="0" w:space="0" w:color="auto"/>
            <w:bottom w:val="none" w:sz="0" w:space="0" w:color="auto"/>
            <w:right w:val="none" w:sz="0" w:space="0" w:color="auto"/>
          </w:divBdr>
        </w:div>
        <w:div w:id="301734963">
          <w:marLeft w:val="0"/>
          <w:marRight w:val="0"/>
          <w:marTop w:val="0"/>
          <w:marBottom w:val="0"/>
          <w:divBdr>
            <w:top w:val="none" w:sz="0" w:space="0" w:color="auto"/>
            <w:left w:val="none" w:sz="0" w:space="0" w:color="auto"/>
            <w:bottom w:val="none" w:sz="0" w:space="0" w:color="auto"/>
            <w:right w:val="none" w:sz="0" w:space="0" w:color="auto"/>
          </w:divBdr>
        </w:div>
        <w:div w:id="301734964">
          <w:marLeft w:val="0"/>
          <w:marRight w:val="0"/>
          <w:marTop w:val="0"/>
          <w:marBottom w:val="0"/>
          <w:divBdr>
            <w:top w:val="none" w:sz="0" w:space="0" w:color="auto"/>
            <w:left w:val="none" w:sz="0" w:space="0" w:color="auto"/>
            <w:bottom w:val="none" w:sz="0" w:space="0" w:color="auto"/>
            <w:right w:val="none" w:sz="0" w:space="0" w:color="auto"/>
          </w:divBdr>
        </w:div>
        <w:div w:id="301734965">
          <w:marLeft w:val="0"/>
          <w:marRight w:val="0"/>
          <w:marTop w:val="0"/>
          <w:marBottom w:val="0"/>
          <w:divBdr>
            <w:top w:val="none" w:sz="0" w:space="0" w:color="auto"/>
            <w:left w:val="none" w:sz="0" w:space="0" w:color="auto"/>
            <w:bottom w:val="none" w:sz="0" w:space="0" w:color="auto"/>
            <w:right w:val="none" w:sz="0" w:space="0" w:color="auto"/>
          </w:divBdr>
        </w:div>
        <w:div w:id="301734966">
          <w:marLeft w:val="0"/>
          <w:marRight w:val="0"/>
          <w:marTop w:val="0"/>
          <w:marBottom w:val="0"/>
          <w:divBdr>
            <w:top w:val="none" w:sz="0" w:space="0" w:color="auto"/>
            <w:left w:val="none" w:sz="0" w:space="0" w:color="auto"/>
            <w:bottom w:val="none" w:sz="0" w:space="0" w:color="auto"/>
            <w:right w:val="none" w:sz="0" w:space="0" w:color="auto"/>
          </w:divBdr>
        </w:div>
        <w:div w:id="301734967">
          <w:marLeft w:val="0"/>
          <w:marRight w:val="0"/>
          <w:marTop w:val="0"/>
          <w:marBottom w:val="0"/>
          <w:divBdr>
            <w:top w:val="none" w:sz="0" w:space="0" w:color="auto"/>
            <w:left w:val="none" w:sz="0" w:space="0" w:color="auto"/>
            <w:bottom w:val="none" w:sz="0" w:space="0" w:color="auto"/>
            <w:right w:val="none" w:sz="0" w:space="0" w:color="auto"/>
          </w:divBdr>
        </w:div>
        <w:div w:id="301734968">
          <w:marLeft w:val="0"/>
          <w:marRight w:val="0"/>
          <w:marTop w:val="0"/>
          <w:marBottom w:val="0"/>
          <w:divBdr>
            <w:top w:val="none" w:sz="0" w:space="0" w:color="auto"/>
            <w:left w:val="none" w:sz="0" w:space="0" w:color="auto"/>
            <w:bottom w:val="none" w:sz="0" w:space="0" w:color="auto"/>
            <w:right w:val="none" w:sz="0" w:space="0" w:color="auto"/>
          </w:divBdr>
        </w:div>
        <w:div w:id="301734969">
          <w:marLeft w:val="0"/>
          <w:marRight w:val="0"/>
          <w:marTop w:val="0"/>
          <w:marBottom w:val="0"/>
          <w:divBdr>
            <w:top w:val="none" w:sz="0" w:space="0" w:color="auto"/>
            <w:left w:val="none" w:sz="0" w:space="0" w:color="auto"/>
            <w:bottom w:val="none" w:sz="0" w:space="0" w:color="auto"/>
            <w:right w:val="none" w:sz="0" w:space="0" w:color="auto"/>
          </w:divBdr>
        </w:div>
        <w:div w:id="301734970">
          <w:marLeft w:val="0"/>
          <w:marRight w:val="0"/>
          <w:marTop w:val="0"/>
          <w:marBottom w:val="0"/>
          <w:divBdr>
            <w:top w:val="none" w:sz="0" w:space="0" w:color="auto"/>
            <w:left w:val="none" w:sz="0" w:space="0" w:color="auto"/>
            <w:bottom w:val="none" w:sz="0" w:space="0" w:color="auto"/>
            <w:right w:val="none" w:sz="0" w:space="0" w:color="auto"/>
          </w:divBdr>
        </w:div>
        <w:div w:id="301734971">
          <w:marLeft w:val="0"/>
          <w:marRight w:val="0"/>
          <w:marTop w:val="0"/>
          <w:marBottom w:val="0"/>
          <w:divBdr>
            <w:top w:val="none" w:sz="0" w:space="0" w:color="auto"/>
            <w:left w:val="none" w:sz="0" w:space="0" w:color="auto"/>
            <w:bottom w:val="none" w:sz="0" w:space="0" w:color="auto"/>
            <w:right w:val="none" w:sz="0" w:space="0" w:color="auto"/>
          </w:divBdr>
        </w:div>
        <w:div w:id="301734972">
          <w:marLeft w:val="0"/>
          <w:marRight w:val="0"/>
          <w:marTop w:val="0"/>
          <w:marBottom w:val="0"/>
          <w:divBdr>
            <w:top w:val="none" w:sz="0" w:space="0" w:color="auto"/>
            <w:left w:val="none" w:sz="0" w:space="0" w:color="auto"/>
            <w:bottom w:val="none" w:sz="0" w:space="0" w:color="auto"/>
            <w:right w:val="none" w:sz="0" w:space="0" w:color="auto"/>
          </w:divBdr>
        </w:div>
        <w:div w:id="301734973">
          <w:marLeft w:val="0"/>
          <w:marRight w:val="0"/>
          <w:marTop w:val="0"/>
          <w:marBottom w:val="0"/>
          <w:divBdr>
            <w:top w:val="none" w:sz="0" w:space="0" w:color="auto"/>
            <w:left w:val="none" w:sz="0" w:space="0" w:color="auto"/>
            <w:bottom w:val="none" w:sz="0" w:space="0" w:color="auto"/>
            <w:right w:val="none" w:sz="0" w:space="0" w:color="auto"/>
          </w:divBdr>
        </w:div>
        <w:div w:id="301734974">
          <w:marLeft w:val="0"/>
          <w:marRight w:val="0"/>
          <w:marTop w:val="0"/>
          <w:marBottom w:val="0"/>
          <w:divBdr>
            <w:top w:val="none" w:sz="0" w:space="0" w:color="auto"/>
            <w:left w:val="none" w:sz="0" w:space="0" w:color="auto"/>
            <w:bottom w:val="none" w:sz="0" w:space="0" w:color="auto"/>
            <w:right w:val="none" w:sz="0" w:space="0" w:color="auto"/>
          </w:divBdr>
        </w:div>
        <w:div w:id="301734975">
          <w:marLeft w:val="0"/>
          <w:marRight w:val="0"/>
          <w:marTop w:val="0"/>
          <w:marBottom w:val="0"/>
          <w:divBdr>
            <w:top w:val="none" w:sz="0" w:space="0" w:color="auto"/>
            <w:left w:val="none" w:sz="0" w:space="0" w:color="auto"/>
            <w:bottom w:val="none" w:sz="0" w:space="0" w:color="auto"/>
            <w:right w:val="none" w:sz="0" w:space="0" w:color="auto"/>
          </w:divBdr>
        </w:div>
        <w:div w:id="301734976">
          <w:marLeft w:val="0"/>
          <w:marRight w:val="0"/>
          <w:marTop w:val="0"/>
          <w:marBottom w:val="0"/>
          <w:divBdr>
            <w:top w:val="none" w:sz="0" w:space="0" w:color="auto"/>
            <w:left w:val="none" w:sz="0" w:space="0" w:color="auto"/>
            <w:bottom w:val="none" w:sz="0" w:space="0" w:color="auto"/>
            <w:right w:val="none" w:sz="0" w:space="0" w:color="auto"/>
          </w:divBdr>
        </w:div>
        <w:div w:id="301734977">
          <w:marLeft w:val="0"/>
          <w:marRight w:val="0"/>
          <w:marTop w:val="0"/>
          <w:marBottom w:val="0"/>
          <w:divBdr>
            <w:top w:val="none" w:sz="0" w:space="0" w:color="auto"/>
            <w:left w:val="none" w:sz="0" w:space="0" w:color="auto"/>
            <w:bottom w:val="none" w:sz="0" w:space="0" w:color="auto"/>
            <w:right w:val="none" w:sz="0" w:space="0" w:color="auto"/>
          </w:divBdr>
        </w:div>
        <w:div w:id="301734978">
          <w:marLeft w:val="0"/>
          <w:marRight w:val="0"/>
          <w:marTop w:val="0"/>
          <w:marBottom w:val="0"/>
          <w:divBdr>
            <w:top w:val="none" w:sz="0" w:space="0" w:color="auto"/>
            <w:left w:val="none" w:sz="0" w:space="0" w:color="auto"/>
            <w:bottom w:val="none" w:sz="0" w:space="0" w:color="auto"/>
            <w:right w:val="none" w:sz="0" w:space="0" w:color="auto"/>
          </w:divBdr>
        </w:div>
        <w:div w:id="301734979">
          <w:marLeft w:val="0"/>
          <w:marRight w:val="0"/>
          <w:marTop w:val="0"/>
          <w:marBottom w:val="0"/>
          <w:divBdr>
            <w:top w:val="none" w:sz="0" w:space="0" w:color="auto"/>
            <w:left w:val="none" w:sz="0" w:space="0" w:color="auto"/>
            <w:bottom w:val="none" w:sz="0" w:space="0" w:color="auto"/>
            <w:right w:val="none" w:sz="0" w:space="0" w:color="auto"/>
          </w:divBdr>
        </w:div>
        <w:div w:id="301734980">
          <w:marLeft w:val="0"/>
          <w:marRight w:val="0"/>
          <w:marTop w:val="0"/>
          <w:marBottom w:val="0"/>
          <w:divBdr>
            <w:top w:val="none" w:sz="0" w:space="0" w:color="auto"/>
            <w:left w:val="none" w:sz="0" w:space="0" w:color="auto"/>
            <w:bottom w:val="none" w:sz="0" w:space="0" w:color="auto"/>
            <w:right w:val="none" w:sz="0" w:space="0" w:color="auto"/>
          </w:divBdr>
        </w:div>
        <w:div w:id="301734982">
          <w:marLeft w:val="0"/>
          <w:marRight w:val="0"/>
          <w:marTop w:val="0"/>
          <w:marBottom w:val="0"/>
          <w:divBdr>
            <w:top w:val="none" w:sz="0" w:space="0" w:color="auto"/>
            <w:left w:val="none" w:sz="0" w:space="0" w:color="auto"/>
            <w:bottom w:val="none" w:sz="0" w:space="0" w:color="auto"/>
            <w:right w:val="none" w:sz="0" w:space="0" w:color="auto"/>
          </w:divBdr>
        </w:div>
        <w:div w:id="301734983">
          <w:marLeft w:val="0"/>
          <w:marRight w:val="0"/>
          <w:marTop w:val="0"/>
          <w:marBottom w:val="0"/>
          <w:divBdr>
            <w:top w:val="none" w:sz="0" w:space="0" w:color="auto"/>
            <w:left w:val="none" w:sz="0" w:space="0" w:color="auto"/>
            <w:bottom w:val="none" w:sz="0" w:space="0" w:color="auto"/>
            <w:right w:val="none" w:sz="0" w:space="0" w:color="auto"/>
          </w:divBdr>
        </w:div>
        <w:div w:id="301734985">
          <w:marLeft w:val="0"/>
          <w:marRight w:val="0"/>
          <w:marTop w:val="0"/>
          <w:marBottom w:val="0"/>
          <w:divBdr>
            <w:top w:val="none" w:sz="0" w:space="0" w:color="auto"/>
            <w:left w:val="none" w:sz="0" w:space="0" w:color="auto"/>
            <w:bottom w:val="none" w:sz="0" w:space="0" w:color="auto"/>
            <w:right w:val="none" w:sz="0" w:space="0" w:color="auto"/>
          </w:divBdr>
        </w:div>
        <w:div w:id="301734986">
          <w:marLeft w:val="0"/>
          <w:marRight w:val="0"/>
          <w:marTop w:val="0"/>
          <w:marBottom w:val="0"/>
          <w:divBdr>
            <w:top w:val="none" w:sz="0" w:space="0" w:color="auto"/>
            <w:left w:val="none" w:sz="0" w:space="0" w:color="auto"/>
            <w:bottom w:val="none" w:sz="0" w:space="0" w:color="auto"/>
            <w:right w:val="none" w:sz="0" w:space="0" w:color="auto"/>
          </w:divBdr>
        </w:div>
        <w:div w:id="301734987">
          <w:marLeft w:val="0"/>
          <w:marRight w:val="0"/>
          <w:marTop w:val="0"/>
          <w:marBottom w:val="0"/>
          <w:divBdr>
            <w:top w:val="none" w:sz="0" w:space="0" w:color="auto"/>
            <w:left w:val="none" w:sz="0" w:space="0" w:color="auto"/>
            <w:bottom w:val="none" w:sz="0" w:space="0" w:color="auto"/>
            <w:right w:val="none" w:sz="0" w:space="0" w:color="auto"/>
          </w:divBdr>
        </w:div>
        <w:div w:id="301734988">
          <w:marLeft w:val="0"/>
          <w:marRight w:val="0"/>
          <w:marTop w:val="0"/>
          <w:marBottom w:val="0"/>
          <w:divBdr>
            <w:top w:val="none" w:sz="0" w:space="0" w:color="auto"/>
            <w:left w:val="none" w:sz="0" w:space="0" w:color="auto"/>
            <w:bottom w:val="none" w:sz="0" w:space="0" w:color="auto"/>
            <w:right w:val="none" w:sz="0" w:space="0" w:color="auto"/>
          </w:divBdr>
        </w:div>
        <w:div w:id="301734989">
          <w:marLeft w:val="0"/>
          <w:marRight w:val="0"/>
          <w:marTop w:val="0"/>
          <w:marBottom w:val="0"/>
          <w:divBdr>
            <w:top w:val="none" w:sz="0" w:space="0" w:color="auto"/>
            <w:left w:val="none" w:sz="0" w:space="0" w:color="auto"/>
            <w:bottom w:val="none" w:sz="0" w:space="0" w:color="auto"/>
            <w:right w:val="none" w:sz="0" w:space="0" w:color="auto"/>
          </w:divBdr>
        </w:div>
        <w:div w:id="301734990">
          <w:marLeft w:val="0"/>
          <w:marRight w:val="0"/>
          <w:marTop w:val="0"/>
          <w:marBottom w:val="0"/>
          <w:divBdr>
            <w:top w:val="none" w:sz="0" w:space="0" w:color="auto"/>
            <w:left w:val="none" w:sz="0" w:space="0" w:color="auto"/>
            <w:bottom w:val="none" w:sz="0" w:space="0" w:color="auto"/>
            <w:right w:val="none" w:sz="0" w:space="0" w:color="auto"/>
          </w:divBdr>
        </w:div>
        <w:div w:id="301734991">
          <w:marLeft w:val="0"/>
          <w:marRight w:val="0"/>
          <w:marTop w:val="0"/>
          <w:marBottom w:val="0"/>
          <w:divBdr>
            <w:top w:val="none" w:sz="0" w:space="0" w:color="auto"/>
            <w:left w:val="none" w:sz="0" w:space="0" w:color="auto"/>
            <w:bottom w:val="none" w:sz="0" w:space="0" w:color="auto"/>
            <w:right w:val="none" w:sz="0" w:space="0" w:color="auto"/>
          </w:divBdr>
        </w:div>
        <w:div w:id="301734993">
          <w:marLeft w:val="0"/>
          <w:marRight w:val="0"/>
          <w:marTop w:val="0"/>
          <w:marBottom w:val="0"/>
          <w:divBdr>
            <w:top w:val="none" w:sz="0" w:space="0" w:color="auto"/>
            <w:left w:val="none" w:sz="0" w:space="0" w:color="auto"/>
            <w:bottom w:val="none" w:sz="0" w:space="0" w:color="auto"/>
            <w:right w:val="none" w:sz="0" w:space="0" w:color="auto"/>
          </w:divBdr>
        </w:div>
        <w:div w:id="301734995">
          <w:marLeft w:val="0"/>
          <w:marRight w:val="0"/>
          <w:marTop w:val="0"/>
          <w:marBottom w:val="0"/>
          <w:divBdr>
            <w:top w:val="none" w:sz="0" w:space="0" w:color="auto"/>
            <w:left w:val="none" w:sz="0" w:space="0" w:color="auto"/>
            <w:bottom w:val="none" w:sz="0" w:space="0" w:color="auto"/>
            <w:right w:val="none" w:sz="0" w:space="0" w:color="auto"/>
          </w:divBdr>
        </w:div>
        <w:div w:id="301734996">
          <w:marLeft w:val="0"/>
          <w:marRight w:val="0"/>
          <w:marTop w:val="0"/>
          <w:marBottom w:val="0"/>
          <w:divBdr>
            <w:top w:val="none" w:sz="0" w:space="0" w:color="auto"/>
            <w:left w:val="none" w:sz="0" w:space="0" w:color="auto"/>
            <w:bottom w:val="none" w:sz="0" w:space="0" w:color="auto"/>
            <w:right w:val="none" w:sz="0" w:space="0" w:color="auto"/>
          </w:divBdr>
        </w:div>
        <w:div w:id="301734997">
          <w:marLeft w:val="0"/>
          <w:marRight w:val="0"/>
          <w:marTop w:val="0"/>
          <w:marBottom w:val="0"/>
          <w:divBdr>
            <w:top w:val="none" w:sz="0" w:space="0" w:color="auto"/>
            <w:left w:val="none" w:sz="0" w:space="0" w:color="auto"/>
            <w:bottom w:val="none" w:sz="0" w:space="0" w:color="auto"/>
            <w:right w:val="none" w:sz="0" w:space="0" w:color="auto"/>
          </w:divBdr>
        </w:div>
        <w:div w:id="301734998">
          <w:marLeft w:val="0"/>
          <w:marRight w:val="0"/>
          <w:marTop w:val="0"/>
          <w:marBottom w:val="0"/>
          <w:divBdr>
            <w:top w:val="none" w:sz="0" w:space="0" w:color="auto"/>
            <w:left w:val="none" w:sz="0" w:space="0" w:color="auto"/>
            <w:bottom w:val="none" w:sz="0" w:space="0" w:color="auto"/>
            <w:right w:val="none" w:sz="0" w:space="0" w:color="auto"/>
          </w:divBdr>
        </w:div>
        <w:div w:id="301734999">
          <w:marLeft w:val="0"/>
          <w:marRight w:val="0"/>
          <w:marTop w:val="0"/>
          <w:marBottom w:val="0"/>
          <w:divBdr>
            <w:top w:val="none" w:sz="0" w:space="0" w:color="auto"/>
            <w:left w:val="none" w:sz="0" w:space="0" w:color="auto"/>
            <w:bottom w:val="none" w:sz="0" w:space="0" w:color="auto"/>
            <w:right w:val="none" w:sz="0" w:space="0" w:color="auto"/>
          </w:divBdr>
        </w:div>
        <w:div w:id="301735001">
          <w:marLeft w:val="0"/>
          <w:marRight w:val="0"/>
          <w:marTop w:val="0"/>
          <w:marBottom w:val="0"/>
          <w:divBdr>
            <w:top w:val="none" w:sz="0" w:space="0" w:color="auto"/>
            <w:left w:val="none" w:sz="0" w:space="0" w:color="auto"/>
            <w:bottom w:val="none" w:sz="0" w:space="0" w:color="auto"/>
            <w:right w:val="none" w:sz="0" w:space="0" w:color="auto"/>
          </w:divBdr>
        </w:div>
        <w:div w:id="301735002">
          <w:marLeft w:val="0"/>
          <w:marRight w:val="0"/>
          <w:marTop w:val="0"/>
          <w:marBottom w:val="0"/>
          <w:divBdr>
            <w:top w:val="none" w:sz="0" w:space="0" w:color="auto"/>
            <w:left w:val="none" w:sz="0" w:space="0" w:color="auto"/>
            <w:bottom w:val="none" w:sz="0" w:space="0" w:color="auto"/>
            <w:right w:val="none" w:sz="0" w:space="0" w:color="auto"/>
          </w:divBdr>
        </w:div>
        <w:div w:id="301735003">
          <w:marLeft w:val="0"/>
          <w:marRight w:val="0"/>
          <w:marTop w:val="0"/>
          <w:marBottom w:val="0"/>
          <w:divBdr>
            <w:top w:val="none" w:sz="0" w:space="0" w:color="auto"/>
            <w:left w:val="none" w:sz="0" w:space="0" w:color="auto"/>
            <w:bottom w:val="none" w:sz="0" w:space="0" w:color="auto"/>
            <w:right w:val="none" w:sz="0" w:space="0" w:color="auto"/>
          </w:divBdr>
        </w:div>
        <w:div w:id="301735006">
          <w:marLeft w:val="0"/>
          <w:marRight w:val="0"/>
          <w:marTop w:val="0"/>
          <w:marBottom w:val="0"/>
          <w:divBdr>
            <w:top w:val="none" w:sz="0" w:space="0" w:color="auto"/>
            <w:left w:val="none" w:sz="0" w:space="0" w:color="auto"/>
            <w:bottom w:val="none" w:sz="0" w:space="0" w:color="auto"/>
            <w:right w:val="none" w:sz="0" w:space="0" w:color="auto"/>
          </w:divBdr>
        </w:div>
        <w:div w:id="301735007">
          <w:marLeft w:val="0"/>
          <w:marRight w:val="0"/>
          <w:marTop w:val="0"/>
          <w:marBottom w:val="0"/>
          <w:divBdr>
            <w:top w:val="none" w:sz="0" w:space="0" w:color="auto"/>
            <w:left w:val="none" w:sz="0" w:space="0" w:color="auto"/>
            <w:bottom w:val="none" w:sz="0" w:space="0" w:color="auto"/>
            <w:right w:val="none" w:sz="0" w:space="0" w:color="auto"/>
          </w:divBdr>
        </w:div>
        <w:div w:id="301735008">
          <w:marLeft w:val="0"/>
          <w:marRight w:val="0"/>
          <w:marTop w:val="0"/>
          <w:marBottom w:val="0"/>
          <w:divBdr>
            <w:top w:val="none" w:sz="0" w:space="0" w:color="auto"/>
            <w:left w:val="none" w:sz="0" w:space="0" w:color="auto"/>
            <w:bottom w:val="none" w:sz="0" w:space="0" w:color="auto"/>
            <w:right w:val="none" w:sz="0" w:space="0" w:color="auto"/>
          </w:divBdr>
        </w:div>
        <w:div w:id="301735009">
          <w:marLeft w:val="0"/>
          <w:marRight w:val="0"/>
          <w:marTop w:val="0"/>
          <w:marBottom w:val="0"/>
          <w:divBdr>
            <w:top w:val="none" w:sz="0" w:space="0" w:color="auto"/>
            <w:left w:val="none" w:sz="0" w:space="0" w:color="auto"/>
            <w:bottom w:val="none" w:sz="0" w:space="0" w:color="auto"/>
            <w:right w:val="none" w:sz="0" w:space="0" w:color="auto"/>
          </w:divBdr>
        </w:div>
        <w:div w:id="301735011">
          <w:marLeft w:val="0"/>
          <w:marRight w:val="0"/>
          <w:marTop w:val="0"/>
          <w:marBottom w:val="0"/>
          <w:divBdr>
            <w:top w:val="none" w:sz="0" w:space="0" w:color="auto"/>
            <w:left w:val="none" w:sz="0" w:space="0" w:color="auto"/>
            <w:bottom w:val="none" w:sz="0" w:space="0" w:color="auto"/>
            <w:right w:val="none" w:sz="0" w:space="0" w:color="auto"/>
          </w:divBdr>
        </w:div>
        <w:div w:id="301735012">
          <w:marLeft w:val="0"/>
          <w:marRight w:val="0"/>
          <w:marTop w:val="0"/>
          <w:marBottom w:val="0"/>
          <w:divBdr>
            <w:top w:val="none" w:sz="0" w:space="0" w:color="auto"/>
            <w:left w:val="none" w:sz="0" w:space="0" w:color="auto"/>
            <w:bottom w:val="none" w:sz="0" w:space="0" w:color="auto"/>
            <w:right w:val="none" w:sz="0" w:space="0" w:color="auto"/>
          </w:divBdr>
        </w:div>
        <w:div w:id="301735013">
          <w:marLeft w:val="0"/>
          <w:marRight w:val="0"/>
          <w:marTop w:val="0"/>
          <w:marBottom w:val="0"/>
          <w:divBdr>
            <w:top w:val="none" w:sz="0" w:space="0" w:color="auto"/>
            <w:left w:val="none" w:sz="0" w:space="0" w:color="auto"/>
            <w:bottom w:val="none" w:sz="0" w:space="0" w:color="auto"/>
            <w:right w:val="none" w:sz="0" w:space="0" w:color="auto"/>
          </w:divBdr>
        </w:div>
        <w:div w:id="301735014">
          <w:marLeft w:val="0"/>
          <w:marRight w:val="0"/>
          <w:marTop w:val="0"/>
          <w:marBottom w:val="0"/>
          <w:divBdr>
            <w:top w:val="none" w:sz="0" w:space="0" w:color="auto"/>
            <w:left w:val="none" w:sz="0" w:space="0" w:color="auto"/>
            <w:bottom w:val="none" w:sz="0" w:space="0" w:color="auto"/>
            <w:right w:val="none" w:sz="0" w:space="0" w:color="auto"/>
          </w:divBdr>
        </w:div>
        <w:div w:id="301735016">
          <w:marLeft w:val="0"/>
          <w:marRight w:val="0"/>
          <w:marTop w:val="0"/>
          <w:marBottom w:val="0"/>
          <w:divBdr>
            <w:top w:val="none" w:sz="0" w:space="0" w:color="auto"/>
            <w:left w:val="none" w:sz="0" w:space="0" w:color="auto"/>
            <w:bottom w:val="none" w:sz="0" w:space="0" w:color="auto"/>
            <w:right w:val="none" w:sz="0" w:space="0" w:color="auto"/>
          </w:divBdr>
        </w:div>
        <w:div w:id="301735017">
          <w:marLeft w:val="0"/>
          <w:marRight w:val="0"/>
          <w:marTop w:val="0"/>
          <w:marBottom w:val="0"/>
          <w:divBdr>
            <w:top w:val="none" w:sz="0" w:space="0" w:color="auto"/>
            <w:left w:val="none" w:sz="0" w:space="0" w:color="auto"/>
            <w:bottom w:val="none" w:sz="0" w:space="0" w:color="auto"/>
            <w:right w:val="none" w:sz="0" w:space="0" w:color="auto"/>
          </w:divBdr>
        </w:div>
        <w:div w:id="301735018">
          <w:marLeft w:val="0"/>
          <w:marRight w:val="0"/>
          <w:marTop w:val="0"/>
          <w:marBottom w:val="0"/>
          <w:divBdr>
            <w:top w:val="none" w:sz="0" w:space="0" w:color="auto"/>
            <w:left w:val="none" w:sz="0" w:space="0" w:color="auto"/>
            <w:bottom w:val="none" w:sz="0" w:space="0" w:color="auto"/>
            <w:right w:val="none" w:sz="0" w:space="0" w:color="auto"/>
          </w:divBdr>
        </w:div>
        <w:div w:id="301735019">
          <w:marLeft w:val="0"/>
          <w:marRight w:val="0"/>
          <w:marTop w:val="0"/>
          <w:marBottom w:val="0"/>
          <w:divBdr>
            <w:top w:val="none" w:sz="0" w:space="0" w:color="auto"/>
            <w:left w:val="none" w:sz="0" w:space="0" w:color="auto"/>
            <w:bottom w:val="none" w:sz="0" w:space="0" w:color="auto"/>
            <w:right w:val="none" w:sz="0" w:space="0" w:color="auto"/>
          </w:divBdr>
        </w:div>
        <w:div w:id="301735020">
          <w:marLeft w:val="0"/>
          <w:marRight w:val="0"/>
          <w:marTop w:val="0"/>
          <w:marBottom w:val="0"/>
          <w:divBdr>
            <w:top w:val="none" w:sz="0" w:space="0" w:color="auto"/>
            <w:left w:val="none" w:sz="0" w:space="0" w:color="auto"/>
            <w:bottom w:val="none" w:sz="0" w:space="0" w:color="auto"/>
            <w:right w:val="none" w:sz="0" w:space="0" w:color="auto"/>
          </w:divBdr>
        </w:div>
        <w:div w:id="301735022">
          <w:marLeft w:val="0"/>
          <w:marRight w:val="0"/>
          <w:marTop w:val="0"/>
          <w:marBottom w:val="0"/>
          <w:divBdr>
            <w:top w:val="none" w:sz="0" w:space="0" w:color="auto"/>
            <w:left w:val="none" w:sz="0" w:space="0" w:color="auto"/>
            <w:bottom w:val="none" w:sz="0" w:space="0" w:color="auto"/>
            <w:right w:val="none" w:sz="0" w:space="0" w:color="auto"/>
          </w:divBdr>
        </w:div>
        <w:div w:id="301735023">
          <w:marLeft w:val="0"/>
          <w:marRight w:val="0"/>
          <w:marTop w:val="0"/>
          <w:marBottom w:val="0"/>
          <w:divBdr>
            <w:top w:val="none" w:sz="0" w:space="0" w:color="auto"/>
            <w:left w:val="none" w:sz="0" w:space="0" w:color="auto"/>
            <w:bottom w:val="none" w:sz="0" w:space="0" w:color="auto"/>
            <w:right w:val="none" w:sz="0" w:space="0" w:color="auto"/>
          </w:divBdr>
        </w:div>
        <w:div w:id="301735024">
          <w:marLeft w:val="0"/>
          <w:marRight w:val="0"/>
          <w:marTop w:val="0"/>
          <w:marBottom w:val="0"/>
          <w:divBdr>
            <w:top w:val="none" w:sz="0" w:space="0" w:color="auto"/>
            <w:left w:val="none" w:sz="0" w:space="0" w:color="auto"/>
            <w:bottom w:val="none" w:sz="0" w:space="0" w:color="auto"/>
            <w:right w:val="none" w:sz="0" w:space="0" w:color="auto"/>
          </w:divBdr>
        </w:div>
        <w:div w:id="301735025">
          <w:marLeft w:val="0"/>
          <w:marRight w:val="0"/>
          <w:marTop w:val="0"/>
          <w:marBottom w:val="0"/>
          <w:divBdr>
            <w:top w:val="none" w:sz="0" w:space="0" w:color="auto"/>
            <w:left w:val="none" w:sz="0" w:space="0" w:color="auto"/>
            <w:bottom w:val="none" w:sz="0" w:space="0" w:color="auto"/>
            <w:right w:val="none" w:sz="0" w:space="0" w:color="auto"/>
          </w:divBdr>
        </w:div>
        <w:div w:id="301735026">
          <w:marLeft w:val="0"/>
          <w:marRight w:val="0"/>
          <w:marTop w:val="0"/>
          <w:marBottom w:val="0"/>
          <w:divBdr>
            <w:top w:val="none" w:sz="0" w:space="0" w:color="auto"/>
            <w:left w:val="none" w:sz="0" w:space="0" w:color="auto"/>
            <w:bottom w:val="none" w:sz="0" w:space="0" w:color="auto"/>
            <w:right w:val="none" w:sz="0" w:space="0" w:color="auto"/>
          </w:divBdr>
        </w:div>
        <w:div w:id="301735027">
          <w:marLeft w:val="0"/>
          <w:marRight w:val="0"/>
          <w:marTop w:val="0"/>
          <w:marBottom w:val="0"/>
          <w:divBdr>
            <w:top w:val="none" w:sz="0" w:space="0" w:color="auto"/>
            <w:left w:val="none" w:sz="0" w:space="0" w:color="auto"/>
            <w:bottom w:val="none" w:sz="0" w:space="0" w:color="auto"/>
            <w:right w:val="none" w:sz="0" w:space="0" w:color="auto"/>
          </w:divBdr>
        </w:div>
        <w:div w:id="301735028">
          <w:marLeft w:val="0"/>
          <w:marRight w:val="0"/>
          <w:marTop w:val="0"/>
          <w:marBottom w:val="0"/>
          <w:divBdr>
            <w:top w:val="none" w:sz="0" w:space="0" w:color="auto"/>
            <w:left w:val="none" w:sz="0" w:space="0" w:color="auto"/>
            <w:bottom w:val="none" w:sz="0" w:space="0" w:color="auto"/>
            <w:right w:val="none" w:sz="0" w:space="0" w:color="auto"/>
          </w:divBdr>
        </w:div>
        <w:div w:id="301735029">
          <w:marLeft w:val="0"/>
          <w:marRight w:val="0"/>
          <w:marTop w:val="0"/>
          <w:marBottom w:val="0"/>
          <w:divBdr>
            <w:top w:val="none" w:sz="0" w:space="0" w:color="auto"/>
            <w:left w:val="none" w:sz="0" w:space="0" w:color="auto"/>
            <w:bottom w:val="none" w:sz="0" w:space="0" w:color="auto"/>
            <w:right w:val="none" w:sz="0" w:space="0" w:color="auto"/>
          </w:divBdr>
        </w:div>
        <w:div w:id="301735030">
          <w:marLeft w:val="0"/>
          <w:marRight w:val="0"/>
          <w:marTop w:val="0"/>
          <w:marBottom w:val="0"/>
          <w:divBdr>
            <w:top w:val="none" w:sz="0" w:space="0" w:color="auto"/>
            <w:left w:val="none" w:sz="0" w:space="0" w:color="auto"/>
            <w:bottom w:val="none" w:sz="0" w:space="0" w:color="auto"/>
            <w:right w:val="none" w:sz="0" w:space="0" w:color="auto"/>
          </w:divBdr>
        </w:div>
        <w:div w:id="301735031">
          <w:marLeft w:val="0"/>
          <w:marRight w:val="0"/>
          <w:marTop w:val="0"/>
          <w:marBottom w:val="0"/>
          <w:divBdr>
            <w:top w:val="none" w:sz="0" w:space="0" w:color="auto"/>
            <w:left w:val="none" w:sz="0" w:space="0" w:color="auto"/>
            <w:bottom w:val="none" w:sz="0" w:space="0" w:color="auto"/>
            <w:right w:val="none" w:sz="0" w:space="0" w:color="auto"/>
          </w:divBdr>
        </w:div>
        <w:div w:id="301735032">
          <w:marLeft w:val="0"/>
          <w:marRight w:val="0"/>
          <w:marTop w:val="0"/>
          <w:marBottom w:val="0"/>
          <w:divBdr>
            <w:top w:val="none" w:sz="0" w:space="0" w:color="auto"/>
            <w:left w:val="none" w:sz="0" w:space="0" w:color="auto"/>
            <w:bottom w:val="none" w:sz="0" w:space="0" w:color="auto"/>
            <w:right w:val="none" w:sz="0" w:space="0" w:color="auto"/>
          </w:divBdr>
        </w:div>
        <w:div w:id="301735033">
          <w:marLeft w:val="0"/>
          <w:marRight w:val="0"/>
          <w:marTop w:val="0"/>
          <w:marBottom w:val="0"/>
          <w:divBdr>
            <w:top w:val="none" w:sz="0" w:space="0" w:color="auto"/>
            <w:left w:val="none" w:sz="0" w:space="0" w:color="auto"/>
            <w:bottom w:val="none" w:sz="0" w:space="0" w:color="auto"/>
            <w:right w:val="none" w:sz="0" w:space="0" w:color="auto"/>
          </w:divBdr>
        </w:div>
        <w:div w:id="301735034">
          <w:marLeft w:val="0"/>
          <w:marRight w:val="0"/>
          <w:marTop w:val="0"/>
          <w:marBottom w:val="0"/>
          <w:divBdr>
            <w:top w:val="none" w:sz="0" w:space="0" w:color="auto"/>
            <w:left w:val="none" w:sz="0" w:space="0" w:color="auto"/>
            <w:bottom w:val="none" w:sz="0" w:space="0" w:color="auto"/>
            <w:right w:val="none" w:sz="0" w:space="0" w:color="auto"/>
          </w:divBdr>
        </w:div>
        <w:div w:id="301735035">
          <w:marLeft w:val="0"/>
          <w:marRight w:val="0"/>
          <w:marTop w:val="0"/>
          <w:marBottom w:val="0"/>
          <w:divBdr>
            <w:top w:val="none" w:sz="0" w:space="0" w:color="auto"/>
            <w:left w:val="none" w:sz="0" w:space="0" w:color="auto"/>
            <w:bottom w:val="none" w:sz="0" w:space="0" w:color="auto"/>
            <w:right w:val="none" w:sz="0" w:space="0" w:color="auto"/>
          </w:divBdr>
        </w:div>
        <w:div w:id="301735036">
          <w:marLeft w:val="0"/>
          <w:marRight w:val="0"/>
          <w:marTop w:val="0"/>
          <w:marBottom w:val="0"/>
          <w:divBdr>
            <w:top w:val="none" w:sz="0" w:space="0" w:color="auto"/>
            <w:left w:val="none" w:sz="0" w:space="0" w:color="auto"/>
            <w:bottom w:val="none" w:sz="0" w:space="0" w:color="auto"/>
            <w:right w:val="none" w:sz="0" w:space="0" w:color="auto"/>
          </w:divBdr>
        </w:div>
        <w:div w:id="301735037">
          <w:marLeft w:val="0"/>
          <w:marRight w:val="0"/>
          <w:marTop w:val="0"/>
          <w:marBottom w:val="0"/>
          <w:divBdr>
            <w:top w:val="none" w:sz="0" w:space="0" w:color="auto"/>
            <w:left w:val="none" w:sz="0" w:space="0" w:color="auto"/>
            <w:bottom w:val="none" w:sz="0" w:space="0" w:color="auto"/>
            <w:right w:val="none" w:sz="0" w:space="0" w:color="auto"/>
          </w:divBdr>
        </w:div>
        <w:div w:id="301735038">
          <w:marLeft w:val="0"/>
          <w:marRight w:val="0"/>
          <w:marTop w:val="0"/>
          <w:marBottom w:val="0"/>
          <w:divBdr>
            <w:top w:val="none" w:sz="0" w:space="0" w:color="auto"/>
            <w:left w:val="none" w:sz="0" w:space="0" w:color="auto"/>
            <w:bottom w:val="none" w:sz="0" w:space="0" w:color="auto"/>
            <w:right w:val="none" w:sz="0" w:space="0" w:color="auto"/>
          </w:divBdr>
        </w:div>
        <w:div w:id="301735039">
          <w:marLeft w:val="0"/>
          <w:marRight w:val="0"/>
          <w:marTop w:val="0"/>
          <w:marBottom w:val="0"/>
          <w:divBdr>
            <w:top w:val="none" w:sz="0" w:space="0" w:color="auto"/>
            <w:left w:val="none" w:sz="0" w:space="0" w:color="auto"/>
            <w:bottom w:val="none" w:sz="0" w:space="0" w:color="auto"/>
            <w:right w:val="none" w:sz="0" w:space="0" w:color="auto"/>
          </w:divBdr>
        </w:div>
        <w:div w:id="301735040">
          <w:marLeft w:val="0"/>
          <w:marRight w:val="0"/>
          <w:marTop w:val="0"/>
          <w:marBottom w:val="0"/>
          <w:divBdr>
            <w:top w:val="none" w:sz="0" w:space="0" w:color="auto"/>
            <w:left w:val="none" w:sz="0" w:space="0" w:color="auto"/>
            <w:bottom w:val="none" w:sz="0" w:space="0" w:color="auto"/>
            <w:right w:val="none" w:sz="0" w:space="0" w:color="auto"/>
          </w:divBdr>
        </w:div>
        <w:div w:id="301735041">
          <w:marLeft w:val="0"/>
          <w:marRight w:val="0"/>
          <w:marTop w:val="0"/>
          <w:marBottom w:val="0"/>
          <w:divBdr>
            <w:top w:val="none" w:sz="0" w:space="0" w:color="auto"/>
            <w:left w:val="none" w:sz="0" w:space="0" w:color="auto"/>
            <w:bottom w:val="none" w:sz="0" w:space="0" w:color="auto"/>
            <w:right w:val="none" w:sz="0" w:space="0" w:color="auto"/>
          </w:divBdr>
        </w:div>
        <w:div w:id="301735042">
          <w:marLeft w:val="0"/>
          <w:marRight w:val="0"/>
          <w:marTop w:val="0"/>
          <w:marBottom w:val="0"/>
          <w:divBdr>
            <w:top w:val="none" w:sz="0" w:space="0" w:color="auto"/>
            <w:left w:val="none" w:sz="0" w:space="0" w:color="auto"/>
            <w:bottom w:val="none" w:sz="0" w:space="0" w:color="auto"/>
            <w:right w:val="none" w:sz="0" w:space="0" w:color="auto"/>
          </w:divBdr>
        </w:div>
        <w:div w:id="301735043">
          <w:marLeft w:val="0"/>
          <w:marRight w:val="0"/>
          <w:marTop w:val="0"/>
          <w:marBottom w:val="0"/>
          <w:divBdr>
            <w:top w:val="none" w:sz="0" w:space="0" w:color="auto"/>
            <w:left w:val="none" w:sz="0" w:space="0" w:color="auto"/>
            <w:bottom w:val="none" w:sz="0" w:space="0" w:color="auto"/>
            <w:right w:val="none" w:sz="0" w:space="0" w:color="auto"/>
          </w:divBdr>
        </w:div>
        <w:div w:id="301735044">
          <w:marLeft w:val="0"/>
          <w:marRight w:val="0"/>
          <w:marTop w:val="0"/>
          <w:marBottom w:val="0"/>
          <w:divBdr>
            <w:top w:val="none" w:sz="0" w:space="0" w:color="auto"/>
            <w:left w:val="none" w:sz="0" w:space="0" w:color="auto"/>
            <w:bottom w:val="none" w:sz="0" w:space="0" w:color="auto"/>
            <w:right w:val="none" w:sz="0" w:space="0" w:color="auto"/>
          </w:divBdr>
        </w:div>
        <w:div w:id="301735045">
          <w:marLeft w:val="0"/>
          <w:marRight w:val="0"/>
          <w:marTop w:val="0"/>
          <w:marBottom w:val="0"/>
          <w:divBdr>
            <w:top w:val="none" w:sz="0" w:space="0" w:color="auto"/>
            <w:left w:val="none" w:sz="0" w:space="0" w:color="auto"/>
            <w:bottom w:val="none" w:sz="0" w:space="0" w:color="auto"/>
            <w:right w:val="none" w:sz="0" w:space="0" w:color="auto"/>
          </w:divBdr>
        </w:div>
        <w:div w:id="301735047">
          <w:marLeft w:val="0"/>
          <w:marRight w:val="0"/>
          <w:marTop w:val="0"/>
          <w:marBottom w:val="0"/>
          <w:divBdr>
            <w:top w:val="none" w:sz="0" w:space="0" w:color="auto"/>
            <w:left w:val="none" w:sz="0" w:space="0" w:color="auto"/>
            <w:bottom w:val="none" w:sz="0" w:space="0" w:color="auto"/>
            <w:right w:val="none" w:sz="0" w:space="0" w:color="auto"/>
          </w:divBdr>
        </w:div>
        <w:div w:id="301735048">
          <w:marLeft w:val="0"/>
          <w:marRight w:val="0"/>
          <w:marTop w:val="0"/>
          <w:marBottom w:val="0"/>
          <w:divBdr>
            <w:top w:val="none" w:sz="0" w:space="0" w:color="auto"/>
            <w:left w:val="none" w:sz="0" w:space="0" w:color="auto"/>
            <w:bottom w:val="none" w:sz="0" w:space="0" w:color="auto"/>
            <w:right w:val="none" w:sz="0" w:space="0" w:color="auto"/>
          </w:divBdr>
        </w:div>
        <w:div w:id="301735049">
          <w:marLeft w:val="0"/>
          <w:marRight w:val="0"/>
          <w:marTop w:val="0"/>
          <w:marBottom w:val="0"/>
          <w:divBdr>
            <w:top w:val="none" w:sz="0" w:space="0" w:color="auto"/>
            <w:left w:val="none" w:sz="0" w:space="0" w:color="auto"/>
            <w:bottom w:val="none" w:sz="0" w:space="0" w:color="auto"/>
            <w:right w:val="none" w:sz="0" w:space="0" w:color="auto"/>
          </w:divBdr>
        </w:div>
        <w:div w:id="301735050">
          <w:marLeft w:val="0"/>
          <w:marRight w:val="0"/>
          <w:marTop w:val="0"/>
          <w:marBottom w:val="0"/>
          <w:divBdr>
            <w:top w:val="none" w:sz="0" w:space="0" w:color="auto"/>
            <w:left w:val="none" w:sz="0" w:space="0" w:color="auto"/>
            <w:bottom w:val="none" w:sz="0" w:space="0" w:color="auto"/>
            <w:right w:val="none" w:sz="0" w:space="0" w:color="auto"/>
          </w:divBdr>
        </w:div>
        <w:div w:id="301735051">
          <w:marLeft w:val="0"/>
          <w:marRight w:val="0"/>
          <w:marTop w:val="0"/>
          <w:marBottom w:val="0"/>
          <w:divBdr>
            <w:top w:val="none" w:sz="0" w:space="0" w:color="auto"/>
            <w:left w:val="none" w:sz="0" w:space="0" w:color="auto"/>
            <w:bottom w:val="none" w:sz="0" w:space="0" w:color="auto"/>
            <w:right w:val="none" w:sz="0" w:space="0" w:color="auto"/>
          </w:divBdr>
        </w:div>
        <w:div w:id="301735052">
          <w:marLeft w:val="0"/>
          <w:marRight w:val="0"/>
          <w:marTop w:val="0"/>
          <w:marBottom w:val="0"/>
          <w:divBdr>
            <w:top w:val="none" w:sz="0" w:space="0" w:color="auto"/>
            <w:left w:val="none" w:sz="0" w:space="0" w:color="auto"/>
            <w:bottom w:val="none" w:sz="0" w:space="0" w:color="auto"/>
            <w:right w:val="none" w:sz="0" w:space="0" w:color="auto"/>
          </w:divBdr>
        </w:div>
        <w:div w:id="301735053">
          <w:marLeft w:val="0"/>
          <w:marRight w:val="0"/>
          <w:marTop w:val="0"/>
          <w:marBottom w:val="0"/>
          <w:divBdr>
            <w:top w:val="none" w:sz="0" w:space="0" w:color="auto"/>
            <w:left w:val="none" w:sz="0" w:space="0" w:color="auto"/>
            <w:bottom w:val="none" w:sz="0" w:space="0" w:color="auto"/>
            <w:right w:val="none" w:sz="0" w:space="0" w:color="auto"/>
          </w:divBdr>
        </w:div>
        <w:div w:id="301735054">
          <w:marLeft w:val="0"/>
          <w:marRight w:val="0"/>
          <w:marTop w:val="0"/>
          <w:marBottom w:val="0"/>
          <w:divBdr>
            <w:top w:val="none" w:sz="0" w:space="0" w:color="auto"/>
            <w:left w:val="none" w:sz="0" w:space="0" w:color="auto"/>
            <w:bottom w:val="none" w:sz="0" w:space="0" w:color="auto"/>
            <w:right w:val="none" w:sz="0" w:space="0" w:color="auto"/>
          </w:divBdr>
        </w:div>
        <w:div w:id="301735055">
          <w:marLeft w:val="0"/>
          <w:marRight w:val="0"/>
          <w:marTop w:val="0"/>
          <w:marBottom w:val="0"/>
          <w:divBdr>
            <w:top w:val="none" w:sz="0" w:space="0" w:color="auto"/>
            <w:left w:val="none" w:sz="0" w:space="0" w:color="auto"/>
            <w:bottom w:val="none" w:sz="0" w:space="0" w:color="auto"/>
            <w:right w:val="none" w:sz="0" w:space="0" w:color="auto"/>
          </w:divBdr>
        </w:div>
        <w:div w:id="301735056">
          <w:marLeft w:val="0"/>
          <w:marRight w:val="0"/>
          <w:marTop w:val="0"/>
          <w:marBottom w:val="0"/>
          <w:divBdr>
            <w:top w:val="none" w:sz="0" w:space="0" w:color="auto"/>
            <w:left w:val="none" w:sz="0" w:space="0" w:color="auto"/>
            <w:bottom w:val="none" w:sz="0" w:space="0" w:color="auto"/>
            <w:right w:val="none" w:sz="0" w:space="0" w:color="auto"/>
          </w:divBdr>
        </w:div>
      </w:divsChild>
    </w:div>
    <w:div w:id="301735015">
      <w:marLeft w:val="0"/>
      <w:marRight w:val="0"/>
      <w:marTop w:val="0"/>
      <w:marBottom w:val="0"/>
      <w:divBdr>
        <w:top w:val="none" w:sz="0" w:space="0" w:color="auto"/>
        <w:left w:val="none" w:sz="0" w:space="0" w:color="auto"/>
        <w:bottom w:val="none" w:sz="0" w:space="0" w:color="auto"/>
        <w:right w:val="none" w:sz="0" w:space="0" w:color="auto"/>
      </w:divBdr>
    </w:div>
    <w:div w:id="301735021">
      <w:marLeft w:val="0"/>
      <w:marRight w:val="0"/>
      <w:marTop w:val="0"/>
      <w:marBottom w:val="0"/>
      <w:divBdr>
        <w:top w:val="none" w:sz="0" w:space="0" w:color="auto"/>
        <w:left w:val="none" w:sz="0" w:space="0" w:color="auto"/>
        <w:bottom w:val="none" w:sz="0" w:space="0" w:color="auto"/>
        <w:right w:val="none" w:sz="0" w:space="0" w:color="auto"/>
      </w:divBdr>
    </w:div>
    <w:div w:id="301735046">
      <w:marLeft w:val="0"/>
      <w:marRight w:val="0"/>
      <w:marTop w:val="0"/>
      <w:marBottom w:val="0"/>
      <w:divBdr>
        <w:top w:val="none" w:sz="0" w:space="0" w:color="auto"/>
        <w:left w:val="none" w:sz="0" w:space="0" w:color="auto"/>
        <w:bottom w:val="none" w:sz="0" w:space="0" w:color="auto"/>
        <w:right w:val="none" w:sz="0" w:space="0" w:color="auto"/>
      </w:divBdr>
      <w:divsChild>
        <w:div w:id="301734984">
          <w:marLeft w:val="0"/>
          <w:marRight w:val="0"/>
          <w:marTop w:val="0"/>
          <w:marBottom w:val="0"/>
          <w:divBdr>
            <w:top w:val="none" w:sz="0" w:space="0" w:color="auto"/>
            <w:left w:val="none" w:sz="0" w:space="0" w:color="auto"/>
            <w:bottom w:val="none" w:sz="0" w:space="0" w:color="auto"/>
            <w:right w:val="none" w:sz="0" w:space="0" w:color="auto"/>
          </w:divBdr>
        </w:div>
        <w:div w:id="3017349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7809</Words>
  <Characters>101512</Characters>
  <Application>Microsoft Office Word</Application>
  <DocSecurity>0</DocSecurity>
  <Lines>845</Lines>
  <Paragraphs>238</Paragraphs>
  <ScaleCrop>false</ScaleCrop>
  <Company>Penn State Hershey Medical Center</Company>
  <LinksUpToDate>false</LinksUpToDate>
  <CharactersWithSpaces>119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ley</dc:creator>
  <cp:lastModifiedBy>LS Ma</cp:lastModifiedBy>
  <cp:revision>2</cp:revision>
  <dcterms:created xsi:type="dcterms:W3CDTF">2014-05-12T14:33:00Z</dcterms:created>
  <dcterms:modified xsi:type="dcterms:W3CDTF">2014-05-12T14:33:00Z</dcterms:modified>
</cp:coreProperties>
</file>